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811105"/>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651C6E27" w14:textId="05B6B0F7" w:rsidR="00C03054"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811105" w:history="1">
            <w:r w:rsidR="00C03054" w:rsidRPr="001F12A2">
              <w:rPr>
                <w:rStyle w:val="Hipervnculo"/>
                <w:noProof/>
              </w:rPr>
              <w:t>Índice de Contenido</w:t>
            </w:r>
            <w:r w:rsidR="00C03054">
              <w:rPr>
                <w:noProof/>
                <w:webHidden/>
              </w:rPr>
              <w:tab/>
            </w:r>
            <w:r w:rsidR="00C03054">
              <w:rPr>
                <w:noProof/>
                <w:webHidden/>
              </w:rPr>
              <w:fldChar w:fldCharType="begin"/>
            </w:r>
            <w:r w:rsidR="00C03054">
              <w:rPr>
                <w:noProof/>
                <w:webHidden/>
              </w:rPr>
              <w:instrText xml:space="preserve"> PAGEREF _Toc68811105 \h </w:instrText>
            </w:r>
            <w:r w:rsidR="00C03054">
              <w:rPr>
                <w:noProof/>
                <w:webHidden/>
              </w:rPr>
            </w:r>
            <w:r w:rsidR="00C03054">
              <w:rPr>
                <w:noProof/>
                <w:webHidden/>
              </w:rPr>
              <w:fldChar w:fldCharType="separate"/>
            </w:r>
            <w:r w:rsidR="00C03054">
              <w:rPr>
                <w:noProof/>
                <w:webHidden/>
              </w:rPr>
              <w:t>3</w:t>
            </w:r>
            <w:r w:rsidR="00C03054">
              <w:rPr>
                <w:noProof/>
                <w:webHidden/>
              </w:rPr>
              <w:fldChar w:fldCharType="end"/>
            </w:r>
          </w:hyperlink>
        </w:p>
        <w:p w14:paraId="0EBAABE8" w14:textId="318DD333" w:rsidR="00C03054" w:rsidRDefault="00C03054">
          <w:pPr>
            <w:pStyle w:val="TDC1"/>
            <w:tabs>
              <w:tab w:val="right" w:leader="dot" w:pos="8494"/>
            </w:tabs>
            <w:rPr>
              <w:rFonts w:eastAsiaTheme="minorEastAsia"/>
              <w:noProof/>
              <w:sz w:val="22"/>
              <w:lang w:eastAsia="es-ES"/>
            </w:rPr>
          </w:pPr>
          <w:hyperlink w:anchor="_Toc68811106" w:history="1">
            <w:r w:rsidRPr="001F12A2">
              <w:rPr>
                <w:rStyle w:val="Hipervnculo"/>
                <w:noProof/>
              </w:rPr>
              <w:t>Índice de tablas</w:t>
            </w:r>
            <w:r>
              <w:rPr>
                <w:noProof/>
                <w:webHidden/>
              </w:rPr>
              <w:tab/>
            </w:r>
            <w:r>
              <w:rPr>
                <w:noProof/>
                <w:webHidden/>
              </w:rPr>
              <w:fldChar w:fldCharType="begin"/>
            </w:r>
            <w:r>
              <w:rPr>
                <w:noProof/>
                <w:webHidden/>
              </w:rPr>
              <w:instrText xml:space="preserve"> PAGEREF _Toc68811106 \h </w:instrText>
            </w:r>
            <w:r>
              <w:rPr>
                <w:noProof/>
                <w:webHidden/>
              </w:rPr>
            </w:r>
            <w:r>
              <w:rPr>
                <w:noProof/>
                <w:webHidden/>
              </w:rPr>
              <w:fldChar w:fldCharType="separate"/>
            </w:r>
            <w:r>
              <w:rPr>
                <w:noProof/>
                <w:webHidden/>
              </w:rPr>
              <w:t>4</w:t>
            </w:r>
            <w:r>
              <w:rPr>
                <w:noProof/>
                <w:webHidden/>
              </w:rPr>
              <w:fldChar w:fldCharType="end"/>
            </w:r>
          </w:hyperlink>
        </w:p>
        <w:p w14:paraId="2A619FAD" w14:textId="319BDCCF" w:rsidR="00C03054" w:rsidRDefault="00C03054">
          <w:pPr>
            <w:pStyle w:val="TDC1"/>
            <w:tabs>
              <w:tab w:val="right" w:leader="dot" w:pos="8494"/>
            </w:tabs>
            <w:rPr>
              <w:rFonts w:eastAsiaTheme="minorEastAsia"/>
              <w:noProof/>
              <w:sz w:val="22"/>
              <w:lang w:eastAsia="es-ES"/>
            </w:rPr>
          </w:pPr>
          <w:hyperlink w:anchor="_Toc68811107" w:history="1">
            <w:r w:rsidRPr="001F12A2">
              <w:rPr>
                <w:rStyle w:val="Hipervnculo"/>
                <w:noProof/>
              </w:rPr>
              <w:t>Índice de ilustraciones</w:t>
            </w:r>
            <w:r>
              <w:rPr>
                <w:noProof/>
                <w:webHidden/>
              </w:rPr>
              <w:tab/>
            </w:r>
            <w:r>
              <w:rPr>
                <w:noProof/>
                <w:webHidden/>
              </w:rPr>
              <w:fldChar w:fldCharType="begin"/>
            </w:r>
            <w:r>
              <w:rPr>
                <w:noProof/>
                <w:webHidden/>
              </w:rPr>
              <w:instrText xml:space="preserve"> PAGEREF _Toc68811107 \h </w:instrText>
            </w:r>
            <w:r>
              <w:rPr>
                <w:noProof/>
                <w:webHidden/>
              </w:rPr>
            </w:r>
            <w:r>
              <w:rPr>
                <w:noProof/>
                <w:webHidden/>
              </w:rPr>
              <w:fldChar w:fldCharType="separate"/>
            </w:r>
            <w:r>
              <w:rPr>
                <w:noProof/>
                <w:webHidden/>
              </w:rPr>
              <w:t>6</w:t>
            </w:r>
            <w:r>
              <w:rPr>
                <w:noProof/>
                <w:webHidden/>
              </w:rPr>
              <w:fldChar w:fldCharType="end"/>
            </w:r>
          </w:hyperlink>
        </w:p>
        <w:p w14:paraId="7E3772C1" w14:textId="3B69F639" w:rsidR="00C03054" w:rsidRDefault="00C03054">
          <w:pPr>
            <w:pStyle w:val="TDC1"/>
            <w:tabs>
              <w:tab w:val="left" w:pos="880"/>
              <w:tab w:val="right" w:leader="dot" w:pos="8494"/>
            </w:tabs>
            <w:rPr>
              <w:rFonts w:eastAsiaTheme="minorEastAsia"/>
              <w:noProof/>
              <w:sz w:val="22"/>
              <w:lang w:eastAsia="es-ES"/>
            </w:rPr>
          </w:pPr>
          <w:hyperlink w:anchor="_Toc68811108" w:history="1">
            <w:r w:rsidRPr="001F12A2">
              <w:rPr>
                <w:rStyle w:val="Hipervnculo"/>
                <w:rFonts w:ascii="LM Roman 12" w:hAnsi="LM Roman 12"/>
                <w:noProof/>
              </w:rPr>
              <w:t>1.</w:t>
            </w:r>
            <w:r>
              <w:rPr>
                <w:rFonts w:eastAsiaTheme="minorEastAsia"/>
                <w:noProof/>
                <w:sz w:val="22"/>
                <w:lang w:eastAsia="es-ES"/>
              </w:rPr>
              <w:tab/>
            </w:r>
            <w:r w:rsidRPr="001F12A2">
              <w:rPr>
                <w:rStyle w:val="Hipervnculo"/>
                <w:noProof/>
              </w:rPr>
              <w:t>Introducción</w:t>
            </w:r>
            <w:r>
              <w:rPr>
                <w:noProof/>
                <w:webHidden/>
              </w:rPr>
              <w:tab/>
            </w:r>
            <w:r>
              <w:rPr>
                <w:noProof/>
                <w:webHidden/>
              </w:rPr>
              <w:fldChar w:fldCharType="begin"/>
            </w:r>
            <w:r>
              <w:rPr>
                <w:noProof/>
                <w:webHidden/>
              </w:rPr>
              <w:instrText xml:space="preserve"> PAGEREF _Toc68811108 \h </w:instrText>
            </w:r>
            <w:r>
              <w:rPr>
                <w:noProof/>
                <w:webHidden/>
              </w:rPr>
            </w:r>
            <w:r>
              <w:rPr>
                <w:noProof/>
                <w:webHidden/>
              </w:rPr>
              <w:fldChar w:fldCharType="separate"/>
            </w:r>
            <w:r>
              <w:rPr>
                <w:noProof/>
                <w:webHidden/>
              </w:rPr>
              <w:t>7</w:t>
            </w:r>
            <w:r>
              <w:rPr>
                <w:noProof/>
                <w:webHidden/>
              </w:rPr>
              <w:fldChar w:fldCharType="end"/>
            </w:r>
          </w:hyperlink>
        </w:p>
        <w:p w14:paraId="303A5E2F" w14:textId="6F5415AF" w:rsidR="00C03054" w:rsidRDefault="00C03054">
          <w:pPr>
            <w:pStyle w:val="TDC1"/>
            <w:tabs>
              <w:tab w:val="left" w:pos="880"/>
              <w:tab w:val="right" w:leader="dot" w:pos="8494"/>
            </w:tabs>
            <w:rPr>
              <w:rFonts w:eastAsiaTheme="minorEastAsia"/>
              <w:noProof/>
              <w:sz w:val="22"/>
              <w:lang w:eastAsia="es-ES"/>
            </w:rPr>
          </w:pPr>
          <w:hyperlink w:anchor="_Toc68811109" w:history="1">
            <w:r w:rsidRPr="001F12A2">
              <w:rPr>
                <w:rStyle w:val="Hipervnculo"/>
                <w:rFonts w:ascii="LM Roman 12" w:hAnsi="LM Roman 12"/>
                <w:noProof/>
              </w:rPr>
              <w:t>2.</w:t>
            </w:r>
            <w:r>
              <w:rPr>
                <w:rFonts w:eastAsiaTheme="minorEastAsia"/>
                <w:noProof/>
                <w:sz w:val="22"/>
                <w:lang w:eastAsia="es-ES"/>
              </w:rPr>
              <w:tab/>
            </w:r>
            <w:r w:rsidRPr="001F12A2">
              <w:rPr>
                <w:rStyle w:val="Hipervnculo"/>
                <w:noProof/>
              </w:rPr>
              <w:t>Contexto</w:t>
            </w:r>
            <w:r>
              <w:rPr>
                <w:noProof/>
                <w:webHidden/>
              </w:rPr>
              <w:tab/>
            </w:r>
            <w:r>
              <w:rPr>
                <w:noProof/>
                <w:webHidden/>
              </w:rPr>
              <w:fldChar w:fldCharType="begin"/>
            </w:r>
            <w:r>
              <w:rPr>
                <w:noProof/>
                <w:webHidden/>
              </w:rPr>
              <w:instrText xml:space="preserve"> PAGEREF _Toc68811109 \h </w:instrText>
            </w:r>
            <w:r>
              <w:rPr>
                <w:noProof/>
                <w:webHidden/>
              </w:rPr>
            </w:r>
            <w:r>
              <w:rPr>
                <w:noProof/>
                <w:webHidden/>
              </w:rPr>
              <w:fldChar w:fldCharType="separate"/>
            </w:r>
            <w:r>
              <w:rPr>
                <w:noProof/>
                <w:webHidden/>
              </w:rPr>
              <w:t>9</w:t>
            </w:r>
            <w:r>
              <w:rPr>
                <w:noProof/>
                <w:webHidden/>
              </w:rPr>
              <w:fldChar w:fldCharType="end"/>
            </w:r>
          </w:hyperlink>
        </w:p>
        <w:p w14:paraId="4A3C0585" w14:textId="15023C4C" w:rsidR="00C03054" w:rsidRDefault="00C03054">
          <w:pPr>
            <w:pStyle w:val="TDC1"/>
            <w:tabs>
              <w:tab w:val="left" w:pos="880"/>
              <w:tab w:val="right" w:leader="dot" w:pos="8494"/>
            </w:tabs>
            <w:rPr>
              <w:rFonts w:eastAsiaTheme="minorEastAsia"/>
              <w:noProof/>
              <w:sz w:val="22"/>
              <w:lang w:eastAsia="es-ES"/>
            </w:rPr>
          </w:pPr>
          <w:hyperlink w:anchor="_Toc68811110" w:history="1">
            <w:r w:rsidRPr="001F12A2">
              <w:rPr>
                <w:rStyle w:val="Hipervnculo"/>
                <w:rFonts w:ascii="LM Roman 12" w:hAnsi="LM Roman 12"/>
                <w:noProof/>
              </w:rPr>
              <w:t>3.</w:t>
            </w:r>
            <w:r>
              <w:rPr>
                <w:rFonts w:eastAsiaTheme="minorEastAsia"/>
                <w:noProof/>
                <w:sz w:val="22"/>
                <w:lang w:eastAsia="es-ES"/>
              </w:rPr>
              <w:tab/>
            </w:r>
            <w:r w:rsidRPr="001F12A2">
              <w:rPr>
                <w:rStyle w:val="Hipervnculo"/>
                <w:noProof/>
              </w:rPr>
              <w:t>Usuarios potenciales</w:t>
            </w:r>
            <w:r>
              <w:rPr>
                <w:noProof/>
                <w:webHidden/>
              </w:rPr>
              <w:tab/>
            </w:r>
            <w:r>
              <w:rPr>
                <w:noProof/>
                <w:webHidden/>
              </w:rPr>
              <w:fldChar w:fldCharType="begin"/>
            </w:r>
            <w:r>
              <w:rPr>
                <w:noProof/>
                <w:webHidden/>
              </w:rPr>
              <w:instrText xml:space="preserve"> PAGEREF _Toc68811110 \h </w:instrText>
            </w:r>
            <w:r>
              <w:rPr>
                <w:noProof/>
                <w:webHidden/>
              </w:rPr>
            </w:r>
            <w:r>
              <w:rPr>
                <w:noProof/>
                <w:webHidden/>
              </w:rPr>
              <w:fldChar w:fldCharType="separate"/>
            </w:r>
            <w:r>
              <w:rPr>
                <w:noProof/>
                <w:webHidden/>
              </w:rPr>
              <w:t>10</w:t>
            </w:r>
            <w:r>
              <w:rPr>
                <w:noProof/>
                <w:webHidden/>
              </w:rPr>
              <w:fldChar w:fldCharType="end"/>
            </w:r>
          </w:hyperlink>
        </w:p>
        <w:p w14:paraId="7BAC8DFD" w14:textId="113904D4" w:rsidR="00C03054" w:rsidRDefault="00C03054">
          <w:pPr>
            <w:pStyle w:val="TDC1"/>
            <w:tabs>
              <w:tab w:val="left" w:pos="880"/>
              <w:tab w:val="right" w:leader="dot" w:pos="8494"/>
            </w:tabs>
            <w:rPr>
              <w:rFonts w:eastAsiaTheme="minorEastAsia"/>
              <w:noProof/>
              <w:sz w:val="22"/>
              <w:lang w:eastAsia="es-ES"/>
            </w:rPr>
          </w:pPr>
          <w:hyperlink w:anchor="_Toc68811111" w:history="1">
            <w:r w:rsidRPr="001F12A2">
              <w:rPr>
                <w:rStyle w:val="Hipervnculo"/>
                <w:rFonts w:ascii="LM Roman 12" w:hAnsi="LM Roman 12"/>
                <w:noProof/>
              </w:rPr>
              <w:t>4.</w:t>
            </w:r>
            <w:r>
              <w:rPr>
                <w:rFonts w:eastAsiaTheme="minorEastAsia"/>
                <w:noProof/>
                <w:sz w:val="22"/>
                <w:lang w:eastAsia="es-ES"/>
              </w:rPr>
              <w:tab/>
            </w:r>
            <w:r w:rsidRPr="001F12A2">
              <w:rPr>
                <w:rStyle w:val="Hipervnculo"/>
                <w:noProof/>
              </w:rPr>
              <w:t>Fuentes de datos</w:t>
            </w:r>
            <w:r>
              <w:rPr>
                <w:noProof/>
                <w:webHidden/>
              </w:rPr>
              <w:tab/>
            </w:r>
            <w:r>
              <w:rPr>
                <w:noProof/>
                <w:webHidden/>
              </w:rPr>
              <w:fldChar w:fldCharType="begin"/>
            </w:r>
            <w:r>
              <w:rPr>
                <w:noProof/>
                <w:webHidden/>
              </w:rPr>
              <w:instrText xml:space="preserve"> PAGEREF _Toc68811111 \h </w:instrText>
            </w:r>
            <w:r>
              <w:rPr>
                <w:noProof/>
                <w:webHidden/>
              </w:rPr>
            </w:r>
            <w:r>
              <w:rPr>
                <w:noProof/>
                <w:webHidden/>
              </w:rPr>
              <w:fldChar w:fldCharType="separate"/>
            </w:r>
            <w:r>
              <w:rPr>
                <w:noProof/>
                <w:webHidden/>
              </w:rPr>
              <w:t>11</w:t>
            </w:r>
            <w:r>
              <w:rPr>
                <w:noProof/>
                <w:webHidden/>
              </w:rPr>
              <w:fldChar w:fldCharType="end"/>
            </w:r>
          </w:hyperlink>
        </w:p>
        <w:p w14:paraId="25D01879" w14:textId="28C351A0" w:rsidR="00C03054" w:rsidRDefault="00C03054">
          <w:pPr>
            <w:pStyle w:val="TDC1"/>
            <w:tabs>
              <w:tab w:val="left" w:pos="880"/>
              <w:tab w:val="right" w:leader="dot" w:pos="8494"/>
            </w:tabs>
            <w:rPr>
              <w:rFonts w:eastAsiaTheme="minorEastAsia"/>
              <w:noProof/>
              <w:sz w:val="22"/>
              <w:lang w:eastAsia="es-ES"/>
            </w:rPr>
          </w:pPr>
          <w:hyperlink w:anchor="_Toc68811112" w:history="1">
            <w:r w:rsidRPr="001F12A2">
              <w:rPr>
                <w:rStyle w:val="Hipervnculo"/>
                <w:rFonts w:ascii="LM Roman 12" w:hAnsi="LM Roman 12"/>
                <w:noProof/>
              </w:rPr>
              <w:t>5.</w:t>
            </w:r>
            <w:r>
              <w:rPr>
                <w:rFonts w:eastAsiaTheme="minorEastAsia"/>
                <w:noProof/>
                <w:sz w:val="22"/>
                <w:lang w:eastAsia="es-ES"/>
              </w:rPr>
              <w:tab/>
            </w:r>
            <w:r w:rsidRPr="001F12A2">
              <w:rPr>
                <w:rStyle w:val="Hipervnculo"/>
                <w:noProof/>
              </w:rPr>
              <w:t>PRA1 – Análisis y diseño del modelo</w:t>
            </w:r>
            <w:r>
              <w:rPr>
                <w:noProof/>
                <w:webHidden/>
              </w:rPr>
              <w:tab/>
            </w:r>
            <w:r>
              <w:rPr>
                <w:noProof/>
                <w:webHidden/>
              </w:rPr>
              <w:fldChar w:fldCharType="begin"/>
            </w:r>
            <w:r>
              <w:rPr>
                <w:noProof/>
                <w:webHidden/>
              </w:rPr>
              <w:instrText xml:space="preserve"> PAGEREF _Toc68811112 \h </w:instrText>
            </w:r>
            <w:r>
              <w:rPr>
                <w:noProof/>
                <w:webHidden/>
              </w:rPr>
            </w:r>
            <w:r>
              <w:rPr>
                <w:noProof/>
                <w:webHidden/>
              </w:rPr>
              <w:fldChar w:fldCharType="separate"/>
            </w:r>
            <w:r>
              <w:rPr>
                <w:noProof/>
                <w:webHidden/>
              </w:rPr>
              <w:t>13</w:t>
            </w:r>
            <w:r>
              <w:rPr>
                <w:noProof/>
                <w:webHidden/>
              </w:rPr>
              <w:fldChar w:fldCharType="end"/>
            </w:r>
          </w:hyperlink>
        </w:p>
        <w:p w14:paraId="3B47B3A6" w14:textId="0A38B3A3" w:rsidR="00C03054" w:rsidRDefault="00C03054">
          <w:pPr>
            <w:pStyle w:val="TDC2"/>
            <w:tabs>
              <w:tab w:val="left" w:pos="1320"/>
            </w:tabs>
            <w:rPr>
              <w:rFonts w:eastAsiaTheme="minorEastAsia"/>
              <w:noProof/>
              <w:sz w:val="22"/>
              <w:lang w:eastAsia="es-ES"/>
            </w:rPr>
          </w:pPr>
          <w:hyperlink w:anchor="_Toc68811113" w:history="1">
            <w:r w:rsidRPr="001F12A2">
              <w:rPr>
                <w:rStyle w:val="Hipervnculo"/>
                <w:rFonts w:ascii="LM Roman 12" w:hAnsi="LM Roman 12"/>
                <w:noProof/>
              </w:rPr>
              <w:t>5.1.</w:t>
            </w:r>
            <w:r>
              <w:rPr>
                <w:rFonts w:eastAsiaTheme="minorEastAsia"/>
                <w:noProof/>
                <w:sz w:val="22"/>
                <w:lang w:eastAsia="es-ES"/>
              </w:rPr>
              <w:tab/>
            </w:r>
            <w:r w:rsidRPr="001F12A2">
              <w:rPr>
                <w:rStyle w:val="Hipervnculo"/>
                <w:noProof/>
              </w:rPr>
              <w:t>Análisis de los requerimientos</w:t>
            </w:r>
            <w:r>
              <w:rPr>
                <w:noProof/>
                <w:webHidden/>
              </w:rPr>
              <w:tab/>
            </w:r>
            <w:r>
              <w:rPr>
                <w:noProof/>
                <w:webHidden/>
              </w:rPr>
              <w:fldChar w:fldCharType="begin"/>
            </w:r>
            <w:r>
              <w:rPr>
                <w:noProof/>
                <w:webHidden/>
              </w:rPr>
              <w:instrText xml:space="preserve"> PAGEREF _Toc68811113 \h </w:instrText>
            </w:r>
            <w:r>
              <w:rPr>
                <w:noProof/>
                <w:webHidden/>
              </w:rPr>
            </w:r>
            <w:r>
              <w:rPr>
                <w:noProof/>
                <w:webHidden/>
              </w:rPr>
              <w:fldChar w:fldCharType="separate"/>
            </w:r>
            <w:r>
              <w:rPr>
                <w:noProof/>
                <w:webHidden/>
              </w:rPr>
              <w:t>13</w:t>
            </w:r>
            <w:r>
              <w:rPr>
                <w:noProof/>
                <w:webHidden/>
              </w:rPr>
              <w:fldChar w:fldCharType="end"/>
            </w:r>
          </w:hyperlink>
        </w:p>
        <w:p w14:paraId="48C3AB0A" w14:textId="01215BE7" w:rsidR="00C03054" w:rsidRDefault="00C03054">
          <w:pPr>
            <w:pStyle w:val="TDC2"/>
            <w:tabs>
              <w:tab w:val="left" w:pos="1320"/>
            </w:tabs>
            <w:rPr>
              <w:rFonts w:eastAsiaTheme="minorEastAsia"/>
              <w:noProof/>
              <w:sz w:val="22"/>
              <w:lang w:eastAsia="es-ES"/>
            </w:rPr>
          </w:pPr>
          <w:hyperlink w:anchor="_Toc68811114" w:history="1">
            <w:r w:rsidRPr="001F12A2">
              <w:rPr>
                <w:rStyle w:val="Hipervnculo"/>
                <w:rFonts w:ascii="LM Roman 12" w:hAnsi="LM Roman 12"/>
                <w:noProof/>
              </w:rPr>
              <w:t>5.2.</w:t>
            </w:r>
            <w:r>
              <w:rPr>
                <w:rFonts w:eastAsiaTheme="minorEastAsia"/>
                <w:noProof/>
                <w:sz w:val="22"/>
                <w:lang w:eastAsia="es-ES"/>
              </w:rPr>
              <w:tab/>
            </w:r>
            <w:r w:rsidRPr="001F12A2">
              <w:rPr>
                <w:rStyle w:val="Hipervnculo"/>
                <w:noProof/>
              </w:rPr>
              <w:t>Análisis de fuentes de datos</w:t>
            </w:r>
            <w:r>
              <w:rPr>
                <w:noProof/>
                <w:webHidden/>
              </w:rPr>
              <w:tab/>
            </w:r>
            <w:r>
              <w:rPr>
                <w:noProof/>
                <w:webHidden/>
              </w:rPr>
              <w:fldChar w:fldCharType="begin"/>
            </w:r>
            <w:r>
              <w:rPr>
                <w:noProof/>
                <w:webHidden/>
              </w:rPr>
              <w:instrText xml:space="preserve"> PAGEREF _Toc68811114 \h </w:instrText>
            </w:r>
            <w:r>
              <w:rPr>
                <w:noProof/>
                <w:webHidden/>
              </w:rPr>
            </w:r>
            <w:r>
              <w:rPr>
                <w:noProof/>
                <w:webHidden/>
              </w:rPr>
              <w:fldChar w:fldCharType="separate"/>
            </w:r>
            <w:r>
              <w:rPr>
                <w:noProof/>
                <w:webHidden/>
              </w:rPr>
              <w:t>14</w:t>
            </w:r>
            <w:r>
              <w:rPr>
                <w:noProof/>
                <w:webHidden/>
              </w:rPr>
              <w:fldChar w:fldCharType="end"/>
            </w:r>
          </w:hyperlink>
        </w:p>
        <w:p w14:paraId="15858044" w14:textId="7ED742A1" w:rsidR="00C03054" w:rsidRDefault="00C03054">
          <w:pPr>
            <w:pStyle w:val="TDC3"/>
            <w:tabs>
              <w:tab w:val="left" w:pos="1760"/>
              <w:tab w:val="right" w:leader="dot" w:pos="8494"/>
            </w:tabs>
            <w:rPr>
              <w:rFonts w:eastAsiaTheme="minorEastAsia"/>
              <w:noProof/>
              <w:sz w:val="22"/>
              <w:lang w:eastAsia="es-ES"/>
            </w:rPr>
          </w:pPr>
          <w:hyperlink w:anchor="_Toc68811115" w:history="1">
            <w:r w:rsidRPr="001F12A2">
              <w:rPr>
                <w:rStyle w:val="Hipervnculo"/>
                <w:rFonts w:ascii="LM Roman 12" w:hAnsi="LM Roman 12"/>
                <w:noProof/>
              </w:rPr>
              <w:t>5.2.1.</w:t>
            </w:r>
            <w:r>
              <w:rPr>
                <w:rFonts w:eastAsiaTheme="minorEastAsia"/>
                <w:noProof/>
                <w:sz w:val="22"/>
                <w:lang w:eastAsia="es-ES"/>
              </w:rPr>
              <w:tab/>
            </w:r>
            <w:r w:rsidRPr="001F12A2">
              <w:rPr>
                <w:rStyle w:val="Hipervnculo"/>
                <w:noProof/>
              </w:rPr>
              <w:t>Ficheros CSV</w:t>
            </w:r>
            <w:r>
              <w:rPr>
                <w:noProof/>
                <w:webHidden/>
              </w:rPr>
              <w:tab/>
            </w:r>
            <w:r>
              <w:rPr>
                <w:noProof/>
                <w:webHidden/>
              </w:rPr>
              <w:fldChar w:fldCharType="begin"/>
            </w:r>
            <w:r>
              <w:rPr>
                <w:noProof/>
                <w:webHidden/>
              </w:rPr>
              <w:instrText xml:space="preserve"> PAGEREF _Toc68811115 \h </w:instrText>
            </w:r>
            <w:r>
              <w:rPr>
                <w:noProof/>
                <w:webHidden/>
              </w:rPr>
            </w:r>
            <w:r>
              <w:rPr>
                <w:noProof/>
                <w:webHidden/>
              </w:rPr>
              <w:fldChar w:fldCharType="separate"/>
            </w:r>
            <w:r>
              <w:rPr>
                <w:noProof/>
                <w:webHidden/>
              </w:rPr>
              <w:t>14</w:t>
            </w:r>
            <w:r>
              <w:rPr>
                <w:noProof/>
                <w:webHidden/>
              </w:rPr>
              <w:fldChar w:fldCharType="end"/>
            </w:r>
          </w:hyperlink>
        </w:p>
        <w:p w14:paraId="3D967E2E" w14:textId="4004EFDE" w:rsidR="00C03054" w:rsidRDefault="00C03054">
          <w:pPr>
            <w:pStyle w:val="TDC3"/>
            <w:tabs>
              <w:tab w:val="left" w:pos="1760"/>
              <w:tab w:val="right" w:leader="dot" w:pos="8494"/>
            </w:tabs>
            <w:rPr>
              <w:rFonts w:eastAsiaTheme="minorEastAsia"/>
              <w:noProof/>
              <w:sz w:val="22"/>
              <w:lang w:eastAsia="es-ES"/>
            </w:rPr>
          </w:pPr>
          <w:hyperlink w:anchor="_Toc68811116" w:history="1">
            <w:r w:rsidRPr="001F12A2">
              <w:rPr>
                <w:rStyle w:val="Hipervnculo"/>
                <w:rFonts w:ascii="LM Roman 12" w:hAnsi="LM Roman 12"/>
                <w:noProof/>
              </w:rPr>
              <w:t>5.2.2.</w:t>
            </w:r>
            <w:r>
              <w:rPr>
                <w:rFonts w:eastAsiaTheme="minorEastAsia"/>
                <w:noProof/>
                <w:sz w:val="22"/>
                <w:lang w:eastAsia="es-ES"/>
              </w:rPr>
              <w:tab/>
            </w:r>
            <w:r w:rsidRPr="001F12A2">
              <w:rPr>
                <w:rStyle w:val="Hipervnculo"/>
                <w:noProof/>
              </w:rPr>
              <w:t>Ficheros Excel</w:t>
            </w:r>
            <w:r>
              <w:rPr>
                <w:noProof/>
                <w:webHidden/>
              </w:rPr>
              <w:tab/>
            </w:r>
            <w:r>
              <w:rPr>
                <w:noProof/>
                <w:webHidden/>
              </w:rPr>
              <w:fldChar w:fldCharType="begin"/>
            </w:r>
            <w:r>
              <w:rPr>
                <w:noProof/>
                <w:webHidden/>
              </w:rPr>
              <w:instrText xml:space="preserve"> PAGEREF _Toc68811116 \h </w:instrText>
            </w:r>
            <w:r>
              <w:rPr>
                <w:noProof/>
                <w:webHidden/>
              </w:rPr>
            </w:r>
            <w:r>
              <w:rPr>
                <w:noProof/>
                <w:webHidden/>
              </w:rPr>
              <w:fldChar w:fldCharType="separate"/>
            </w:r>
            <w:r>
              <w:rPr>
                <w:noProof/>
                <w:webHidden/>
              </w:rPr>
              <w:t>15</w:t>
            </w:r>
            <w:r>
              <w:rPr>
                <w:noProof/>
                <w:webHidden/>
              </w:rPr>
              <w:fldChar w:fldCharType="end"/>
            </w:r>
          </w:hyperlink>
        </w:p>
        <w:p w14:paraId="51737D82" w14:textId="11674AD9" w:rsidR="00C03054" w:rsidRDefault="00C03054">
          <w:pPr>
            <w:pStyle w:val="TDC3"/>
            <w:tabs>
              <w:tab w:val="left" w:pos="1760"/>
              <w:tab w:val="right" w:leader="dot" w:pos="8494"/>
            </w:tabs>
            <w:rPr>
              <w:rFonts w:eastAsiaTheme="minorEastAsia"/>
              <w:noProof/>
              <w:sz w:val="22"/>
              <w:lang w:eastAsia="es-ES"/>
            </w:rPr>
          </w:pPr>
          <w:hyperlink w:anchor="_Toc68811117" w:history="1">
            <w:r w:rsidRPr="001F12A2">
              <w:rPr>
                <w:rStyle w:val="Hipervnculo"/>
                <w:rFonts w:ascii="LM Roman 12" w:hAnsi="LM Roman 12"/>
                <w:noProof/>
              </w:rPr>
              <w:t>5.2.3.</w:t>
            </w:r>
            <w:r>
              <w:rPr>
                <w:rFonts w:eastAsiaTheme="minorEastAsia"/>
                <w:noProof/>
                <w:sz w:val="22"/>
                <w:lang w:eastAsia="es-ES"/>
              </w:rPr>
              <w:tab/>
            </w:r>
            <w:r w:rsidRPr="001F12A2">
              <w:rPr>
                <w:rStyle w:val="Hipervnculo"/>
                <w:noProof/>
              </w:rPr>
              <w:t>Ficheros XML</w:t>
            </w:r>
            <w:r>
              <w:rPr>
                <w:noProof/>
                <w:webHidden/>
              </w:rPr>
              <w:tab/>
            </w:r>
            <w:r>
              <w:rPr>
                <w:noProof/>
                <w:webHidden/>
              </w:rPr>
              <w:fldChar w:fldCharType="begin"/>
            </w:r>
            <w:r>
              <w:rPr>
                <w:noProof/>
                <w:webHidden/>
              </w:rPr>
              <w:instrText xml:space="preserve"> PAGEREF _Toc68811117 \h </w:instrText>
            </w:r>
            <w:r>
              <w:rPr>
                <w:noProof/>
                <w:webHidden/>
              </w:rPr>
            </w:r>
            <w:r>
              <w:rPr>
                <w:noProof/>
                <w:webHidden/>
              </w:rPr>
              <w:fldChar w:fldCharType="separate"/>
            </w:r>
            <w:r>
              <w:rPr>
                <w:noProof/>
                <w:webHidden/>
              </w:rPr>
              <w:t>17</w:t>
            </w:r>
            <w:r>
              <w:rPr>
                <w:noProof/>
                <w:webHidden/>
              </w:rPr>
              <w:fldChar w:fldCharType="end"/>
            </w:r>
          </w:hyperlink>
        </w:p>
        <w:p w14:paraId="56A2B30D" w14:textId="7302AF1A" w:rsidR="00C03054" w:rsidRDefault="00C03054">
          <w:pPr>
            <w:pStyle w:val="TDC3"/>
            <w:tabs>
              <w:tab w:val="left" w:pos="1760"/>
              <w:tab w:val="right" w:leader="dot" w:pos="8494"/>
            </w:tabs>
            <w:rPr>
              <w:rFonts w:eastAsiaTheme="minorEastAsia"/>
              <w:noProof/>
              <w:sz w:val="22"/>
              <w:lang w:eastAsia="es-ES"/>
            </w:rPr>
          </w:pPr>
          <w:hyperlink w:anchor="_Toc68811118" w:history="1">
            <w:r w:rsidRPr="001F12A2">
              <w:rPr>
                <w:rStyle w:val="Hipervnculo"/>
                <w:rFonts w:ascii="LM Roman 12" w:hAnsi="LM Roman 12"/>
                <w:noProof/>
              </w:rPr>
              <w:t>5.2.4.</w:t>
            </w:r>
            <w:r>
              <w:rPr>
                <w:rFonts w:eastAsiaTheme="minorEastAsia"/>
                <w:noProof/>
                <w:sz w:val="22"/>
                <w:lang w:eastAsia="es-ES"/>
              </w:rPr>
              <w:tab/>
            </w:r>
            <w:r w:rsidRPr="001F12A2">
              <w:rPr>
                <w:rStyle w:val="Hipervnculo"/>
                <w:noProof/>
              </w:rPr>
              <w:t>Estimación de la volumetría</w:t>
            </w:r>
            <w:r>
              <w:rPr>
                <w:noProof/>
                <w:webHidden/>
              </w:rPr>
              <w:tab/>
            </w:r>
            <w:r>
              <w:rPr>
                <w:noProof/>
                <w:webHidden/>
              </w:rPr>
              <w:fldChar w:fldCharType="begin"/>
            </w:r>
            <w:r>
              <w:rPr>
                <w:noProof/>
                <w:webHidden/>
              </w:rPr>
              <w:instrText xml:space="preserve"> PAGEREF _Toc68811118 \h </w:instrText>
            </w:r>
            <w:r>
              <w:rPr>
                <w:noProof/>
                <w:webHidden/>
              </w:rPr>
            </w:r>
            <w:r>
              <w:rPr>
                <w:noProof/>
                <w:webHidden/>
              </w:rPr>
              <w:fldChar w:fldCharType="separate"/>
            </w:r>
            <w:r>
              <w:rPr>
                <w:noProof/>
                <w:webHidden/>
              </w:rPr>
              <w:t>18</w:t>
            </w:r>
            <w:r>
              <w:rPr>
                <w:noProof/>
                <w:webHidden/>
              </w:rPr>
              <w:fldChar w:fldCharType="end"/>
            </w:r>
          </w:hyperlink>
        </w:p>
        <w:p w14:paraId="3ABBD6DC" w14:textId="575A7207" w:rsidR="00C03054" w:rsidRDefault="00C03054">
          <w:pPr>
            <w:pStyle w:val="TDC2"/>
            <w:tabs>
              <w:tab w:val="left" w:pos="1320"/>
            </w:tabs>
            <w:rPr>
              <w:rFonts w:eastAsiaTheme="minorEastAsia"/>
              <w:noProof/>
              <w:sz w:val="22"/>
              <w:lang w:eastAsia="es-ES"/>
            </w:rPr>
          </w:pPr>
          <w:hyperlink w:anchor="_Toc68811119" w:history="1">
            <w:r w:rsidRPr="001F12A2">
              <w:rPr>
                <w:rStyle w:val="Hipervnculo"/>
                <w:rFonts w:ascii="LM Roman 12" w:hAnsi="LM Roman 12"/>
                <w:noProof/>
              </w:rPr>
              <w:t>5.3.</w:t>
            </w:r>
            <w:r>
              <w:rPr>
                <w:rFonts w:eastAsiaTheme="minorEastAsia"/>
                <w:noProof/>
                <w:sz w:val="22"/>
                <w:lang w:eastAsia="es-ES"/>
              </w:rPr>
              <w:tab/>
            </w:r>
            <w:r w:rsidRPr="001F12A2">
              <w:rPr>
                <w:rStyle w:val="Hipervnculo"/>
                <w:noProof/>
              </w:rPr>
              <w:t>Análisis funcional</w:t>
            </w:r>
            <w:r>
              <w:rPr>
                <w:noProof/>
                <w:webHidden/>
              </w:rPr>
              <w:tab/>
            </w:r>
            <w:r>
              <w:rPr>
                <w:noProof/>
                <w:webHidden/>
              </w:rPr>
              <w:fldChar w:fldCharType="begin"/>
            </w:r>
            <w:r>
              <w:rPr>
                <w:noProof/>
                <w:webHidden/>
              </w:rPr>
              <w:instrText xml:space="preserve"> PAGEREF _Toc68811119 \h </w:instrText>
            </w:r>
            <w:r>
              <w:rPr>
                <w:noProof/>
                <w:webHidden/>
              </w:rPr>
            </w:r>
            <w:r>
              <w:rPr>
                <w:noProof/>
                <w:webHidden/>
              </w:rPr>
              <w:fldChar w:fldCharType="separate"/>
            </w:r>
            <w:r>
              <w:rPr>
                <w:noProof/>
                <w:webHidden/>
              </w:rPr>
              <w:t>19</w:t>
            </w:r>
            <w:r>
              <w:rPr>
                <w:noProof/>
                <w:webHidden/>
              </w:rPr>
              <w:fldChar w:fldCharType="end"/>
            </w:r>
          </w:hyperlink>
        </w:p>
        <w:p w14:paraId="532E874B" w14:textId="5303482B" w:rsidR="00C03054" w:rsidRDefault="00C03054">
          <w:pPr>
            <w:pStyle w:val="TDC2"/>
            <w:tabs>
              <w:tab w:val="left" w:pos="1320"/>
            </w:tabs>
            <w:rPr>
              <w:rFonts w:eastAsiaTheme="minorEastAsia"/>
              <w:noProof/>
              <w:sz w:val="22"/>
              <w:lang w:eastAsia="es-ES"/>
            </w:rPr>
          </w:pPr>
          <w:hyperlink w:anchor="_Toc68811120" w:history="1">
            <w:r w:rsidRPr="001F12A2">
              <w:rPr>
                <w:rStyle w:val="Hipervnculo"/>
                <w:rFonts w:ascii="LM Roman 12" w:hAnsi="LM Roman 12"/>
                <w:noProof/>
              </w:rPr>
              <w:t>5.4.</w:t>
            </w:r>
            <w:r>
              <w:rPr>
                <w:rFonts w:eastAsiaTheme="minorEastAsia"/>
                <w:noProof/>
                <w:sz w:val="22"/>
                <w:lang w:eastAsia="es-ES"/>
              </w:rPr>
              <w:tab/>
            </w:r>
            <w:r w:rsidRPr="001F12A2">
              <w:rPr>
                <w:rStyle w:val="Hipervnculo"/>
                <w:noProof/>
              </w:rPr>
              <w:t>Diseño del modelo conceptual, lógico y físico del almacén de datos.</w:t>
            </w:r>
            <w:r>
              <w:rPr>
                <w:noProof/>
                <w:webHidden/>
              </w:rPr>
              <w:tab/>
            </w:r>
            <w:r>
              <w:rPr>
                <w:noProof/>
                <w:webHidden/>
              </w:rPr>
              <w:fldChar w:fldCharType="begin"/>
            </w:r>
            <w:r>
              <w:rPr>
                <w:noProof/>
                <w:webHidden/>
              </w:rPr>
              <w:instrText xml:space="preserve"> PAGEREF _Toc68811120 \h </w:instrText>
            </w:r>
            <w:r>
              <w:rPr>
                <w:noProof/>
                <w:webHidden/>
              </w:rPr>
            </w:r>
            <w:r>
              <w:rPr>
                <w:noProof/>
                <w:webHidden/>
              </w:rPr>
              <w:fldChar w:fldCharType="separate"/>
            </w:r>
            <w:r>
              <w:rPr>
                <w:noProof/>
                <w:webHidden/>
              </w:rPr>
              <w:t>21</w:t>
            </w:r>
            <w:r>
              <w:rPr>
                <w:noProof/>
                <w:webHidden/>
              </w:rPr>
              <w:fldChar w:fldCharType="end"/>
            </w:r>
          </w:hyperlink>
        </w:p>
        <w:p w14:paraId="3B092C20" w14:textId="716F0D05" w:rsidR="00C03054" w:rsidRDefault="00C03054">
          <w:pPr>
            <w:pStyle w:val="TDC1"/>
            <w:tabs>
              <w:tab w:val="left" w:pos="880"/>
              <w:tab w:val="right" w:leader="dot" w:pos="8494"/>
            </w:tabs>
            <w:rPr>
              <w:rFonts w:eastAsiaTheme="minorEastAsia"/>
              <w:noProof/>
              <w:sz w:val="22"/>
              <w:lang w:eastAsia="es-ES"/>
            </w:rPr>
          </w:pPr>
          <w:hyperlink w:anchor="_Toc68811121" w:history="1">
            <w:r w:rsidRPr="001F12A2">
              <w:rPr>
                <w:rStyle w:val="Hipervnculo"/>
                <w:rFonts w:ascii="LM Roman 12" w:hAnsi="LM Roman 12"/>
                <w:noProof/>
              </w:rPr>
              <w:t>6.</w:t>
            </w:r>
            <w:r>
              <w:rPr>
                <w:rFonts w:eastAsiaTheme="minorEastAsia"/>
                <w:noProof/>
                <w:sz w:val="22"/>
                <w:lang w:eastAsia="es-ES"/>
              </w:rPr>
              <w:tab/>
            </w:r>
            <w:r w:rsidRPr="001F12A2">
              <w:rPr>
                <w:rStyle w:val="Hipervnculo"/>
                <w:noProof/>
              </w:rPr>
              <w:t>Bibliografía</w:t>
            </w:r>
            <w:r>
              <w:rPr>
                <w:noProof/>
                <w:webHidden/>
              </w:rPr>
              <w:tab/>
            </w:r>
            <w:r>
              <w:rPr>
                <w:noProof/>
                <w:webHidden/>
              </w:rPr>
              <w:fldChar w:fldCharType="begin"/>
            </w:r>
            <w:r>
              <w:rPr>
                <w:noProof/>
                <w:webHidden/>
              </w:rPr>
              <w:instrText xml:space="preserve"> PAGEREF _Toc68811121 \h </w:instrText>
            </w:r>
            <w:r>
              <w:rPr>
                <w:noProof/>
                <w:webHidden/>
              </w:rPr>
            </w:r>
            <w:r>
              <w:rPr>
                <w:noProof/>
                <w:webHidden/>
              </w:rPr>
              <w:fldChar w:fldCharType="separate"/>
            </w:r>
            <w:r>
              <w:rPr>
                <w:noProof/>
                <w:webHidden/>
              </w:rPr>
              <w:t>42</w:t>
            </w:r>
            <w:r>
              <w:rPr>
                <w:noProof/>
                <w:webHidden/>
              </w:rPr>
              <w:fldChar w:fldCharType="end"/>
            </w:r>
          </w:hyperlink>
        </w:p>
        <w:p w14:paraId="550F631B" w14:textId="69EEA655"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811106"/>
            <w:r>
              <w:t>Índice de tablas</w:t>
            </w:r>
            <w:bookmarkEnd w:id="2"/>
          </w:p>
        </w:tc>
      </w:tr>
    </w:tbl>
    <w:p w14:paraId="56E0A8A3" w14:textId="77777777" w:rsidR="003B7C54" w:rsidRDefault="003B7C54">
      <w:pPr>
        <w:spacing w:before="0" w:after="160"/>
        <w:ind w:firstLine="0"/>
        <w:jc w:val="left"/>
      </w:pPr>
    </w:p>
    <w:p w14:paraId="0A09D883" w14:textId="509B0603" w:rsidR="008D295B"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811247" w:history="1">
        <w:r w:rsidR="008D295B" w:rsidRPr="00EA4A89">
          <w:rPr>
            <w:rStyle w:val="Hipervnculo"/>
            <w:noProof/>
          </w:rPr>
          <w:t>Tabla 1 - Fuentes de datos.</w:t>
        </w:r>
        <w:r w:rsidR="008D295B">
          <w:rPr>
            <w:noProof/>
            <w:webHidden/>
          </w:rPr>
          <w:tab/>
        </w:r>
        <w:r w:rsidR="008D295B">
          <w:rPr>
            <w:noProof/>
            <w:webHidden/>
          </w:rPr>
          <w:fldChar w:fldCharType="begin"/>
        </w:r>
        <w:r w:rsidR="008D295B">
          <w:rPr>
            <w:noProof/>
            <w:webHidden/>
          </w:rPr>
          <w:instrText xml:space="preserve"> PAGEREF _Toc68811247 \h </w:instrText>
        </w:r>
        <w:r w:rsidR="008D295B">
          <w:rPr>
            <w:noProof/>
            <w:webHidden/>
          </w:rPr>
        </w:r>
        <w:r w:rsidR="008D295B">
          <w:rPr>
            <w:noProof/>
            <w:webHidden/>
          </w:rPr>
          <w:fldChar w:fldCharType="separate"/>
        </w:r>
        <w:r w:rsidR="008D295B">
          <w:rPr>
            <w:noProof/>
            <w:webHidden/>
          </w:rPr>
          <w:t>12</w:t>
        </w:r>
        <w:r w:rsidR="008D295B">
          <w:rPr>
            <w:noProof/>
            <w:webHidden/>
          </w:rPr>
          <w:fldChar w:fldCharType="end"/>
        </w:r>
      </w:hyperlink>
    </w:p>
    <w:p w14:paraId="36C3C127" w14:textId="2B1648AF" w:rsidR="008D295B" w:rsidRDefault="008D295B">
      <w:pPr>
        <w:pStyle w:val="Tabladeilustraciones"/>
        <w:tabs>
          <w:tab w:val="right" w:leader="dot" w:pos="8494"/>
        </w:tabs>
        <w:rPr>
          <w:rFonts w:eastAsiaTheme="minorEastAsia"/>
          <w:noProof/>
          <w:sz w:val="22"/>
          <w:lang w:eastAsia="es-ES"/>
        </w:rPr>
      </w:pPr>
      <w:hyperlink w:anchor="_Toc68811248" w:history="1">
        <w:r w:rsidRPr="00EA4A89">
          <w:rPr>
            <w:rStyle w:val="Hipervnculo"/>
            <w:noProof/>
          </w:rPr>
          <w:t>Tabla 2 - Campos del fichero 35167bsc.csv</w:t>
        </w:r>
        <w:r>
          <w:rPr>
            <w:noProof/>
            <w:webHidden/>
          </w:rPr>
          <w:tab/>
        </w:r>
        <w:r>
          <w:rPr>
            <w:noProof/>
            <w:webHidden/>
          </w:rPr>
          <w:fldChar w:fldCharType="begin"/>
        </w:r>
        <w:r>
          <w:rPr>
            <w:noProof/>
            <w:webHidden/>
          </w:rPr>
          <w:instrText xml:space="preserve"> PAGEREF _Toc68811248 \h </w:instrText>
        </w:r>
        <w:r>
          <w:rPr>
            <w:noProof/>
            <w:webHidden/>
          </w:rPr>
        </w:r>
        <w:r>
          <w:rPr>
            <w:noProof/>
            <w:webHidden/>
          </w:rPr>
          <w:fldChar w:fldCharType="separate"/>
        </w:r>
        <w:r>
          <w:rPr>
            <w:noProof/>
            <w:webHidden/>
          </w:rPr>
          <w:t>15</w:t>
        </w:r>
        <w:r>
          <w:rPr>
            <w:noProof/>
            <w:webHidden/>
          </w:rPr>
          <w:fldChar w:fldCharType="end"/>
        </w:r>
      </w:hyperlink>
    </w:p>
    <w:p w14:paraId="0ED5CB6A" w14:textId="2454DF30" w:rsidR="008D295B" w:rsidRDefault="008D295B">
      <w:pPr>
        <w:pStyle w:val="Tabladeilustraciones"/>
        <w:tabs>
          <w:tab w:val="right" w:leader="dot" w:pos="8494"/>
        </w:tabs>
        <w:rPr>
          <w:rFonts w:eastAsiaTheme="minorEastAsia"/>
          <w:noProof/>
          <w:sz w:val="22"/>
          <w:lang w:eastAsia="es-ES"/>
        </w:rPr>
      </w:pPr>
      <w:hyperlink w:anchor="_Toc68811249" w:history="1">
        <w:r w:rsidRPr="00EA4A89">
          <w:rPr>
            <w:rStyle w:val="Hipervnculo"/>
            <w:noProof/>
          </w:rPr>
          <w:t>Tabla 3 - Campos del fichero poblacion_9687bsc.csv</w:t>
        </w:r>
        <w:r>
          <w:rPr>
            <w:noProof/>
            <w:webHidden/>
          </w:rPr>
          <w:tab/>
        </w:r>
        <w:r>
          <w:rPr>
            <w:noProof/>
            <w:webHidden/>
          </w:rPr>
          <w:fldChar w:fldCharType="begin"/>
        </w:r>
        <w:r>
          <w:rPr>
            <w:noProof/>
            <w:webHidden/>
          </w:rPr>
          <w:instrText xml:space="preserve"> PAGEREF _Toc68811249 \h </w:instrText>
        </w:r>
        <w:r>
          <w:rPr>
            <w:noProof/>
            <w:webHidden/>
          </w:rPr>
        </w:r>
        <w:r>
          <w:rPr>
            <w:noProof/>
            <w:webHidden/>
          </w:rPr>
          <w:fldChar w:fldCharType="separate"/>
        </w:r>
        <w:r>
          <w:rPr>
            <w:noProof/>
            <w:webHidden/>
          </w:rPr>
          <w:t>15</w:t>
        </w:r>
        <w:r>
          <w:rPr>
            <w:noProof/>
            <w:webHidden/>
          </w:rPr>
          <w:fldChar w:fldCharType="end"/>
        </w:r>
      </w:hyperlink>
    </w:p>
    <w:p w14:paraId="3AE9579B" w14:textId="22962E35" w:rsidR="008D295B" w:rsidRDefault="008D295B">
      <w:pPr>
        <w:pStyle w:val="Tabladeilustraciones"/>
        <w:tabs>
          <w:tab w:val="right" w:leader="dot" w:pos="8494"/>
        </w:tabs>
        <w:rPr>
          <w:rFonts w:eastAsiaTheme="minorEastAsia"/>
          <w:noProof/>
          <w:sz w:val="22"/>
          <w:lang w:eastAsia="es-ES"/>
        </w:rPr>
      </w:pPr>
      <w:hyperlink w:anchor="_Toc68811250" w:history="1">
        <w:r w:rsidRPr="00EA4A89">
          <w:rPr>
            <w:rStyle w:val="Hipervnculo"/>
            <w:noProof/>
          </w:rPr>
          <w:t>Tabla 4 - Campos del fichero ACUMULADO-DENUNCIAS-INFRACCIONES.xlsx</w:t>
        </w:r>
        <w:r>
          <w:rPr>
            <w:noProof/>
            <w:webHidden/>
          </w:rPr>
          <w:tab/>
        </w:r>
        <w:r>
          <w:rPr>
            <w:noProof/>
            <w:webHidden/>
          </w:rPr>
          <w:fldChar w:fldCharType="begin"/>
        </w:r>
        <w:r>
          <w:rPr>
            <w:noProof/>
            <w:webHidden/>
          </w:rPr>
          <w:instrText xml:space="preserve"> PAGEREF _Toc68811250 \h </w:instrText>
        </w:r>
        <w:r>
          <w:rPr>
            <w:noProof/>
            <w:webHidden/>
          </w:rPr>
        </w:r>
        <w:r>
          <w:rPr>
            <w:noProof/>
            <w:webHidden/>
          </w:rPr>
          <w:fldChar w:fldCharType="separate"/>
        </w:r>
        <w:r>
          <w:rPr>
            <w:noProof/>
            <w:webHidden/>
          </w:rPr>
          <w:t>16</w:t>
        </w:r>
        <w:r>
          <w:rPr>
            <w:noProof/>
            <w:webHidden/>
          </w:rPr>
          <w:fldChar w:fldCharType="end"/>
        </w:r>
      </w:hyperlink>
    </w:p>
    <w:p w14:paraId="24D2B4B2" w14:textId="13DB9430" w:rsidR="008D295B" w:rsidRDefault="008D295B" w:rsidP="008D295B">
      <w:pPr>
        <w:pStyle w:val="Tabladeilustraciones"/>
        <w:tabs>
          <w:tab w:val="right" w:leader="dot" w:pos="8494"/>
        </w:tabs>
        <w:ind w:left="397" w:firstLine="0"/>
        <w:rPr>
          <w:rFonts w:eastAsiaTheme="minorEastAsia"/>
          <w:noProof/>
          <w:sz w:val="22"/>
          <w:lang w:eastAsia="es-ES"/>
        </w:rPr>
      </w:pPr>
      <w:hyperlink w:anchor="_Toc68811251" w:history="1">
        <w:r w:rsidRPr="00EA4A89">
          <w:rPr>
            <w:rStyle w:val="Hipervnculo"/>
            <w:noProof/>
          </w:rPr>
          <w:t>Tabla 5 - Campos del fichero statistic_id1104235_covid-19_-poblacion-que-evitaba-las-aglomeraciones-segun-edad-en-espana-2020.xlsx</w:t>
        </w:r>
        <w:r>
          <w:rPr>
            <w:noProof/>
            <w:webHidden/>
          </w:rPr>
          <w:tab/>
        </w:r>
        <w:r>
          <w:rPr>
            <w:noProof/>
            <w:webHidden/>
          </w:rPr>
          <w:fldChar w:fldCharType="begin"/>
        </w:r>
        <w:r>
          <w:rPr>
            <w:noProof/>
            <w:webHidden/>
          </w:rPr>
          <w:instrText xml:space="preserve"> PAGEREF _Toc68811251 \h </w:instrText>
        </w:r>
        <w:r>
          <w:rPr>
            <w:noProof/>
            <w:webHidden/>
          </w:rPr>
        </w:r>
        <w:r>
          <w:rPr>
            <w:noProof/>
            <w:webHidden/>
          </w:rPr>
          <w:fldChar w:fldCharType="separate"/>
        </w:r>
        <w:r>
          <w:rPr>
            <w:noProof/>
            <w:webHidden/>
          </w:rPr>
          <w:t>17</w:t>
        </w:r>
        <w:r>
          <w:rPr>
            <w:noProof/>
            <w:webHidden/>
          </w:rPr>
          <w:fldChar w:fldCharType="end"/>
        </w:r>
      </w:hyperlink>
    </w:p>
    <w:p w14:paraId="426ACCE8" w14:textId="7553885B" w:rsidR="008D295B" w:rsidRDefault="008D295B">
      <w:pPr>
        <w:pStyle w:val="Tabladeilustraciones"/>
        <w:tabs>
          <w:tab w:val="right" w:leader="dot" w:pos="8494"/>
        </w:tabs>
        <w:rPr>
          <w:rFonts w:eastAsiaTheme="minorEastAsia"/>
          <w:noProof/>
          <w:sz w:val="22"/>
          <w:lang w:eastAsia="es-ES"/>
        </w:rPr>
      </w:pPr>
      <w:hyperlink w:anchor="_Toc68811252" w:history="1">
        <w:r w:rsidRPr="00EA4A89">
          <w:rPr>
            <w:rStyle w:val="Hipervnculo"/>
            <w:noProof/>
          </w:rPr>
          <w:t>Tabla 6 - Campos del fichero rows.xml</w:t>
        </w:r>
        <w:r>
          <w:rPr>
            <w:noProof/>
            <w:webHidden/>
          </w:rPr>
          <w:tab/>
        </w:r>
        <w:r>
          <w:rPr>
            <w:noProof/>
            <w:webHidden/>
          </w:rPr>
          <w:fldChar w:fldCharType="begin"/>
        </w:r>
        <w:r>
          <w:rPr>
            <w:noProof/>
            <w:webHidden/>
          </w:rPr>
          <w:instrText xml:space="preserve"> PAGEREF _Toc68811252 \h </w:instrText>
        </w:r>
        <w:r>
          <w:rPr>
            <w:noProof/>
            <w:webHidden/>
          </w:rPr>
        </w:r>
        <w:r>
          <w:rPr>
            <w:noProof/>
            <w:webHidden/>
          </w:rPr>
          <w:fldChar w:fldCharType="separate"/>
        </w:r>
        <w:r>
          <w:rPr>
            <w:noProof/>
            <w:webHidden/>
          </w:rPr>
          <w:t>18</w:t>
        </w:r>
        <w:r>
          <w:rPr>
            <w:noProof/>
            <w:webHidden/>
          </w:rPr>
          <w:fldChar w:fldCharType="end"/>
        </w:r>
      </w:hyperlink>
    </w:p>
    <w:p w14:paraId="1643BB9F" w14:textId="024665E9" w:rsidR="008D295B" w:rsidRDefault="008D295B">
      <w:pPr>
        <w:pStyle w:val="Tabladeilustraciones"/>
        <w:tabs>
          <w:tab w:val="right" w:leader="dot" w:pos="8494"/>
        </w:tabs>
        <w:rPr>
          <w:rFonts w:eastAsiaTheme="minorEastAsia"/>
          <w:noProof/>
          <w:sz w:val="22"/>
          <w:lang w:eastAsia="es-ES"/>
        </w:rPr>
      </w:pPr>
      <w:hyperlink w:anchor="_Toc68811253" w:history="1">
        <w:r w:rsidRPr="00EA4A89">
          <w:rPr>
            <w:rStyle w:val="Hipervnculo"/>
            <w:noProof/>
          </w:rPr>
          <w:t>Tabla 7 - Volumetría de los datos.</w:t>
        </w:r>
        <w:r>
          <w:rPr>
            <w:noProof/>
            <w:webHidden/>
          </w:rPr>
          <w:tab/>
        </w:r>
        <w:r>
          <w:rPr>
            <w:noProof/>
            <w:webHidden/>
          </w:rPr>
          <w:fldChar w:fldCharType="begin"/>
        </w:r>
        <w:r>
          <w:rPr>
            <w:noProof/>
            <w:webHidden/>
          </w:rPr>
          <w:instrText xml:space="preserve"> PAGEREF _Toc68811253 \h </w:instrText>
        </w:r>
        <w:r>
          <w:rPr>
            <w:noProof/>
            <w:webHidden/>
          </w:rPr>
        </w:r>
        <w:r>
          <w:rPr>
            <w:noProof/>
            <w:webHidden/>
          </w:rPr>
          <w:fldChar w:fldCharType="separate"/>
        </w:r>
        <w:r>
          <w:rPr>
            <w:noProof/>
            <w:webHidden/>
          </w:rPr>
          <w:t>19</w:t>
        </w:r>
        <w:r>
          <w:rPr>
            <w:noProof/>
            <w:webHidden/>
          </w:rPr>
          <w:fldChar w:fldCharType="end"/>
        </w:r>
      </w:hyperlink>
    </w:p>
    <w:p w14:paraId="3F818659" w14:textId="15F074A0" w:rsidR="008D295B" w:rsidRDefault="008D295B">
      <w:pPr>
        <w:pStyle w:val="Tabladeilustraciones"/>
        <w:tabs>
          <w:tab w:val="right" w:leader="dot" w:pos="8494"/>
        </w:tabs>
        <w:rPr>
          <w:rFonts w:eastAsiaTheme="minorEastAsia"/>
          <w:noProof/>
          <w:sz w:val="22"/>
          <w:lang w:eastAsia="es-ES"/>
        </w:rPr>
      </w:pPr>
      <w:hyperlink w:anchor="_Toc68811254" w:history="1">
        <w:r w:rsidRPr="00EA4A89">
          <w:rPr>
            <w:rStyle w:val="Hipervnculo"/>
            <w:noProof/>
          </w:rPr>
          <w:t>Tabla 8 - Requerimientos de la factoría de información.</w:t>
        </w:r>
        <w:r>
          <w:rPr>
            <w:noProof/>
            <w:webHidden/>
          </w:rPr>
          <w:tab/>
        </w:r>
        <w:r>
          <w:rPr>
            <w:noProof/>
            <w:webHidden/>
          </w:rPr>
          <w:fldChar w:fldCharType="begin"/>
        </w:r>
        <w:r>
          <w:rPr>
            <w:noProof/>
            <w:webHidden/>
          </w:rPr>
          <w:instrText xml:space="preserve"> PAGEREF _Toc68811254 \h </w:instrText>
        </w:r>
        <w:r>
          <w:rPr>
            <w:noProof/>
            <w:webHidden/>
          </w:rPr>
        </w:r>
        <w:r>
          <w:rPr>
            <w:noProof/>
            <w:webHidden/>
          </w:rPr>
          <w:fldChar w:fldCharType="separate"/>
        </w:r>
        <w:r>
          <w:rPr>
            <w:noProof/>
            <w:webHidden/>
          </w:rPr>
          <w:t>20</w:t>
        </w:r>
        <w:r>
          <w:rPr>
            <w:noProof/>
            <w:webHidden/>
          </w:rPr>
          <w:fldChar w:fldCharType="end"/>
        </w:r>
      </w:hyperlink>
    </w:p>
    <w:p w14:paraId="670BD806" w14:textId="101B3036" w:rsidR="008D295B" w:rsidRDefault="008D295B">
      <w:pPr>
        <w:pStyle w:val="Tabladeilustraciones"/>
        <w:tabs>
          <w:tab w:val="right" w:leader="dot" w:pos="8494"/>
        </w:tabs>
        <w:rPr>
          <w:rFonts w:eastAsiaTheme="minorEastAsia"/>
          <w:noProof/>
          <w:sz w:val="22"/>
          <w:lang w:eastAsia="es-ES"/>
        </w:rPr>
      </w:pPr>
      <w:hyperlink w:anchor="_Toc68811255" w:history="1">
        <w:r w:rsidRPr="00EA4A89">
          <w:rPr>
            <w:rStyle w:val="Hipervnculo"/>
            <w:noProof/>
          </w:rPr>
          <w:t>Tabla 9 - Tabla de Hechos para la gestión de llamadas al 112.</w:t>
        </w:r>
        <w:r>
          <w:rPr>
            <w:noProof/>
            <w:webHidden/>
          </w:rPr>
          <w:tab/>
        </w:r>
        <w:r>
          <w:rPr>
            <w:noProof/>
            <w:webHidden/>
          </w:rPr>
          <w:fldChar w:fldCharType="begin"/>
        </w:r>
        <w:r>
          <w:rPr>
            <w:noProof/>
            <w:webHidden/>
          </w:rPr>
          <w:instrText xml:space="preserve"> PAGEREF _Toc68811255 \h </w:instrText>
        </w:r>
        <w:r>
          <w:rPr>
            <w:noProof/>
            <w:webHidden/>
          </w:rPr>
        </w:r>
        <w:r>
          <w:rPr>
            <w:noProof/>
            <w:webHidden/>
          </w:rPr>
          <w:fldChar w:fldCharType="separate"/>
        </w:r>
        <w:r>
          <w:rPr>
            <w:noProof/>
            <w:webHidden/>
          </w:rPr>
          <w:t>22</w:t>
        </w:r>
        <w:r>
          <w:rPr>
            <w:noProof/>
            <w:webHidden/>
          </w:rPr>
          <w:fldChar w:fldCharType="end"/>
        </w:r>
      </w:hyperlink>
    </w:p>
    <w:p w14:paraId="4C6B5A43" w14:textId="1EDD834F" w:rsidR="008D295B" w:rsidRDefault="008D295B">
      <w:pPr>
        <w:pStyle w:val="Tabladeilustraciones"/>
        <w:tabs>
          <w:tab w:val="right" w:leader="dot" w:pos="8494"/>
        </w:tabs>
        <w:rPr>
          <w:rFonts w:eastAsiaTheme="minorEastAsia"/>
          <w:noProof/>
          <w:sz w:val="22"/>
          <w:lang w:eastAsia="es-ES"/>
        </w:rPr>
      </w:pPr>
      <w:hyperlink w:anchor="_Toc68811256" w:history="1">
        <w:r w:rsidRPr="00EA4A89">
          <w:rPr>
            <w:rStyle w:val="Hipervnculo"/>
            <w:noProof/>
          </w:rPr>
          <w:t>Tabla 10 - Tabla de Dimensiones para la gestión de llamadas al 112.</w:t>
        </w:r>
        <w:r>
          <w:rPr>
            <w:noProof/>
            <w:webHidden/>
          </w:rPr>
          <w:tab/>
        </w:r>
        <w:r>
          <w:rPr>
            <w:noProof/>
            <w:webHidden/>
          </w:rPr>
          <w:fldChar w:fldCharType="begin"/>
        </w:r>
        <w:r>
          <w:rPr>
            <w:noProof/>
            <w:webHidden/>
          </w:rPr>
          <w:instrText xml:space="preserve"> PAGEREF _Toc68811256 \h </w:instrText>
        </w:r>
        <w:r>
          <w:rPr>
            <w:noProof/>
            <w:webHidden/>
          </w:rPr>
        </w:r>
        <w:r>
          <w:rPr>
            <w:noProof/>
            <w:webHidden/>
          </w:rPr>
          <w:fldChar w:fldCharType="separate"/>
        </w:r>
        <w:r>
          <w:rPr>
            <w:noProof/>
            <w:webHidden/>
          </w:rPr>
          <w:t>23</w:t>
        </w:r>
        <w:r>
          <w:rPr>
            <w:noProof/>
            <w:webHidden/>
          </w:rPr>
          <w:fldChar w:fldCharType="end"/>
        </w:r>
      </w:hyperlink>
    </w:p>
    <w:p w14:paraId="4D728E63" w14:textId="6878F954" w:rsidR="008D295B" w:rsidRDefault="008D295B">
      <w:pPr>
        <w:pStyle w:val="Tabladeilustraciones"/>
        <w:tabs>
          <w:tab w:val="right" w:leader="dot" w:pos="8494"/>
        </w:tabs>
        <w:rPr>
          <w:rFonts w:eastAsiaTheme="minorEastAsia"/>
          <w:noProof/>
          <w:sz w:val="22"/>
          <w:lang w:eastAsia="es-ES"/>
        </w:rPr>
      </w:pPr>
      <w:hyperlink w:anchor="_Toc68811257" w:history="1">
        <w:r w:rsidRPr="00EA4A89">
          <w:rPr>
            <w:rStyle w:val="Hipervnculo"/>
            <w:noProof/>
          </w:rPr>
          <w:t>Tabla 11 - Tabla de Hechos para la gestión de las infracciones.</w:t>
        </w:r>
        <w:r>
          <w:rPr>
            <w:noProof/>
            <w:webHidden/>
          </w:rPr>
          <w:tab/>
        </w:r>
        <w:r>
          <w:rPr>
            <w:noProof/>
            <w:webHidden/>
          </w:rPr>
          <w:fldChar w:fldCharType="begin"/>
        </w:r>
        <w:r>
          <w:rPr>
            <w:noProof/>
            <w:webHidden/>
          </w:rPr>
          <w:instrText xml:space="preserve"> PAGEREF _Toc68811257 \h </w:instrText>
        </w:r>
        <w:r>
          <w:rPr>
            <w:noProof/>
            <w:webHidden/>
          </w:rPr>
        </w:r>
        <w:r>
          <w:rPr>
            <w:noProof/>
            <w:webHidden/>
          </w:rPr>
          <w:fldChar w:fldCharType="separate"/>
        </w:r>
        <w:r>
          <w:rPr>
            <w:noProof/>
            <w:webHidden/>
          </w:rPr>
          <w:t>24</w:t>
        </w:r>
        <w:r>
          <w:rPr>
            <w:noProof/>
            <w:webHidden/>
          </w:rPr>
          <w:fldChar w:fldCharType="end"/>
        </w:r>
      </w:hyperlink>
    </w:p>
    <w:p w14:paraId="3ECD41D5" w14:textId="5A73DA39" w:rsidR="008D295B" w:rsidRDefault="008D295B">
      <w:pPr>
        <w:pStyle w:val="Tabladeilustraciones"/>
        <w:tabs>
          <w:tab w:val="right" w:leader="dot" w:pos="8494"/>
        </w:tabs>
        <w:rPr>
          <w:rFonts w:eastAsiaTheme="minorEastAsia"/>
          <w:noProof/>
          <w:sz w:val="22"/>
          <w:lang w:eastAsia="es-ES"/>
        </w:rPr>
      </w:pPr>
      <w:hyperlink w:anchor="_Toc68811258" w:history="1">
        <w:r w:rsidRPr="00EA4A89">
          <w:rPr>
            <w:rStyle w:val="Hipervnculo"/>
            <w:noProof/>
          </w:rPr>
          <w:t>Tabla 12 - Tabla de Dimensiones para la gestión de las infracciones.</w:t>
        </w:r>
        <w:r>
          <w:rPr>
            <w:noProof/>
            <w:webHidden/>
          </w:rPr>
          <w:tab/>
        </w:r>
        <w:r>
          <w:rPr>
            <w:noProof/>
            <w:webHidden/>
          </w:rPr>
          <w:fldChar w:fldCharType="begin"/>
        </w:r>
        <w:r>
          <w:rPr>
            <w:noProof/>
            <w:webHidden/>
          </w:rPr>
          <w:instrText xml:space="preserve"> PAGEREF _Toc68811258 \h </w:instrText>
        </w:r>
        <w:r>
          <w:rPr>
            <w:noProof/>
            <w:webHidden/>
          </w:rPr>
        </w:r>
        <w:r>
          <w:rPr>
            <w:noProof/>
            <w:webHidden/>
          </w:rPr>
          <w:fldChar w:fldCharType="separate"/>
        </w:r>
        <w:r>
          <w:rPr>
            <w:noProof/>
            <w:webHidden/>
          </w:rPr>
          <w:t>24</w:t>
        </w:r>
        <w:r>
          <w:rPr>
            <w:noProof/>
            <w:webHidden/>
          </w:rPr>
          <w:fldChar w:fldCharType="end"/>
        </w:r>
      </w:hyperlink>
    </w:p>
    <w:p w14:paraId="6363685C" w14:textId="534896F6" w:rsidR="008D295B" w:rsidRDefault="008D295B">
      <w:pPr>
        <w:pStyle w:val="Tabladeilustraciones"/>
        <w:tabs>
          <w:tab w:val="right" w:leader="dot" w:pos="8494"/>
        </w:tabs>
        <w:rPr>
          <w:rFonts w:eastAsiaTheme="minorEastAsia"/>
          <w:noProof/>
          <w:sz w:val="22"/>
          <w:lang w:eastAsia="es-ES"/>
        </w:rPr>
      </w:pPr>
      <w:hyperlink w:anchor="_Toc68811259" w:history="1">
        <w:r w:rsidRPr="00EA4A89">
          <w:rPr>
            <w:rStyle w:val="Hipervnculo"/>
            <w:noProof/>
          </w:rPr>
          <w:t>Tabla 13 - Tabla de Hechos para la población.</w:t>
        </w:r>
        <w:r>
          <w:rPr>
            <w:noProof/>
            <w:webHidden/>
          </w:rPr>
          <w:tab/>
        </w:r>
        <w:r>
          <w:rPr>
            <w:noProof/>
            <w:webHidden/>
          </w:rPr>
          <w:fldChar w:fldCharType="begin"/>
        </w:r>
        <w:r>
          <w:rPr>
            <w:noProof/>
            <w:webHidden/>
          </w:rPr>
          <w:instrText xml:space="preserve"> PAGEREF _Toc68811259 \h </w:instrText>
        </w:r>
        <w:r>
          <w:rPr>
            <w:noProof/>
            <w:webHidden/>
          </w:rPr>
        </w:r>
        <w:r>
          <w:rPr>
            <w:noProof/>
            <w:webHidden/>
          </w:rPr>
          <w:fldChar w:fldCharType="separate"/>
        </w:r>
        <w:r>
          <w:rPr>
            <w:noProof/>
            <w:webHidden/>
          </w:rPr>
          <w:t>25</w:t>
        </w:r>
        <w:r>
          <w:rPr>
            <w:noProof/>
            <w:webHidden/>
          </w:rPr>
          <w:fldChar w:fldCharType="end"/>
        </w:r>
      </w:hyperlink>
    </w:p>
    <w:p w14:paraId="77A78568" w14:textId="150B1EAD" w:rsidR="008D295B" w:rsidRDefault="008D295B">
      <w:pPr>
        <w:pStyle w:val="Tabladeilustraciones"/>
        <w:tabs>
          <w:tab w:val="right" w:leader="dot" w:pos="8494"/>
        </w:tabs>
        <w:rPr>
          <w:rFonts w:eastAsiaTheme="minorEastAsia"/>
          <w:noProof/>
          <w:sz w:val="22"/>
          <w:lang w:eastAsia="es-ES"/>
        </w:rPr>
      </w:pPr>
      <w:hyperlink w:anchor="_Toc68811260" w:history="1">
        <w:r w:rsidRPr="00EA4A89">
          <w:rPr>
            <w:rStyle w:val="Hipervnculo"/>
            <w:noProof/>
          </w:rPr>
          <w:t>Tabla 14 - Tabla de Dimensiones para la población.</w:t>
        </w:r>
        <w:r>
          <w:rPr>
            <w:noProof/>
            <w:webHidden/>
          </w:rPr>
          <w:tab/>
        </w:r>
        <w:r>
          <w:rPr>
            <w:noProof/>
            <w:webHidden/>
          </w:rPr>
          <w:fldChar w:fldCharType="begin"/>
        </w:r>
        <w:r>
          <w:rPr>
            <w:noProof/>
            <w:webHidden/>
          </w:rPr>
          <w:instrText xml:space="preserve"> PAGEREF _Toc68811260 \h </w:instrText>
        </w:r>
        <w:r>
          <w:rPr>
            <w:noProof/>
            <w:webHidden/>
          </w:rPr>
        </w:r>
        <w:r>
          <w:rPr>
            <w:noProof/>
            <w:webHidden/>
          </w:rPr>
          <w:fldChar w:fldCharType="separate"/>
        </w:r>
        <w:r>
          <w:rPr>
            <w:noProof/>
            <w:webHidden/>
          </w:rPr>
          <w:t>25</w:t>
        </w:r>
        <w:r>
          <w:rPr>
            <w:noProof/>
            <w:webHidden/>
          </w:rPr>
          <w:fldChar w:fldCharType="end"/>
        </w:r>
      </w:hyperlink>
    </w:p>
    <w:p w14:paraId="70B5EDE0" w14:textId="2AB03663" w:rsidR="008D295B" w:rsidRDefault="008D295B">
      <w:pPr>
        <w:pStyle w:val="Tabladeilustraciones"/>
        <w:tabs>
          <w:tab w:val="right" w:leader="dot" w:pos="8494"/>
        </w:tabs>
        <w:rPr>
          <w:rFonts w:eastAsiaTheme="minorEastAsia"/>
          <w:noProof/>
          <w:sz w:val="22"/>
          <w:lang w:eastAsia="es-ES"/>
        </w:rPr>
      </w:pPr>
      <w:hyperlink w:anchor="_Toc68811261" w:history="1">
        <w:r w:rsidRPr="00EA4A89">
          <w:rPr>
            <w:rStyle w:val="Hipervnculo"/>
            <w:noProof/>
          </w:rPr>
          <w:t>Tabla 15 - Tabla de Hechos para la movilidad.</w:t>
        </w:r>
        <w:r>
          <w:rPr>
            <w:noProof/>
            <w:webHidden/>
          </w:rPr>
          <w:tab/>
        </w:r>
        <w:r>
          <w:rPr>
            <w:noProof/>
            <w:webHidden/>
          </w:rPr>
          <w:fldChar w:fldCharType="begin"/>
        </w:r>
        <w:r>
          <w:rPr>
            <w:noProof/>
            <w:webHidden/>
          </w:rPr>
          <w:instrText xml:space="preserve"> PAGEREF _Toc68811261 \h </w:instrText>
        </w:r>
        <w:r>
          <w:rPr>
            <w:noProof/>
            <w:webHidden/>
          </w:rPr>
        </w:r>
        <w:r>
          <w:rPr>
            <w:noProof/>
            <w:webHidden/>
          </w:rPr>
          <w:fldChar w:fldCharType="separate"/>
        </w:r>
        <w:r>
          <w:rPr>
            <w:noProof/>
            <w:webHidden/>
          </w:rPr>
          <w:t>26</w:t>
        </w:r>
        <w:r>
          <w:rPr>
            <w:noProof/>
            <w:webHidden/>
          </w:rPr>
          <w:fldChar w:fldCharType="end"/>
        </w:r>
      </w:hyperlink>
    </w:p>
    <w:p w14:paraId="0E739766" w14:textId="59D42E4A" w:rsidR="008D295B" w:rsidRDefault="008D295B">
      <w:pPr>
        <w:pStyle w:val="Tabladeilustraciones"/>
        <w:tabs>
          <w:tab w:val="right" w:leader="dot" w:pos="8494"/>
        </w:tabs>
        <w:rPr>
          <w:rFonts w:eastAsiaTheme="minorEastAsia"/>
          <w:noProof/>
          <w:sz w:val="22"/>
          <w:lang w:eastAsia="es-ES"/>
        </w:rPr>
      </w:pPr>
      <w:hyperlink w:anchor="_Toc68811262" w:history="1">
        <w:r w:rsidRPr="00EA4A89">
          <w:rPr>
            <w:rStyle w:val="Hipervnculo"/>
            <w:noProof/>
          </w:rPr>
          <w:t>Tabla 16 - Tabla de Dimensiones para la movilidad.</w:t>
        </w:r>
        <w:r>
          <w:rPr>
            <w:noProof/>
            <w:webHidden/>
          </w:rPr>
          <w:tab/>
        </w:r>
        <w:r>
          <w:rPr>
            <w:noProof/>
            <w:webHidden/>
          </w:rPr>
          <w:fldChar w:fldCharType="begin"/>
        </w:r>
        <w:r>
          <w:rPr>
            <w:noProof/>
            <w:webHidden/>
          </w:rPr>
          <w:instrText xml:space="preserve"> PAGEREF _Toc68811262 \h </w:instrText>
        </w:r>
        <w:r>
          <w:rPr>
            <w:noProof/>
            <w:webHidden/>
          </w:rPr>
        </w:r>
        <w:r>
          <w:rPr>
            <w:noProof/>
            <w:webHidden/>
          </w:rPr>
          <w:fldChar w:fldCharType="separate"/>
        </w:r>
        <w:r>
          <w:rPr>
            <w:noProof/>
            <w:webHidden/>
          </w:rPr>
          <w:t>26</w:t>
        </w:r>
        <w:r>
          <w:rPr>
            <w:noProof/>
            <w:webHidden/>
          </w:rPr>
          <w:fldChar w:fldCharType="end"/>
        </w:r>
      </w:hyperlink>
    </w:p>
    <w:p w14:paraId="0383E2A0" w14:textId="18C85CA2" w:rsidR="008D295B" w:rsidRDefault="008D295B">
      <w:pPr>
        <w:pStyle w:val="Tabladeilustraciones"/>
        <w:tabs>
          <w:tab w:val="right" w:leader="dot" w:pos="8494"/>
        </w:tabs>
        <w:rPr>
          <w:rFonts w:eastAsiaTheme="minorEastAsia"/>
          <w:noProof/>
          <w:sz w:val="22"/>
          <w:lang w:eastAsia="es-ES"/>
        </w:rPr>
      </w:pPr>
      <w:hyperlink w:anchor="_Toc68811263" w:history="1">
        <w:r w:rsidRPr="00EA4A89">
          <w:rPr>
            <w:rStyle w:val="Hipervnculo"/>
            <w:noProof/>
          </w:rPr>
          <w:t>Tabla 17 - Tabla de Hechos de la evitación de las aglomeraciones.</w:t>
        </w:r>
        <w:r>
          <w:rPr>
            <w:noProof/>
            <w:webHidden/>
          </w:rPr>
          <w:tab/>
        </w:r>
        <w:r>
          <w:rPr>
            <w:noProof/>
            <w:webHidden/>
          </w:rPr>
          <w:fldChar w:fldCharType="begin"/>
        </w:r>
        <w:r>
          <w:rPr>
            <w:noProof/>
            <w:webHidden/>
          </w:rPr>
          <w:instrText xml:space="preserve"> PAGEREF _Toc68811263 \h </w:instrText>
        </w:r>
        <w:r>
          <w:rPr>
            <w:noProof/>
            <w:webHidden/>
          </w:rPr>
        </w:r>
        <w:r>
          <w:rPr>
            <w:noProof/>
            <w:webHidden/>
          </w:rPr>
          <w:fldChar w:fldCharType="separate"/>
        </w:r>
        <w:r>
          <w:rPr>
            <w:noProof/>
            <w:webHidden/>
          </w:rPr>
          <w:t>27</w:t>
        </w:r>
        <w:r>
          <w:rPr>
            <w:noProof/>
            <w:webHidden/>
          </w:rPr>
          <w:fldChar w:fldCharType="end"/>
        </w:r>
      </w:hyperlink>
    </w:p>
    <w:p w14:paraId="7599BAEF" w14:textId="1A5141A8" w:rsidR="008D295B" w:rsidRDefault="008D295B">
      <w:pPr>
        <w:pStyle w:val="Tabladeilustraciones"/>
        <w:tabs>
          <w:tab w:val="right" w:leader="dot" w:pos="8494"/>
        </w:tabs>
        <w:rPr>
          <w:rFonts w:eastAsiaTheme="minorEastAsia"/>
          <w:noProof/>
          <w:sz w:val="22"/>
          <w:lang w:eastAsia="es-ES"/>
        </w:rPr>
      </w:pPr>
      <w:hyperlink w:anchor="_Toc68811264" w:history="1">
        <w:r w:rsidRPr="00EA4A89">
          <w:rPr>
            <w:rStyle w:val="Hipervnculo"/>
            <w:noProof/>
          </w:rPr>
          <w:t>Tabla 18 - Tabla de Dimensiones de la evitación de las aglomeraciones.</w:t>
        </w:r>
        <w:r>
          <w:rPr>
            <w:noProof/>
            <w:webHidden/>
          </w:rPr>
          <w:tab/>
        </w:r>
        <w:r>
          <w:rPr>
            <w:noProof/>
            <w:webHidden/>
          </w:rPr>
          <w:fldChar w:fldCharType="begin"/>
        </w:r>
        <w:r>
          <w:rPr>
            <w:noProof/>
            <w:webHidden/>
          </w:rPr>
          <w:instrText xml:space="preserve"> PAGEREF _Toc68811264 \h </w:instrText>
        </w:r>
        <w:r>
          <w:rPr>
            <w:noProof/>
            <w:webHidden/>
          </w:rPr>
        </w:r>
        <w:r>
          <w:rPr>
            <w:noProof/>
            <w:webHidden/>
          </w:rPr>
          <w:fldChar w:fldCharType="separate"/>
        </w:r>
        <w:r>
          <w:rPr>
            <w:noProof/>
            <w:webHidden/>
          </w:rPr>
          <w:t>28</w:t>
        </w:r>
        <w:r>
          <w:rPr>
            <w:noProof/>
            <w:webHidden/>
          </w:rPr>
          <w:fldChar w:fldCharType="end"/>
        </w:r>
      </w:hyperlink>
    </w:p>
    <w:p w14:paraId="25A5667A" w14:textId="66D17E55" w:rsidR="008D295B" w:rsidRDefault="008D295B">
      <w:pPr>
        <w:pStyle w:val="Tabladeilustraciones"/>
        <w:tabs>
          <w:tab w:val="right" w:leader="dot" w:pos="8494"/>
        </w:tabs>
        <w:rPr>
          <w:rFonts w:eastAsiaTheme="minorEastAsia"/>
          <w:noProof/>
          <w:sz w:val="22"/>
          <w:lang w:eastAsia="es-ES"/>
        </w:rPr>
      </w:pPr>
      <w:hyperlink w:anchor="_Toc68811265" w:history="1">
        <w:r w:rsidRPr="00EA4A89">
          <w:rPr>
            <w:rStyle w:val="Hipervnculo"/>
            <w:noProof/>
          </w:rPr>
          <w:t>Tabla 19- Tabla de Métricas para las llamadas al 112.</w:t>
        </w:r>
        <w:r>
          <w:rPr>
            <w:noProof/>
            <w:webHidden/>
          </w:rPr>
          <w:tab/>
        </w:r>
        <w:r>
          <w:rPr>
            <w:noProof/>
            <w:webHidden/>
          </w:rPr>
          <w:fldChar w:fldCharType="begin"/>
        </w:r>
        <w:r>
          <w:rPr>
            <w:noProof/>
            <w:webHidden/>
          </w:rPr>
          <w:instrText xml:space="preserve"> PAGEREF _Toc68811265 \h </w:instrText>
        </w:r>
        <w:r>
          <w:rPr>
            <w:noProof/>
            <w:webHidden/>
          </w:rPr>
        </w:r>
        <w:r>
          <w:rPr>
            <w:noProof/>
            <w:webHidden/>
          </w:rPr>
          <w:fldChar w:fldCharType="separate"/>
        </w:r>
        <w:r>
          <w:rPr>
            <w:noProof/>
            <w:webHidden/>
          </w:rPr>
          <w:t>28</w:t>
        </w:r>
        <w:r>
          <w:rPr>
            <w:noProof/>
            <w:webHidden/>
          </w:rPr>
          <w:fldChar w:fldCharType="end"/>
        </w:r>
      </w:hyperlink>
    </w:p>
    <w:p w14:paraId="55590F57" w14:textId="18E9DA0A" w:rsidR="008D295B" w:rsidRDefault="008D295B">
      <w:pPr>
        <w:pStyle w:val="Tabladeilustraciones"/>
        <w:tabs>
          <w:tab w:val="right" w:leader="dot" w:pos="8494"/>
        </w:tabs>
        <w:rPr>
          <w:rFonts w:eastAsiaTheme="minorEastAsia"/>
          <w:noProof/>
          <w:sz w:val="22"/>
          <w:lang w:eastAsia="es-ES"/>
        </w:rPr>
      </w:pPr>
      <w:hyperlink w:anchor="_Toc68811266" w:history="1">
        <w:r w:rsidRPr="00EA4A89">
          <w:rPr>
            <w:rStyle w:val="Hipervnculo"/>
            <w:noProof/>
          </w:rPr>
          <w:t>Tabla 20 - Tabla de Atributos para las llamadas al 112.</w:t>
        </w:r>
        <w:r>
          <w:rPr>
            <w:noProof/>
            <w:webHidden/>
          </w:rPr>
          <w:tab/>
        </w:r>
        <w:r>
          <w:rPr>
            <w:noProof/>
            <w:webHidden/>
          </w:rPr>
          <w:fldChar w:fldCharType="begin"/>
        </w:r>
        <w:r>
          <w:rPr>
            <w:noProof/>
            <w:webHidden/>
          </w:rPr>
          <w:instrText xml:space="preserve"> PAGEREF _Toc68811266 \h </w:instrText>
        </w:r>
        <w:r>
          <w:rPr>
            <w:noProof/>
            <w:webHidden/>
          </w:rPr>
        </w:r>
        <w:r>
          <w:rPr>
            <w:noProof/>
            <w:webHidden/>
          </w:rPr>
          <w:fldChar w:fldCharType="separate"/>
        </w:r>
        <w:r>
          <w:rPr>
            <w:noProof/>
            <w:webHidden/>
          </w:rPr>
          <w:t>29</w:t>
        </w:r>
        <w:r>
          <w:rPr>
            <w:noProof/>
            <w:webHidden/>
          </w:rPr>
          <w:fldChar w:fldCharType="end"/>
        </w:r>
      </w:hyperlink>
    </w:p>
    <w:p w14:paraId="54AE5F36" w14:textId="29A83EB8" w:rsidR="008D295B" w:rsidRDefault="008D295B">
      <w:pPr>
        <w:pStyle w:val="Tabladeilustraciones"/>
        <w:tabs>
          <w:tab w:val="right" w:leader="dot" w:pos="8494"/>
        </w:tabs>
        <w:rPr>
          <w:rFonts w:eastAsiaTheme="minorEastAsia"/>
          <w:noProof/>
          <w:sz w:val="22"/>
          <w:lang w:eastAsia="es-ES"/>
        </w:rPr>
      </w:pPr>
      <w:hyperlink w:anchor="_Toc68811267" w:history="1">
        <w:r w:rsidRPr="00EA4A89">
          <w:rPr>
            <w:rStyle w:val="Hipervnculo"/>
            <w:noProof/>
          </w:rPr>
          <w:t>Tabla 21 - Tabla de Métricas para las infracciones.</w:t>
        </w:r>
        <w:r>
          <w:rPr>
            <w:noProof/>
            <w:webHidden/>
          </w:rPr>
          <w:tab/>
        </w:r>
        <w:r>
          <w:rPr>
            <w:noProof/>
            <w:webHidden/>
          </w:rPr>
          <w:fldChar w:fldCharType="begin"/>
        </w:r>
        <w:r>
          <w:rPr>
            <w:noProof/>
            <w:webHidden/>
          </w:rPr>
          <w:instrText xml:space="preserve"> PAGEREF _Toc68811267 \h </w:instrText>
        </w:r>
        <w:r>
          <w:rPr>
            <w:noProof/>
            <w:webHidden/>
          </w:rPr>
        </w:r>
        <w:r>
          <w:rPr>
            <w:noProof/>
            <w:webHidden/>
          </w:rPr>
          <w:fldChar w:fldCharType="separate"/>
        </w:r>
        <w:r>
          <w:rPr>
            <w:noProof/>
            <w:webHidden/>
          </w:rPr>
          <w:t>30</w:t>
        </w:r>
        <w:r>
          <w:rPr>
            <w:noProof/>
            <w:webHidden/>
          </w:rPr>
          <w:fldChar w:fldCharType="end"/>
        </w:r>
      </w:hyperlink>
    </w:p>
    <w:p w14:paraId="408775F4" w14:textId="4D49EBC6" w:rsidR="008D295B" w:rsidRDefault="008D295B">
      <w:pPr>
        <w:pStyle w:val="Tabladeilustraciones"/>
        <w:tabs>
          <w:tab w:val="right" w:leader="dot" w:pos="8494"/>
        </w:tabs>
        <w:rPr>
          <w:rFonts w:eastAsiaTheme="minorEastAsia"/>
          <w:noProof/>
          <w:sz w:val="22"/>
          <w:lang w:eastAsia="es-ES"/>
        </w:rPr>
      </w:pPr>
      <w:hyperlink w:anchor="_Toc68811268" w:history="1">
        <w:r w:rsidRPr="00EA4A89">
          <w:rPr>
            <w:rStyle w:val="Hipervnculo"/>
            <w:noProof/>
          </w:rPr>
          <w:t>Tabla 22 - Tabla de Atributos para las infracciones.</w:t>
        </w:r>
        <w:r>
          <w:rPr>
            <w:noProof/>
            <w:webHidden/>
          </w:rPr>
          <w:tab/>
        </w:r>
        <w:r>
          <w:rPr>
            <w:noProof/>
            <w:webHidden/>
          </w:rPr>
          <w:fldChar w:fldCharType="begin"/>
        </w:r>
        <w:r>
          <w:rPr>
            <w:noProof/>
            <w:webHidden/>
          </w:rPr>
          <w:instrText xml:space="preserve"> PAGEREF _Toc68811268 \h </w:instrText>
        </w:r>
        <w:r>
          <w:rPr>
            <w:noProof/>
            <w:webHidden/>
          </w:rPr>
        </w:r>
        <w:r>
          <w:rPr>
            <w:noProof/>
            <w:webHidden/>
          </w:rPr>
          <w:fldChar w:fldCharType="separate"/>
        </w:r>
        <w:r>
          <w:rPr>
            <w:noProof/>
            <w:webHidden/>
          </w:rPr>
          <w:t>30</w:t>
        </w:r>
        <w:r>
          <w:rPr>
            <w:noProof/>
            <w:webHidden/>
          </w:rPr>
          <w:fldChar w:fldCharType="end"/>
        </w:r>
      </w:hyperlink>
    </w:p>
    <w:p w14:paraId="27C4FB97" w14:textId="682CE51B" w:rsidR="008D295B" w:rsidRDefault="008D295B">
      <w:pPr>
        <w:pStyle w:val="Tabladeilustraciones"/>
        <w:tabs>
          <w:tab w:val="right" w:leader="dot" w:pos="8494"/>
        </w:tabs>
        <w:rPr>
          <w:rFonts w:eastAsiaTheme="minorEastAsia"/>
          <w:noProof/>
          <w:sz w:val="22"/>
          <w:lang w:eastAsia="es-ES"/>
        </w:rPr>
      </w:pPr>
      <w:hyperlink w:anchor="_Toc68811269" w:history="1">
        <w:r w:rsidRPr="00EA4A89">
          <w:rPr>
            <w:rStyle w:val="Hipervnculo"/>
            <w:noProof/>
          </w:rPr>
          <w:t>Tabla 23 - Tabla de Métricas para la población.</w:t>
        </w:r>
        <w:r>
          <w:rPr>
            <w:noProof/>
            <w:webHidden/>
          </w:rPr>
          <w:tab/>
        </w:r>
        <w:r>
          <w:rPr>
            <w:noProof/>
            <w:webHidden/>
          </w:rPr>
          <w:fldChar w:fldCharType="begin"/>
        </w:r>
        <w:r>
          <w:rPr>
            <w:noProof/>
            <w:webHidden/>
          </w:rPr>
          <w:instrText xml:space="preserve"> PAGEREF _Toc68811269 \h </w:instrText>
        </w:r>
        <w:r>
          <w:rPr>
            <w:noProof/>
            <w:webHidden/>
          </w:rPr>
        </w:r>
        <w:r>
          <w:rPr>
            <w:noProof/>
            <w:webHidden/>
          </w:rPr>
          <w:fldChar w:fldCharType="separate"/>
        </w:r>
        <w:r>
          <w:rPr>
            <w:noProof/>
            <w:webHidden/>
          </w:rPr>
          <w:t>31</w:t>
        </w:r>
        <w:r>
          <w:rPr>
            <w:noProof/>
            <w:webHidden/>
          </w:rPr>
          <w:fldChar w:fldCharType="end"/>
        </w:r>
      </w:hyperlink>
    </w:p>
    <w:p w14:paraId="4AF4A38D" w14:textId="534B5EDE" w:rsidR="008D295B" w:rsidRDefault="008D295B">
      <w:pPr>
        <w:pStyle w:val="Tabladeilustraciones"/>
        <w:tabs>
          <w:tab w:val="right" w:leader="dot" w:pos="8494"/>
        </w:tabs>
        <w:rPr>
          <w:rFonts w:eastAsiaTheme="minorEastAsia"/>
          <w:noProof/>
          <w:sz w:val="22"/>
          <w:lang w:eastAsia="es-ES"/>
        </w:rPr>
      </w:pPr>
      <w:hyperlink w:anchor="_Toc68811270" w:history="1">
        <w:r w:rsidRPr="00EA4A89">
          <w:rPr>
            <w:rStyle w:val="Hipervnculo"/>
            <w:noProof/>
          </w:rPr>
          <w:t>Tabla 24 - Tabla de Atributos para la población.</w:t>
        </w:r>
        <w:r>
          <w:rPr>
            <w:noProof/>
            <w:webHidden/>
          </w:rPr>
          <w:tab/>
        </w:r>
        <w:r>
          <w:rPr>
            <w:noProof/>
            <w:webHidden/>
          </w:rPr>
          <w:fldChar w:fldCharType="begin"/>
        </w:r>
        <w:r>
          <w:rPr>
            <w:noProof/>
            <w:webHidden/>
          </w:rPr>
          <w:instrText xml:space="preserve"> PAGEREF _Toc68811270 \h </w:instrText>
        </w:r>
        <w:r>
          <w:rPr>
            <w:noProof/>
            <w:webHidden/>
          </w:rPr>
        </w:r>
        <w:r>
          <w:rPr>
            <w:noProof/>
            <w:webHidden/>
          </w:rPr>
          <w:fldChar w:fldCharType="separate"/>
        </w:r>
        <w:r>
          <w:rPr>
            <w:noProof/>
            <w:webHidden/>
          </w:rPr>
          <w:t>31</w:t>
        </w:r>
        <w:r>
          <w:rPr>
            <w:noProof/>
            <w:webHidden/>
          </w:rPr>
          <w:fldChar w:fldCharType="end"/>
        </w:r>
      </w:hyperlink>
    </w:p>
    <w:p w14:paraId="26332DF1" w14:textId="36B51998" w:rsidR="008D295B" w:rsidRDefault="008D295B">
      <w:pPr>
        <w:pStyle w:val="Tabladeilustraciones"/>
        <w:tabs>
          <w:tab w:val="right" w:leader="dot" w:pos="8494"/>
        </w:tabs>
        <w:rPr>
          <w:rFonts w:eastAsiaTheme="minorEastAsia"/>
          <w:noProof/>
          <w:sz w:val="22"/>
          <w:lang w:eastAsia="es-ES"/>
        </w:rPr>
      </w:pPr>
      <w:hyperlink w:anchor="_Toc68811271" w:history="1">
        <w:r w:rsidRPr="00EA4A89">
          <w:rPr>
            <w:rStyle w:val="Hipervnculo"/>
            <w:noProof/>
          </w:rPr>
          <w:t>Tabla 25 - Tabla de Métricas para la movilidad.</w:t>
        </w:r>
        <w:r>
          <w:rPr>
            <w:noProof/>
            <w:webHidden/>
          </w:rPr>
          <w:tab/>
        </w:r>
        <w:r>
          <w:rPr>
            <w:noProof/>
            <w:webHidden/>
          </w:rPr>
          <w:fldChar w:fldCharType="begin"/>
        </w:r>
        <w:r>
          <w:rPr>
            <w:noProof/>
            <w:webHidden/>
          </w:rPr>
          <w:instrText xml:space="preserve"> PAGEREF _Toc68811271 \h </w:instrText>
        </w:r>
        <w:r>
          <w:rPr>
            <w:noProof/>
            <w:webHidden/>
          </w:rPr>
        </w:r>
        <w:r>
          <w:rPr>
            <w:noProof/>
            <w:webHidden/>
          </w:rPr>
          <w:fldChar w:fldCharType="separate"/>
        </w:r>
        <w:r>
          <w:rPr>
            <w:noProof/>
            <w:webHidden/>
          </w:rPr>
          <w:t>32</w:t>
        </w:r>
        <w:r>
          <w:rPr>
            <w:noProof/>
            <w:webHidden/>
          </w:rPr>
          <w:fldChar w:fldCharType="end"/>
        </w:r>
      </w:hyperlink>
    </w:p>
    <w:p w14:paraId="1476489A" w14:textId="1C51CE4C" w:rsidR="008D295B" w:rsidRDefault="008D295B">
      <w:pPr>
        <w:pStyle w:val="Tabladeilustraciones"/>
        <w:tabs>
          <w:tab w:val="right" w:leader="dot" w:pos="8494"/>
        </w:tabs>
        <w:rPr>
          <w:rFonts w:eastAsiaTheme="minorEastAsia"/>
          <w:noProof/>
          <w:sz w:val="22"/>
          <w:lang w:eastAsia="es-ES"/>
        </w:rPr>
      </w:pPr>
      <w:hyperlink w:anchor="_Toc68811272" w:history="1">
        <w:r w:rsidRPr="00EA4A89">
          <w:rPr>
            <w:rStyle w:val="Hipervnculo"/>
            <w:noProof/>
          </w:rPr>
          <w:t>Tabla 26 - Tabla de Atributos para la movilidad.</w:t>
        </w:r>
        <w:r>
          <w:rPr>
            <w:noProof/>
            <w:webHidden/>
          </w:rPr>
          <w:tab/>
        </w:r>
        <w:r>
          <w:rPr>
            <w:noProof/>
            <w:webHidden/>
          </w:rPr>
          <w:fldChar w:fldCharType="begin"/>
        </w:r>
        <w:r>
          <w:rPr>
            <w:noProof/>
            <w:webHidden/>
          </w:rPr>
          <w:instrText xml:space="preserve"> PAGEREF _Toc68811272 \h </w:instrText>
        </w:r>
        <w:r>
          <w:rPr>
            <w:noProof/>
            <w:webHidden/>
          </w:rPr>
        </w:r>
        <w:r>
          <w:rPr>
            <w:noProof/>
            <w:webHidden/>
          </w:rPr>
          <w:fldChar w:fldCharType="separate"/>
        </w:r>
        <w:r>
          <w:rPr>
            <w:noProof/>
            <w:webHidden/>
          </w:rPr>
          <w:t>32</w:t>
        </w:r>
        <w:r>
          <w:rPr>
            <w:noProof/>
            <w:webHidden/>
          </w:rPr>
          <w:fldChar w:fldCharType="end"/>
        </w:r>
      </w:hyperlink>
    </w:p>
    <w:p w14:paraId="18CBEB74" w14:textId="156BA078" w:rsidR="008D295B" w:rsidRDefault="008D295B" w:rsidP="00A21EDA">
      <w:pPr>
        <w:pStyle w:val="Tabladeilustraciones"/>
        <w:tabs>
          <w:tab w:val="right" w:leader="dot" w:pos="8494"/>
        </w:tabs>
        <w:ind w:left="397" w:firstLine="0"/>
        <w:rPr>
          <w:rFonts w:eastAsiaTheme="minorEastAsia"/>
          <w:noProof/>
          <w:sz w:val="22"/>
          <w:lang w:eastAsia="es-ES"/>
        </w:rPr>
      </w:pPr>
      <w:hyperlink w:anchor="_Toc68811273" w:history="1">
        <w:r w:rsidRPr="00EA4A89">
          <w:rPr>
            <w:rStyle w:val="Hipervnculo"/>
            <w:noProof/>
          </w:rPr>
          <w:t>Tabla 27 - Tabla de Métricas para el porcentaje de población que evitaba las aglomeraciones.</w:t>
        </w:r>
        <w:r>
          <w:rPr>
            <w:noProof/>
            <w:webHidden/>
          </w:rPr>
          <w:tab/>
        </w:r>
        <w:r>
          <w:rPr>
            <w:noProof/>
            <w:webHidden/>
          </w:rPr>
          <w:fldChar w:fldCharType="begin"/>
        </w:r>
        <w:r>
          <w:rPr>
            <w:noProof/>
            <w:webHidden/>
          </w:rPr>
          <w:instrText xml:space="preserve"> PAGEREF _Toc68811273 \h </w:instrText>
        </w:r>
        <w:r>
          <w:rPr>
            <w:noProof/>
            <w:webHidden/>
          </w:rPr>
        </w:r>
        <w:r>
          <w:rPr>
            <w:noProof/>
            <w:webHidden/>
          </w:rPr>
          <w:fldChar w:fldCharType="separate"/>
        </w:r>
        <w:r>
          <w:rPr>
            <w:noProof/>
            <w:webHidden/>
          </w:rPr>
          <w:t>33</w:t>
        </w:r>
        <w:r>
          <w:rPr>
            <w:noProof/>
            <w:webHidden/>
          </w:rPr>
          <w:fldChar w:fldCharType="end"/>
        </w:r>
      </w:hyperlink>
    </w:p>
    <w:p w14:paraId="62147AC2" w14:textId="7D88DB34" w:rsidR="008D295B" w:rsidRDefault="008D295B" w:rsidP="00A21EDA">
      <w:pPr>
        <w:pStyle w:val="Tabladeilustraciones"/>
        <w:tabs>
          <w:tab w:val="right" w:leader="dot" w:pos="8494"/>
        </w:tabs>
        <w:ind w:left="397" w:firstLine="0"/>
        <w:rPr>
          <w:rFonts w:eastAsiaTheme="minorEastAsia"/>
          <w:noProof/>
          <w:sz w:val="22"/>
          <w:lang w:eastAsia="es-ES"/>
        </w:rPr>
      </w:pPr>
      <w:hyperlink w:anchor="_Toc68811274" w:history="1">
        <w:r w:rsidRPr="00EA4A89">
          <w:rPr>
            <w:rStyle w:val="Hipervnculo"/>
            <w:noProof/>
          </w:rPr>
          <w:t>Tabla 28 - Tabla de Atributos para el porcentaje de población que evitaba las aglomeraciones.</w:t>
        </w:r>
        <w:r>
          <w:rPr>
            <w:noProof/>
            <w:webHidden/>
          </w:rPr>
          <w:tab/>
        </w:r>
        <w:r>
          <w:rPr>
            <w:noProof/>
            <w:webHidden/>
          </w:rPr>
          <w:fldChar w:fldCharType="begin"/>
        </w:r>
        <w:r>
          <w:rPr>
            <w:noProof/>
            <w:webHidden/>
          </w:rPr>
          <w:instrText xml:space="preserve"> PAGEREF _Toc68811274 \h </w:instrText>
        </w:r>
        <w:r>
          <w:rPr>
            <w:noProof/>
            <w:webHidden/>
          </w:rPr>
        </w:r>
        <w:r>
          <w:rPr>
            <w:noProof/>
            <w:webHidden/>
          </w:rPr>
          <w:fldChar w:fldCharType="separate"/>
        </w:r>
        <w:r>
          <w:rPr>
            <w:noProof/>
            <w:webHidden/>
          </w:rPr>
          <w:t>34</w:t>
        </w:r>
        <w:r>
          <w:rPr>
            <w:noProof/>
            <w:webHidden/>
          </w:rPr>
          <w:fldChar w:fldCharType="end"/>
        </w:r>
      </w:hyperlink>
    </w:p>
    <w:p w14:paraId="46B65877" w14:textId="294A3827" w:rsidR="008D295B" w:rsidRDefault="008D295B">
      <w:pPr>
        <w:pStyle w:val="Tabladeilustraciones"/>
        <w:tabs>
          <w:tab w:val="right" w:leader="dot" w:pos="8494"/>
        </w:tabs>
        <w:rPr>
          <w:rFonts w:eastAsiaTheme="minorEastAsia"/>
          <w:noProof/>
          <w:sz w:val="22"/>
          <w:lang w:eastAsia="es-ES"/>
        </w:rPr>
      </w:pPr>
      <w:hyperlink w:anchor="_Toc68811275" w:history="1">
        <w:r w:rsidRPr="00EA4A89">
          <w:rPr>
            <w:rStyle w:val="Hipervnculo"/>
            <w:noProof/>
          </w:rPr>
          <w:t>Tabla 29 - Diseño físico de Dim_Tipologia.</w:t>
        </w:r>
        <w:r>
          <w:rPr>
            <w:noProof/>
            <w:webHidden/>
          </w:rPr>
          <w:tab/>
        </w:r>
        <w:r>
          <w:rPr>
            <w:noProof/>
            <w:webHidden/>
          </w:rPr>
          <w:fldChar w:fldCharType="begin"/>
        </w:r>
        <w:r>
          <w:rPr>
            <w:noProof/>
            <w:webHidden/>
          </w:rPr>
          <w:instrText xml:space="preserve"> PAGEREF _Toc68811275 \h </w:instrText>
        </w:r>
        <w:r>
          <w:rPr>
            <w:noProof/>
            <w:webHidden/>
          </w:rPr>
        </w:r>
        <w:r>
          <w:rPr>
            <w:noProof/>
            <w:webHidden/>
          </w:rPr>
          <w:fldChar w:fldCharType="separate"/>
        </w:r>
        <w:r>
          <w:rPr>
            <w:noProof/>
            <w:webHidden/>
          </w:rPr>
          <w:t>34</w:t>
        </w:r>
        <w:r>
          <w:rPr>
            <w:noProof/>
            <w:webHidden/>
          </w:rPr>
          <w:fldChar w:fldCharType="end"/>
        </w:r>
      </w:hyperlink>
    </w:p>
    <w:p w14:paraId="5C6CADF6" w14:textId="4CE0D8ED" w:rsidR="008D295B" w:rsidRDefault="008D295B">
      <w:pPr>
        <w:pStyle w:val="Tabladeilustraciones"/>
        <w:tabs>
          <w:tab w:val="right" w:leader="dot" w:pos="8494"/>
        </w:tabs>
        <w:rPr>
          <w:rFonts w:eastAsiaTheme="minorEastAsia"/>
          <w:noProof/>
          <w:sz w:val="22"/>
          <w:lang w:eastAsia="es-ES"/>
        </w:rPr>
      </w:pPr>
      <w:hyperlink w:anchor="_Toc68811276" w:history="1">
        <w:r w:rsidRPr="00EA4A89">
          <w:rPr>
            <w:rStyle w:val="Hipervnculo"/>
            <w:noProof/>
          </w:rPr>
          <w:t>Tabla 30 - Diseño físico de Dim_Policia.</w:t>
        </w:r>
        <w:r>
          <w:rPr>
            <w:noProof/>
            <w:webHidden/>
          </w:rPr>
          <w:tab/>
        </w:r>
        <w:r>
          <w:rPr>
            <w:noProof/>
            <w:webHidden/>
          </w:rPr>
          <w:fldChar w:fldCharType="begin"/>
        </w:r>
        <w:r>
          <w:rPr>
            <w:noProof/>
            <w:webHidden/>
          </w:rPr>
          <w:instrText xml:space="preserve"> PAGEREF _Toc68811276 \h </w:instrText>
        </w:r>
        <w:r>
          <w:rPr>
            <w:noProof/>
            <w:webHidden/>
          </w:rPr>
        </w:r>
        <w:r>
          <w:rPr>
            <w:noProof/>
            <w:webHidden/>
          </w:rPr>
          <w:fldChar w:fldCharType="separate"/>
        </w:r>
        <w:r>
          <w:rPr>
            <w:noProof/>
            <w:webHidden/>
          </w:rPr>
          <w:t>35</w:t>
        </w:r>
        <w:r>
          <w:rPr>
            <w:noProof/>
            <w:webHidden/>
          </w:rPr>
          <w:fldChar w:fldCharType="end"/>
        </w:r>
      </w:hyperlink>
    </w:p>
    <w:p w14:paraId="505AA350" w14:textId="39365A47" w:rsidR="008D295B" w:rsidRDefault="008D295B">
      <w:pPr>
        <w:pStyle w:val="Tabladeilustraciones"/>
        <w:tabs>
          <w:tab w:val="right" w:leader="dot" w:pos="8494"/>
        </w:tabs>
        <w:rPr>
          <w:rFonts w:eastAsiaTheme="minorEastAsia"/>
          <w:noProof/>
          <w:sz w:val="22"/>
          <w:lang w:eastAsia="es-ES"/>
        </w:rPr>
      </w:pPr>
      <w:hyperlink w:anchor="_Toc68811277" w:history="1">
        <w:r w:rsidRPr="00EA4A89">
          <w:rPr>
            <w:rStyle w:val="Hipervnculo"/>
            <w:noProof/>
          </w:rPr>
          <w:t>Tabla 31 - Diseño físico de Dim_GrupoEdad.</w:t>
        </w:r>
        <w:r>
          <w:rPr>
            <w:noProof/>
            <w:webHidden/>
          </w:rPr>
          <w:tab/>
        </w:r>
        <w:r>
          <w:rPr>
            <w:noProof/>
            <w:webHidden/>
          </w:rPr>
          <w:fldChar w:fldCharType="begin"/>
        </w:r>
        <w:r>
          <w:rPr>
            <w:noProof/>
            <w:webHidden/>
          </w:rPr>
          <w:instrText xml:space="preserve"> PAGEREF _Toc68811277 \h </w:instrText>
        </w:r>
        <w:r>
          <w:rPr>
            <w:noProof/>
            <w:webHidden/>
          </w:rPr>
        </w:r>
        <w:r>
          <w:rPr>
            <w:noProof/>
            <w:webHidden/>
          </w:rPr>
          <w:fldChar w:fldCharType="separate"/>
        </w:r>
        <w:r>
          <w:rPr>
            <w:noProof/>
            <w:webHidden/>
          </w:rPr>
          <w:t>35</w:t>
        </w:r>
        <w:r>
          <w:rPr>
            <w:noProof/>
            <w:webHidden/>
          </w:rPr>
          <w:fldChar w:fldCharType="end"/>
        </w:r>
      </w:hyperlink>
    </w:p>
    <w:p w14:paraId="403811F3" w14:textId="22F94E85" w:rsidR="008D295B" w:rsidRDefault="008D295B">
      <w:pPr>
        <w:pStyle w:val="Tabladeilustraciones"/>
        <w:tabs>
          <w:tab w:val="right" w:leader="dot" w:pos="8494"/>
        </w:tabs>
        <w:rPr>
          <w:rFonts w:eastAsiaTheme="minorEastAsia"/>
          <w:noProof/>
          <w:sz w:val="22"/>
          <w:lang w:eastAsia="es-ES"/>
        </w:rPr>
      </w:pPr>
      <w:hyperlink w:anchor="_Toc68811278" w:history="1">
        <w:r w:rsidRPr="00EA4A89">
          <w:rPr>
            <w:rStyle w:val="Hipervnculo"/>
            <w:noProof/>
          </w:rPr>
          <w:t>Tabla 32 - Diseño físico de Dim_Tiempo.</w:t>
        </w:r>
        <w:r>
          <w:rPr>
            <w:noProof/>
            <w:webHidden/>
          </w:rPr>
          <w:tab/>
        </w:r>
        <w:r>
          <w:rPr>
            <w:noProof/>
            <w:webHidden/>
          </w:rPr>
          <w:fldChar w:fldCharType="begin"/>
        </w:r>
        <w:r>
          <w:rPr>
            <w:noProof/>
            <w:webHidden/>
          </w:rPr>
          <w:instrText xml:space="preserve"> PAGEREF _Toc68811278 \h </w:instrText>
        </w:r>
        <w:r>
          <w:rPr>
            <w:noProof/>
            <w:webHidden/>
          </w:rPr>
        </w:r>
        <w:r>
          <w:rPr>
            <w:noProof/>
            <w:webHidden/>
          </w:rPr>
          <w:fldChar w:fldCharType="separate"/>
        </w:r>
        <w:r>
          <w:rPr>
            <w:noProof/>
            <w:webHidden/>
          </w:rPr>
          <w:t>35</w:t>
        </w:r>
        <w:r>
          <w:rPr>
            <w:noProof/>
            <w:webHidden/>
          </w:rPr>
          <w:fldChar w:fldCharType="end"/>
        </w:r>
      </w:hyperlink>
    </w:p>
    <w:p w14:paraId="4215619B" w14:textId="3E128F34" w:rsidR="008D295B" w:rsidRDefault="008D295B">
      <w:pPr>
        <w:pStyle w:val="Tabladeilustraciones"/>
        <w:tabs>
          <w:tab w:val="right" w:leader="dot" w:pos="8494"/>
        </w:tabs>
        <w:rPr>
          <w:rFonts w:eastAsiaTheme="minorEastAsia"/>
          <w:noProof/>
          <w:sz w:val="22"/>
          <w:lang w:eastAsia="es-ES"/>
        </w:rPr>
      </w:pPr>
      <w:hyperlink w:anchor="_Toc68811279" w:history="1">
        <w:r w:rsidRPr="00EA4A89">
          <w:rPr>
            <w:rStyle w:val="Hipervnculo"/>
            <w:noProof/>
          </w:rPr>
          <w:t>Tabla 33 - Diseño físico de Dim_Lugar.</w:t>
        </w:r>
        <w:r>
          <w:rPr>
            <w:noProof/>
            <w:webHidden/>
          </w:rPr>
          <w:tab/>
        </w:r>
        <w:r>
          <w:rPr>
            <w:noProof/>
            <w:webHidden/>
          </w:rPr>
          <w:fldChar w:fldCharType="begin"/>
        </w:r>
        <w:r>
          <w:rPr>
            <w:noProof/>
            <w:webHidden/>
          </w:rPr>
          <w:instrText xml:space="preserve"> PAGEREF _Toc68811279 \h </w:instrText>
        </w:r>
        <w:r>
          <w:rPr>
            <w:noProof/>
            <w:webHidden/>
          </w:rPr>
        </w:r>
        <w:r>
          <w:rPr>
            <w:noProof/>
            <w:webHidden/>
          </w:rPr>
          <w:fldChar w:fldCharType="separate"/>
        </w:r>
        <w:r>
          <w:rPr>
            <w:noProof/>
            <w:webHidden/>
          </w:rPr>
          <w:t>36</w:t>
        </w:r>
        <w:r>
          <w:rPr>
            <w:noProof/>
            <w:webHidden/>
          </w:rPr>
          <w:fldChar w:fldCharType="end"/>
        </w:r>
      </w:hyperlink>
    </w:p>
    <w:p w14:paraId="494E5857" w14:textId="4026B4A6" w:rsidR="008D295B" w:rsidRDefault="008D295B">
      <w:pPr>
        <w:pStyle w:val="Tabladeilustraciones"/>
        <w:tabs>
          <w:tab w:val="right" w:leader="dot" w:pos="8494"/>
        </w:tabs>
        <w:rPr>
          <w:rFonts w:eastAsiaTheme="minorEastAsia"/>
          <w:noProof/>
          <w:sz w:val="22"/>
          <w:lang w:eastAsia="es-ES"/>
        </w:rPr>
      </w:pPr>
      <w:hyperlink w:anchor="_Toc68811280" w:history="1">
        <w:r w:rsidRPr="00EA4A89">
          <w:rPr>
            <w:rStyle w:val="Hipervnculo"/>
            <w:noProof/>
          </w:rPr>
          <w:t>Tabla 34 - Diseño físico de Fact_Llamadas112</w:t>
        </w:r>
        <w:r>
          <w:rPr>
            <w:noProof/>
            <w:webHidden/>
          </w:rPr>
          <w:tab/>
        </w:r>
        <w:r>
          <w:rPr>
            <w:noProof/>
            <w:webHidden/>
          </w:rPr>
          <w:fldChar w:fldCharType="begin"/>
        </w:r>
        <w:r>
          <w:rPr>
            <w:noProof/>
            <w:webHidden/>
          </w:rPr>
          <w:instrText xml:space="preserve"> PAGEREF _Toc68811280 \h </w:instrText>
        </w:r>
        <w:r>
          <w:rPr>
            <w:noProof/>
            <w:webHidden/>
          </w:rPr>
        </w:r>
        <w:r>
          <w:rPr>
            <w:noProof/>
            <w:webHidden/>
          </w:rPr>
          <w:fldChar w:fldCharType="separate"/>
        </w:r>
        <w:r>
          <w:rPr>
            <w:noProof/>
            <w:webHidden/>
          </w:rPr>
          <w:t>36</w:t>
        </w:r>
        <w:r>
          <w:rPr>
            <w:noProof/>
            <w:webHidden/>
          </w:rPr>
          <w:fldChar w:fldCharType="end"/>
        </w:r>
      </w:hyperlink>
    </w:p>
    <w:p w14:paraId="5D9FE40F" w14:textId="728D3419" w:rsidR="008D295B" w:rsidRDefault="008D295B">
      <w:pPr>
        <w:pStyle w:val="Tabladeilustraciones"/>
        <w:tabs>
          <w:tab w:val="right" w:leader="dot" w:pos="8494"/>
        </w:tabs>
        <w:rPr>
          <w:rFonts w:eastAsiaTheme="minorEastAsia"/>
          <w:noProof/>
          <w:sz w:val="22"/>
          <w:lang w:eastAsia="es-ES"/>
        </w:rPr>
      </w:pPr>
      <w:hyperlink w:anchor="_Toc68811281" w:history="1">
        <w:r w:rsidRPr="00EA4A89">
          <w:rPr>
            <w:rStyle w:val="Hipervnculo"/>
            <w:noProof/>
          </w:rPr>
          <w:t>Tabla 35 - Diseño físico de Fact_Infracciones_Evolucion.</w:t>
        </w:r>
        <w:r>
          <w:rPr>
            <w:noProof/>
            <w:webHidden/>
          </w:rPr>
          <w:tab/>
        </w:r>
        <w:r>
          <w:rPr>
            <w:noProof/>
            <w:webHidden/>
          </w:rPr>
          <w:fldChar w:fldCharType="begin"/>
        </w:r>
        <w:r>
          <w:rPr>
            <w:noProof/>
            <w:webHidden/>
          </w:rPr>
          <w:instrText xml:space="preserve"> PAGEREF _Toc68811281 \h </w:instrText>
        </w:r>
        <w:r>
          <w:rPr>
            <w:noProof/>
            <w:webHidden/>
          </w:rPr>
        </w:r>
        <w:r>
          <w:rPr>
            <w:noProof/>
            <w:webHidden/>
          </w:rPr>
          <w:fldChar w:fldCharType="separate"/>
        </w:r>
        <w:r>
          <w:rPr>
            <w:noProof/>
            <w:webHidden/>
          </w:rPr>
          <w:t>38</w:t>
        </w:r>
        <w:r>
          <w:rPr>
            <w:noProof/>
            <w:webHidden/>
          </w:rPr>
          <w:fldChar w:fldCharType="end"/>
        </w:r>
      </w:hyperlink>
    </w:p>
    <w:p w14:paraId="59FD0736" w14:textId="61C5D15F" w:rsidR="008D295B" w:rsidRDefault="008D295B">
      <w:pPr>
        <w:pStyle w:val="Tabladeilustraciones"/>
        <w:tabs>
          <w:tab w:val="right" w:leader="dot" w:pos="8494"/>
        </w:tabs>
        <w:rPr>
          <w:rFonts w:eastAsiaTheme="minorEastAsia"/>
          <w:noProof/>
          <w:sz w:val="22"/>
          <w:lang w:eastAsia="es-ES"/>
        </w:rPr>
      </w:pPr>
      <w:hyperlink w:anchor="_Toc68811282" w:history="1">
        <w:r w:rsidRPr="00EA4A89">
          <w:rPr>
            <w:rStyle w:val="Hipervnculo"/>
            <w:noProof/>
          </w:rPr>
          <w:t>Tabla 36 - Diseño físico del Fact_Poblacion.</w:t>
        </w:r>
        <w:r>
          <w:rPr>
            <w:noProof/>
            <w:webHidden/>
          </w:rPr>
          <w:tab/>
        </w:r>
        <w:r>
          <w:rPr>
            <w:noProof/>
            <w:webHidden/>
          </w:rPr>
          <w:fldChar w:fldCharType="begin"/>
        </w:r>
        <w:r>
          <w:rPr>
            <w:noProof/>
            <w:webHidden/>
          </w:rPr>
          <w:instrText xml:space="preserve"> PAGEREF _Toc68811282 \h </w:instrText>
        </w:r>
        <w:r>
          <w:rPr>
            <w:noProof/>
            <w:webHidden/>
          </w:rPr>
        </w:r>
        <w:r>
          <w:rPr>
            <w:noProof/>
            <w:webHidden/>
          </w:rPr>
          <w:fldChar w:fldCharType="separate"/>
        </w:r>
        <w:r>
          <w:rPr>
            <w:noProof/>
            <w:webHidden/>
          </w:rPr>
          <w:t>38</w:t>
        </w:r>
        <w:r>
          <w:rPr>
            <w:noProof/>
            <w:webHidden/>
          </w:rPr>
          <w:fldChar w:fldCharType="end"/>
        </w:r>
      </w:hyperlink>
    </w:p>
    <w:p w14:paraId="5B0A94CE" w14:textId="6C10EC92" w:rsidR="008D295B" w:rsidRDefault="008D295B">
      <w:pPr>
        <w:pStyle w:val="Tabladeilustraciones"/>
        <w:tabs>
          <w:tab w:val="right" w:leader="dot" w:pos="8494"/>
        </w:tabs>
        <w:rPr>
          <w:rFonts w:eastAsiaTheme="minorEastAsia"/>
          <w:noProof/>
          <w:sz w:val="22"/>
          <w:lang w:eastAsia="es-ES"/>
        </w:rPr>
      </w:pPr>
      <w:hyperlink w:anchor="_Toc68811283" w:history="1">
        <w:r w:rsidRPr="00EA4A89">
          <w:rPr>
            <w:rStyle w:val="Hipervnculo"/>
            <w:noProof/>
          </w:rPr>
          <w:t>Tabla 37 - Diseño físico de Fact_Movilidad.</w:t>
        </w:r>
        <w:r>
          <w:rPr>
            <w:noProof/>
            <w:webHidden/>
          </w:rPr>
          <w:tab/>
        </w:r>
        <w:r>
          <w:rPr>
            <w:noProof/>
            <w:webHidden/>
          </w:rPr>
          <w:fldChar w:fldCharType="begin"/>
        </w:r>
        <w:r>
          <w:rPr>
            <w:noProof/>
            <w:webHidden/>
          </w:rPr>
          <w:instrText xml:space="preserve"> PAGEREF _Toc68811283 \h </w:instrText>
        </w:r>
        <w:r>
          <w:rPr>
            <w:noProof/>
            <w:webHidden/>
          </w:rPr>
        </w:r>
        <w:r>
          <w:rPr>
            <w:noProof/>
            <w:webHidden/>
          </w:rPr>
          <w:fldChar w:fldCharType="separate"/>
        </w:r>
        <w:r>
          <w:rPr>
            <w:noProof/>
            <w:webHidden/>
          </w:rPr>
          <w:t>39</w:t>
        </w:r>
        <w:r>
          <w:rPr>
            <w:noProof/>
            <w:webHidden/>
          </w:rPr>
          <w:fldChar w:fldCharType="end"/>
        </w:r>
      </w:hyperlink>
    </w:p>
    <w:p w14:paraId="3FFB9C25" w14:textId="4793DFE5" w:rsidR="008D295B" w:rsidRDefault="008D295B">
      <w:pPr>
        <w:pStyle w:val="Tabladeilustraciones"/>
        <w:tabs>
          <w:tab w:val="right" w:leader="dot" w:pos="8494"/>
        </w:tabs>
        <w:rPr>
          <w:rFonts w:eastAsiaTheme="minorEastAsia"/>
          <w:noProof/>
          <w:sz w:val="22"/>
          <w:lang w:eastAsia="es-ES"/>
        </w:rPr>
      </w:pPr>
      <w:hyperlink w:anchor="_Toc68811284" w:history="1">
        <w:r w:rsidRPr="00EA4A89">
          <w:rPr>
            <w:rStyle w:val="Hipervnculo"/>
            <w:noProof/>
          </w:rPr>
          <w:t>Tabla 38 - Diseño físico de Fact_Evitacion_Aglomeracion.</w:t>
        </w:r>
        <w:r>
          <w:rPr>
            <w:noProof/>
            <w:webHidden/>
          </w:rPr>
          <w:tab/>
        </w:r>
        <w:r>
          <w:rPr>
            <w:noProof/>
            <w:webHidden/>
          </w:rPr>
          <w:fldChar w:fldCharType="begin"/>
        </w:r>
        <w:r>
          <w:rPr>
            <w:noProof/>
            <w:webHidden/>
          </w:rPr>
          <w:instrText xml:space="preserve"> PAGEREF _Toc68811284 \h </w:instrText>
        </w:r>
        <w:r>
          <w:rPr>
            <w:noProof/>
            <w:webHidden/>
          </w:rPr>
        </w:r>
        <w:r>
          <w:rPr>
            <w:noProof/>
            <w:webHidden/>
          </w:rPr>
          <w:fldChar w:fldCharType="separate"/>
        </w:r>
        <w:r>
          <w:rPr>
            <w:noProof/>
            <w:webHidden/>
          </w:rPr>
          <w:t>40</w:t>
        </w:r>
        <w:r>
          <w:rPr>
            <w:noProof/>
            <w:webHidden/>
          </w:rPr>
          <w:fldChar w:fldCharType="end"/>
        </w:r>
      </w:hyperlink>
    </w:p>
    <w:p w14:paraId="6CC5E447" w14:textId="32A21434"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811107"/>
            <w:r w:rsidRPr="00114B07">
              <w:t xml:space="preserve">Índice de </w:t>
            </w:r>
            <w:r>
              <w:t>ilustraciones</w:t>
            </w:r>
            <w:bookmarkEnd w:id="3"/>
          </w:p>
        </w:tc>
      </w:tr>
    </w:tbl>
    <w:p w14:paraId="46940C59" w14:textId="77777777" w:rsidR="00077E00" w:rsidRDefault="00077E00">
      <w:pPr>
        <w:spacing w:before="0" w:after="160"/>
        <w:ind w:firstLine="0"/>
        <w:jc w:val="left"/>
      </w:pPr>
    </w:p>
    <w:p w14:paraId="55E68867" w14:textId="7E16BEF0" w:rsidR="00AB24A9" w:rsidRDefault="00354A5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8811285" w:history="1">
        <w:r w:rsidR="00AB24A9" w:rsidRPr="007007C9">
          <w:rPr>
            <w:rStyle w:val="Hipervnculo"/>
            <w:noProof/>
          </w:rPr>
          <w:t>Ilustración 1 - Arquitectura de la FIC.</w:t>
        </w:r>
        <w:r w:rsidR="00AB24A9">
          <w:rPr>
            <w:noProof/>
            <w:webHidden/>
          </w:rPr>
          <w:tab/>
        </w:r>
        <w:r w:rsidR="00AB24A9">
          <w:rPr>
            <w:noProof/>
            <w:webHidden/>
          </w:rPr>
          <w:fldChar w:fldCharType="begin"/>
        </w:r>
        <w:r w:rsidR="00AB24A9">
          <w:rPr>
            <w:noProof/>
            <w:webHidden/>
          </w:rPr>
          <w:instrText xml:space="preserve"> PAGEREF _Toc68811285 \h </w:instrText>
        </w:r>
        <w:r w:rsidR="00AB24A9">
          <w:rPr>
            <w:noProof/>
            <w:webHidden/>
          </w:rPr>
        </w:r>
        <w:r w:rsidR="00AB24A9">
          <w:rPr>
            <w:noProof/>
            <w:webHidden/>
          </w:rPr>
          <w:fldChar w:fldCharType="separate"/>
        </w:r>
        <w:r w:rsidR="00AB24A9">
          <w:rPr>
            <w:noProof/>
            <w:webHidden/>
          </w:rPr>
          <w:t>21</w:t>
        </w:r>
        <w:r w:rsidR="00AB24A9">
          <w:rPr>
            <w:noProof/>
            <w:webHidden/>
          </w:rPr>
          <w:fldChar w:fldCharType="end"/>
        </w:r>
      </w:hyperlink>
    </w:p>
    <w:p w14:paraId="080BAF3D" w14:textId="7957E2E9" w:rsidR="00AB24A9" w:rsidRDefault="00AB24A9">
      <w:pPr>
        <w:pStyle w:val="Tabladeilustraciones"/>
        <w:tabs>
          <w:tab w:val="right" w:leader="dot" w:pos="8494"/>
        </w:tabs>
        <w:rPr>
          <w:rFonts w:eastAsiaTheme="minorEastAsia"/>
          <w:noProof/>
          <w:sz w:val="22"/>
          <w:lang w:eastAsia="es-ES"/>
        </w:rPr>
      </w:pPr>
      <w:hyperlink w:anchor="_Toc68811286" w:history="1">
        <w:r w:rsidRPr="007007C9">
          <w:rPr>
            <w:rStyle w:val="Hipervnculo"/>
            <w:noProof/>
          </w:rPr>
          <w:t>Ilustración 2 - Diseño conceptual de las llamadas al 112.</w:t>
        </w:r>
        <w:r>
          <w:rPr>
            <w:noProof/>
            <w:webHidden/>
          </w:rPr>
          <w:tab/>
        </w:r>
        <w:r>
          <w:rPr>
            <w:noProof/>
            <w:webHidden/>
          </w:rPr>
          <w:fldChar w:fldCharType="begin"/>
        </w:r>
        <w:r>
          <w:rPr>
            <w:noProof/>
            <w:webHidden/>
          </w:rPr>
          <w:instrText xml:space="preserve"> PAGEREF _Toc68811286 \h </w:instrText>
        </w:r>
        <w:r>
          <w:rPr>
            <w:noProof/>
            <w:webHidden/>
          </w:rPr>
        </w:r>
        <w:r>
          <w:rPr>
            <w:noProof/>
            <w:webHidden/>
          </w:rPr>
          <w:fldChar w:fldCharType="separate"/>
        </w:r>
        <w:r>
          <w:rPr>
            <w:noProof/>
            <w:webHidden/>
          </w:rPr>
          <w:t>23</w:t>
        </w:r>
        <w:r>
          <w:rPr>
            <w:noProof/>
            <w:webHidden/>
          </w:rPr>
          <w:fldChar w:fldCharType="end"/>
        </w:r>
      </w:hyperlink>
    </w:p>
    <w:p w14:paraId="434E6624" w14:textId="06F7CDE3" w:rsidR="00AB24A9" w:rsidRDefault="00AB24A9">
      <w:pPr>
        <w:pStyle w:val="Tabladeilustraciones"/>
        <w:tabs>
          <w:tab w:val="right" w:leader="dot" w:pos="8494"/>
        </w:tabs>
        <w:rPr>
          <w:rFonts w:eastAsiaTheme="minorEastAsia"/>
          <w:noProof/>
          <w:sz w:val="22"/>
          <w:lang w:eastAsia="es-ES"/>
        </w:rPr>
      </w:pPr>
      <w:hyperlink w:anchor="_Toc68811287" w:history="1">
        <w:r w:rsidRPr="007007C9">
          <w:rPr>
            <w:rStyle w:val="Hipervnculo"/>
            <w:noProof/>
          </w:rPr>
          <w:t>Ilustración 3 - Diseño conceptual de las infracciones.</w:t>
        </w:r>
        <w:r>
          <w:rPr>
            <w:noProof/>
            <w:webHidden/>
          </w:rPr>
          <w:tab/>
        </w:r>
        <w:r>
          <w:rPr>
            <w:noProof/>
            <w:webHidden/>
          </w:rPr>
          <w:fldChar w:fldCharType="begin"/>
        </w:r>
        <w:r>
          <w:rPr>
            <w:noProof/>
            <w:webHidden/>
          </w:rPr>
          <w:instrText xml:space="preserve"> PAGEREF _Toc68811287 \h </w:instrText>
        </w:r>
        <w:r>
          <w:rPr>
            <w:noProof/>
            <w:webHidden/>
          </w:rPr>
        </w:r>
        <w:r>
          <w:rPr>
            <w:noProof/>
            <w:webHidden/>
          </w:rPr>
          <w:fldChar w:fldCharType="separate"/>
        </w:r>
        <w:r>
          <w:rPr>
            <w:noProof/>
            <w:webHidden/>
          </w:rPr>
          <w:t>24</w:t>
        </w:r>
        <w:r>
          <w:rPr>
            <w:noProof/>
            <w:webHidden/>
          </w:rPr>
          <w:fldChar w:fldCharType="end"/>
        </w:r>
      </w:hyperlink>
    </w:p>
    <w:p w14:paraId="31B148A6" w14:textId="779F8B9E" w:rsidR="00AB24A9" w:rsidRDefault="00AB24A9">
      <w:pPr>
        <w:pStyle w:val="Tabladeilustraciones"/>
        <w:tabs>
          <w:tab w:val="right" w:leader="dot" w:pos="8494"/>
        </w:tabs>
        <w:rPr>
          <w:rFonts w:eastAsiaTheme="minorEastAsia"/>
          <w:noProof/>
          <w:sz w:val="22"/>
          <w:lang w:eastAsia="es-ES"/>
        </w:rPr>
      </w:pPr>
      <w:hyperlink w:anchor="_Toc68811288" w:history="1">
        <w:r w:rsidRPr="007007C9">
          <w:rPr>
            <w:rStyle w:val="Hipervnculo"/>
            <w:noProof/>
          </w:rPr>
          <w:t>Ilustración 4 - Diseño conceptual del análisis de la población.</w:t>
        </w:r>
        <w:r>
          <w:rPr>
            <w:noProof/>
            <w:webHidden/>
          </w:rPr>
          <w:tab/>
        </w:r>
        <w:r>
          <w:rPr>
            <w:noProof/>
            <w:webHidden/>
          </w:rPr>
          <w:fldChar w:fldCharType="begin"/>
        </w:r>
        <w:r>
          <w:rPr>
            <w:noProof/>
            <w:webHidden/>
          </w:rPr>
          <w:instrText xml:space="preserve"> PAGEREF _Toc68811288 \h </w:instrText>
        </w:r>
        <w:r>
          <w:rPr>
            <w:noProof/>
            <w:webHidden/>
          </w:rPr>
        </w:r>
        <w:r>
          <w:rPr>
            <w:noProof/>
            <w:webHidden/>
          </w:rPr>
          <w:fldChar w:fldCharType="separate"/>
        </w:r>
        <w:r>
          <w:rPr>
            <w:noProof/>
            <w:webHidden/>
          </w:rPr>
          <w:t>26</w:t>
        </w:r>
        <w:r>
          <w:rPr>
            <w:noProof/>
            <w:webHidden/>
          </w:rPr>
          <w:fldChar w:fldCharType="end"/>
        </w:r>
      </w:hyperlink>
    </w:p>
    <w:p w14:paraId="793CCC69" w14:textId="5C8775E9" w:rsidR="00AB24A9" w:rsidRDefault="00AB24A9">
      <w:pPr>
        <w:pStyle w:val="Tabladeilustraciones"/>
        <w:tabs>
          <w:tab w:val="right" w:leader="dot" w:pos="8494"/>
        </w:tabs>
        <w:rPr>
          <w:rFonts w:eastAsiaTheme="minorEastAsia"/>
          <w:noProof/>
          <w:sz w:val="22"/>
          <w:lang w:eastAsia="es-ES"/>
        </w:rPr>
      </w:pPr>
      <w:hyperlink w:anchor="_Toc68811289" w:history="1">
        <w:r w:rsidRPr="007007C9">
          <w:rPr>
            <w:rStyle w:val="Hipervnculo"/>
            <w:noProof/>
          </w:rPr>
          <w:t>Ilustración 5 - Diseño conceptual de la evolución de la movilidad.</w:t>
        </w:r>
        <w:r>
          <w:rPr>
            <w:noProof/>
            <w:webHidden/>
          </w:rPr>
          <w:tab/>
        </w:r>
        <w:r>
          <w:rPr>
            <w:noProof/>
            <w:webHidden/>
          </w:rPr>
          <w:fldChar w:fldCharType="begin"/>
        </w:r>
        <w:r>
          <w:rPr>
            <w:noProof/>
            <w:webHidden/>
          </w:rPr>
          <w:instrText xml:space="preserve"> PAGEREF _Toc68811289 \h </w:instrText>
        </w:r>
        <w:r>
          <w:rPr>
            <w:noProof/>
            <w:webHidden/>
          </w:rPr>
        </w:r>
        <w:r>
          <w:rPr>
            <w:noProof/>
            <w:webHidden/>
          </w:rPr>
          <w:fldChar w:fldCharType="separate"/>
        </w:r>
        <w:r>
          <w:rPr>
            <w:noProof/>
            <w:webHidden/>
          </w:rPr>
          <w:t>27</w:t>
        </w:r>
        <w:r>
          <w:rPr>
            <w:noProof/>
            <w:webHidden/>
          </w:rPr>
          <w:fldChar w:fldCharType="end"/>
        </w:r>
      </w:hyperlink>
    </w:p>
    <w:p w14:paraId="2C7ADC9F" w14:textId="441C4F62" w:rsidR="00AB24A9" w:rsidRDefault="00AB24A9">
      <w:pPr>
        <w:pStyle w:val="Tabladeilustraciones"/>
        <w:tabs>
          <w:tab w:val="right" w:leader="dot" w:pos="8494"/>
        </w:tabs>
        <w:rPr>
          <w:rFonts w:eastAsiaTheme="minorEastAsia"/>
          <w:noProof/>
          <w:sz w:val="22"/>
          <w:lang w:eastAsia="es-ES"/>
        </w:rPr>
      </w:pPr>
      <w:hyperlink w:anchor="_Toc68811290" w:history="1">
        <w:r w:rsidRPr="007007C9">
          <w:rPr>
            <w:rStyle w:val="Hipervnculo"/>
            <w:noProof/>
          </w:rPr>
          <w:t>Ilustración 6 - Diseño conceptual de la evitación de las aglomeraciones.</w:t>
        </w:r>
        <w:r>
          <w:rPr>
            <w:noProof/>
            <w:webHidden/>
          </w:rPr>
          <w:tab/>
        </w:r>
        <w:r>
          <w:rPr>
            <w:noProof/>
            <w:webHidden/>
          </w:rPr>
          <w:fldChar w:fldCharType="begin"/>
        </w:r>
        <w:r>
          <w:rPr>
            <w:noProof/>
            <w:webHidden/>
          </w:rPr>
          <w:instrText xml:space="preserve"> PAGEREF _Toc68811290 \h </w:instrText>
        </w:r>
        <w:r>
          <w:rPr>
            <w:noProof/>
            <w:webHidden/>
          </w:rPr>
        </w:r>
        <w:r>
          <w:rPr>
            <w:noProof/>
            <w:webHidden/>
          </w:rPr>
          <w:fldChar w:fldCharType="separate"/>
        </w:r>
        <w:r>
          <w:rPr>
            <w:noProof/>
            <w:webHidden/>
          </w:rPr>
          <w:t>28</w:t>
        </w:r>
        <w:r>
          <w:rPr>
            <w:noProof/>
            <w:webHidden/>
          </w:rPr>
          <w:fldChar w:fldCharType="end"/>
        </w:r>
      </w:hyperlink>
    </w:p>
    <w:p w14:paraId="006E78A3" w14:textId="6D892EE4" w:rsidR="00AB24A9" w:rsidRDefault="00AB24A9">
      <w:pPr>
        <w:pStyle w:val="Tabladeilustraciones"/>
        <w:tabs>
          <w:tab w:val="right" w:leader="dot" w:pos="8494"/>
        </w:tabs>
        <w:rPr>
          <w:rFonts w:eastAsiaTheme="minorEastAsia"/>
          <w:noProof/>
          <w:sz w:val="22"/>
          <w:lang w:eastAsia="es-ES"/>
        </w:rPr>
      </w:pPr>
      <w:hyperlink w:anchor="_Toc68811291" w:history="1">
        <w:r w:rsidRPr="007007C9">
          <w:rPr>
            <w:rStyle w:val="Hipervnculo"/>
            <w:noProof/>
          </w:rPr>
          <w:t>Ilustración 7 - Diseño lógico de las llamadas al 112.</w:t>
        </w:r>
        <w:r>
          <w:rPr>
            <w:noProof/>
            <w:webHidden/>
          </w:rPr>
          <w:tab/>
        </w:r>
        <w:r>
          <w:rPr>
            <w:noProof/>
            <w:webHidden/>
          </w:rPr>
          <w:fldChar w:fldCharType="begin"/>
        </w:r>
        <w:r>
          <w:rPr>
            <w:noProof/>
            <w:webHidden/>
          </w:rPr>
          <w:instrText xml:space="preserve"> PAGEREF _Toc68811291 \h </w:instrText>
        </w:r>
        <w:r>
          <w:rPr>
            <w:noProof/>
            <w:webHidden/>
          </w:rPr>
        </w:r>
        <w:r>
          <w:rPr>
            <w:noProof/>
            <w:webHidden/>
          </w:rPr>
          <w:fldChar w:fldCharType="separate"/>
        </w:r>
        <w:r>
          <w:rPr>
            <w:noProof/>
            <w:webHidden/>
          </w:rPr>
          <w:t>29</w:t>
        </w:r>
        <w:r>
          <w:rPr>
            <w:noProof/>
            <w:webHidden/>
          </w:rPr>
          <w:fldChar w:fldCharType="end"/>
        </w:r>
      </w:hyperlink>
    </w:p>
    <w:p w14:paraId="2916B386" w14:textId="4E1523EE" w:rsidR="00AB24A9" w:rsidRDefault="00AB24A9">
      <w:pPr>
        <w:pStyle w:val="Tabladeilustraciones"/>
        <w:tabs>
          <w:tab w:val="right" w:leader="dot" w:pos="8494"/>
        </w:tabs>
        <w:rPr>
          <w:rFonts w:eastAsiaTheme="minorEastAsia"/>
          <w:noProof/>
          <w:sz w:val="22"/>
          <w:lang w:eastAsia="es-ES"/>
        </w:rPr>
      </w:pPr>
      <w:hyperlink w:anchor="_Toc68811292" w:history="1">
        <w:r w:rsidRPr="007007C9">
          <w:rPr>
            <w:rStyle w:val="Hipervnculo"/>
            <w:noProof/>
          </w:rPr>
          <w:t>Ilustración 8 - Diseño lógico de las infracciones.</w:t>
        </w:r>
        <w:r>
          <w:rPr>
            <w:noProof/>
            <w:webHidden/>
          </w:rPr>
          <w:tab/>
        </w:r>
        <w:r>
          <w:rPr>
            <w:noProof/>
            <w:webHidden/>
          </w:rPr>
          <w:fldChar w:fldCharType="begin"/>
        </w:r>
        <w:r>
          <w:rPr>
            <w:noProof/>
            <w:webHidden/>
          </w:rPr>
          <w:instrText xml:space="preserve"> PAGEREF _Toc68811292 \h </w:instrText>
        </w:r>
        <w:r>
          <w:rPr>
            <w:noProof/>
            <w:webHidden/>
          </w:rPr>
        </w:r>
        <w:r>
          <w:rPr>
            <w:noProof/>
            <w:webHidden/>
          </w:rPr>
          <w:fldChar w:fldCharType="separate"/>
        </w:r>
        <w:r>
          <w:rPr>
            <w:noProof/>
            <w:webHidden/>
          </w:rPr>
          <w:t>31</w:t>
        </w:r>
        <w:r>
          <w:rPr>
            <w:noProof/>
            <w:webHidden/>
          </w:rPr>
          <w:fldChar w:fldCharType="end"/>
        </w:r>
      </w:hyperlink>
    </w:p>
    <w:p w14:paraId="66F1D8E5" w14:textId="35EBAF54" w:rsidR="00AB24A9" w:rsidRDefault="00AB24A9">
      <w:pPr>
        <w:pStyle w:val="Tabladeilustraciones"/>
        <w:tabs>
          <w:tab w:val="right" w:leader="dot" w:pos="8494"/>
        </w:tabs>
        <w:rPr>
          <w:rFonts w:eastAsiaTheme="minorEastAsia"/>
          <w:noProof/>
          <w:sz w:val="22"/>
          <w:lang w:eastAsia="es-ES"/>
        </w:rPr>
      </w:pPr>
      <w:hyperlink w:anchor="_Toc68811293" w:history="1">
        <w:r w:rsidRPr="007007C9">
          <w:rPr>
            <w:rStyle w:val="Hipervnculo"/>
            <w:noProof/>
          </w:rPr>
          <w:t>Ilustración 9 - Diseño lógico de la población.</w:t>
        </w:r>
        <w:r>
          <w:rPr>
            <w:noProof/>
            <w:webHidden/>
          </w:rPr>
          <w:tab/>
        </w:r>
        <w:r>
          <w:rPr>
            <w:noProof/>
            <w:webHidden/>
          </w:rPr>
          <w:fldChar w:fldCharType="begin"/>
        </w:r>
        <w:r>
          <w:rPr>
            <w:noProof/>
            <w:webHidden/>
          </w:rPr>
          <w:instrText xml:space="preserve"> PAGEREF _Toc68811293 \h </w:instrText>
        </w:r>
        <w:r>
          <w:rPr>
            <w:noProof/>
            <w:webHidden/>
          </w:rPr>
        </w:r>
        <w:r>
          <w:rPr>
            <w:noProof/>
            <w:webHidden/>
          </w:rPr>
          <w:fldChar w:fldCharType="separate"/>
        </w:r>
        <w:r>
          <w:rPr>
            <w:noProof/>
            <w:webHidden/>
          </w:rPr>
          <w:t>32</w:t>
        </w:r>
        <w:r>
          <w:rPr>
            <w:noProof/>
            <w:webHidden/>
          </w:rPr>
          <w:fldChar w:fldCharType="end"/>
        </w:r>
      </w:hyperlink>
    </w:p>
    <w:p w14:paraId="671ABDE4" w14:textId="0D29B3BA" w:rsidR="00AB24A9" w:rsidRDefault="00AB24A9">
      <w:pPr>
        <w:pStyle w:val="Tabladeilustraciones"/>
        <w:tabs>
          <w:tab w:val="right" w:leader="dot" w:pos="8494"/>
        </w:tabs>
        <w:rPr>
          <w:rFonts w:eastAsiaTheme="minorEastAsia"/>
          <w:noProof/>
          <w:sz w:val="22"/>
          <w:lang w:eastAsia="es-ES"/>
        </w:rPr>
      </w:pPr>
      <w:hyperlink w:anchor="_Toc68811294" w:history="1">
        <w:r w:rsidRPr="007007C9">
          <w:rPr>
            <w:rStyle w:val="Hipervnculo"/>
            <w:noProof/>
          </w:rPr>
          <w:t>Ilustración 10 - Diseño lógico para la movilidad.</w:t>
        </w:r>
        <w:r>
          <w:rPr>
            <w:noProof/>
            <w:webHidden/>
          </w:rPr>
          <w:tab/>
        </w:r>
        <w:r>
          <w:rPr>
            <w:noProof/>
            <w:webHidden/>
          </w:rPr>
          <w:fldChar w:fldCharType="begin"/>
        </w:r>
        <w:r>
          <w:rPr>
            <w:noProof/>
            <w:webHidden/>
          </w:rPr>
          <w:instrText xml:space="preserve"> PAGEREF _Toc68811294 \h </w:instrText>
        </w:r>
        <w:r>
          <w:rPr>
            <w:noProof/>
            <w:webHidden/>
          </w:rPr>
        </w:r>
        <w:r>
          <w:rPr>
            <w:noProof/>
            <w:webHidden/>
          </w:rPr>
          <w:fldChar w:fldCharType="separate"/>
        </w:r>
        <w:r>
          <w:rPr>
            <w:noProof/>
            <w:webHidden/>
          </w:rPr>
          <w:t>33</w:t>
        </w:r>
        <w:r>
          <w:rPr>
            <w:noProof/>
            <w:webHidden/>
          </w:rPr>
          <w:fldChar w:fldCharType="end"/>
        </w:r>
      </w:hyperlink>
    </w:p>
    <w:p w14:paraId="07F3BD2E" w14:textId="00CBDF43" w:rsidR="00AB24A9" w:rsidRDefault="00AB24A9" w:rsidP="00AB24A9">
      <w:pPr>
        <w:pStyle w:val="Tabladeilustraciones"/>
        <w:tabs>
          <w:tab w:val="right" w:leader="dot" w:pos="8494"/>
        </w:tabs>
        <w:ind w:left="397" w:firstLine="0"/>
        <w:rPr>
          <w:rFonts w:eastAsiaTheme="minorEastAsia"/>
          <w:noProof/>
          <w:sz w:val="22"/>
          <w:lang w:eastAsia="es-ES"/>
        </w:rPr>
      </w:pPr>
      <w:hyperlink w:anchor="_Toc68811295" w:history="1">
        <w:r w:rsidRPr="007007C9">
          <w:rPr>
            <w:rStyle w:val="Hipervnculo"/>
            <w:noProof/>
          </w:rPr>
          <w:t>Ilustración 11 - Diseño lógico para el porcentaje de población que evitaba las aglomeraciones.</w:t>
        </w:r>
        <w:r>
          <w:rPr>
            <w:noProof/>
            <w:webHidden/>
          </w:rPr>
          <w:tab/>
        </w:r>
        <w:r>
          <w:rPr>
            <w:noProof/>
            <w:webHidden/>
          </w:rPr>
          <w:fldChar w:fldCharType="begin"/>
        </w:r>
        <w:r>
          <w:rPr>
            <w:noProof/>
            <w:webHidden/>
          </w:rPr>
          <w:instrText xml:space="preserve"> PAGEREF _Toc68811295 \h </w:instrText>
        </w:r>
        <w:r>
          <w:rPr>
            <w:noProof/>
            <w:webHidden/>
          </w:rPr>
        </w:r>
        <w:r>
          <w:rPr>
            <w:noProof/>
            <w:webHidden/>
          </w:rPr>
          <w:fldChar w:fldCharType="separate"/>
        </w:r>
        <w:r>
          <w:rPr>
            <w:noProof/>
            <w:webHidden/>
          </w:rPr>
          <w:t>34</w:t>
        </w:r>
        <w:r>
          <w:rPr>
            <w:noProof/>
            <w:webHidden/>
          </w:rPr>
          <w:fldChar w:fldCharType="end"/>
        </w:r>
      </w:hyperlink>
    </w:p>
    <w:p w14:paraId="2CAD5006" w14:textId="7CE4EA9A" w:rsidR="00AB24A9" w:rsidRDefault="00AB24A9">
      <w:pPr>
        <w:pStyle w:val="Tabladeilustraciones"/>
        <w:tabs>
          <w:tab w:val="right" w:leader="dot" w:pos="8494"/>
        </w:tabs>
        <w:rPr>
          <w:rFonts w:eastAsiaTheme="minorEastAsia"/>
          <w:noProof/>
          <w:sz w:val="22"/>
          <w:lang w:eastAsia="es-ES"/>
        </w:rPr>
      </w:pPr>
      <w:hyperlink w:anchor="_Toc68811296" w:history="1">
        <w:r w:rsidRPr="007007C9">
          <w:rPr>
            <w:rStyle w:val="Hipervnculo"/>
            <w:noProof/>
          </w:rPr>
          <w:t>Ilustración 12 - Representación diseño del físico para Fact_Llamadas112.</w:t>
        </w:r>
        <w:r>
          <w:rPr>
            <w:noProof/>
            <w:webHidden/>
          </w:rPr>
          <w:tab/>
        </w:r>
        <w:r>
          <w:rPr>
            <w:noProof/>
            <w:webHidden/>
          </w:rPr>
          <w:fldChar w:fldCharType="begin"/>
        </w:r>
        <w:r>
          <w:rPr>
            <w:noProof/>
            <w:webHidden/>
          </w:rPr>
          <w:instrText xml:space="preserve"> PAGEREF _Toc68811296 \h </w:instrText>
        </w:r>
        <w:r>
          <w:rPr>
            <w:noProof/>
            <w:webHidden/>
          </w:rPr>
        </w:r>
        <w:r>
          <w:rPr>
            <w:noProof/>
            <w:webHidden/>
          </w:rPr>
          <w:fldChar w:fldCharType="separate"/>
        </w:r>
        <w:r>
          <w:rPr>
            <w:noProof/>
            <w:webHidden/>
          </w:rPr>
          <w:t>37</w:t>
        </w:r>
        <w:r>
          <w:rPr>
            <w:noProof/>
            <w:webHidden/>
          </w:rPr>
          <w:fldChar w:fldCharType="end"/>
        </w:r>
      </w:hyperlink>
    </w:p>
    <w:p w14:paraId="0FE3C682" w14:textId="3A847DA4" w:rsidR="00AB24A9" w:rsidRDefault="00AB24A9">
      <w:pPr>
        <w:pStyle w:val="Tabladeilustraciones"/>
        <w:tabs>
          <w:tab w:val="right" w:leader="dot" w:pos="8494"/>
        </w:tabs>
        <w:rPr>
          <w:rFonts w:eastAsiaTheme="minorEastAsia"/>
          <w:noProof/>
          <w:sz w:val="22"/>
          <w:lang w:eastAsia="es-ES"/>
        </w:rPr>
      </w:pPr>
      <w:hyperlink w:anchor="_Toc68811297" w:history="1">
        <w:r w:rsidRPr="007007C9">
          <w:rPr>
            <w:rStyle w:val="Hipervnculo"/>
            <w:noProof/>
          </w:rPr>
          <w:t>Ilustración 13 - Representación del diseño físico para Fact_Infracciones_Evolucion.</w:t>
        </w:r>
        <w:r>
          <w:rPr>
            <w:rStyle w:val="Hipervnculo"/>
            <w:noProof/>
          </w:rPr>
          <w:tab/>
        </w:r>
        <w:r>
          <w:rPr>
            <w:noProof/>
            <w:webHidden/>
          </w:rPr>
          <w:tab/>
        </w:r>
        <w:r>
          <w:rPr>
            <w:noProof/>
            <w:webHidden/>
          </w:rPr>
          <w:fldChar w:fldCharType="begin"/>
        </w:r>
        <w:r>
          <w:rPr>
            <w:noProof/>
            <w:webHidden/>
          </w:rPr>
          <w:instrText xml:space="preserve"> PAGEREF _Toc68811297 \h </w:instrText>
        </w:r>
        <w:r>
          <w:rPr>
            <w:noProof/>
            <w:webHidden/>
          </w:rPr>
        </w:r>
        <w:r>
          <w:rPr>
            <w:noProof/>
            <w:webHidden/>
          </w:rPr>
          <w:fldChar w:fldCharType="separate"/>
        </w:r>
        <w:r>
          <w:rPr>
            <w:noProof/>
            <w:webHidden/>
          </w:rPr>
          <w:t>38</w:t>
        </w:r>
        <w:r>
          <w:rPr>
            <w:noProof/>
            <w:webHidden/>
          </w:rPr>
          <w:fldChar w:fldCharType="end"/>
        </w:r>
      </w:hyperlink>
    </w:p>
    <w:p w14:paraId="304311EA" w14:textId="28D6EEC9" w:rsidR="00AB24A9" w:rsidRDefault="00AB24A9">
      <w:pPr>
        <w:pStyle w:val="Tabladeilustraciones"/>
        <w:tabs>
          <w:tab w:val="right" w:leader="dot" w:pos="8494"/>
        </w:tabs>
        <w:rPr>
          <w:rFonts w:eastAsiaTheme="minorEastAsia"/>
          <w:noProof/>
          <w:sz w:val="22"/>
          <w:lang w:eastAsia="es-ES"/>
        </w:rPr>
      </w:pPr>
      <w:hyperlink w:anchor="_Toc68811298" w:history="1">
        <w:r w:rsidRPr="007007C9">
          <w:rPr>
            <w:rStyle w:val="Hipervnculo"/>
            <w:noProof/>
          </w:rPr>
          <w:t>Ilustración 14 - Representación del diseño físico para Fact_Poblacion.</w:t>
        </w:r>
        <w:r>
          <w:rPr>
            <w:noProof/>
            <w:webHidden/>
          </w:rPr>
          <w:tab/>
        </w:r>
        <w:r>
          <w:rPr>
            <w:noProof/>
            <w:webHidden/>
          </w:rPr>
          <w:fldChar w:fldCharType="begin"/>
        </w:r>
        <w:r>
          <w:rPr>
            <w:noProof/>
            <w:webHidden/>
          </w:rPr>
          <w:instrText xml:space="preserve"> PAGEREF _Toc68811298 \h </w:instrText>
        </w:r>
        <w:r>
          <w:rPr>
            <w:noProof/>
            <w:webHidden/>
          </w:rPr>
        </w:r>
        <w:r>
          <w:rPr>
            <w:noProof/>
            <w:webHidden/>
          </w:rPr>
          <w:fldChar w:fldCharType="separate"/>
        </w:r>
        <w:r>
          <w:rPr>
            <w:noProof/>
            <w:webHidden/>
          </w:rPr>
          <w:t>39</w:t>
        </w:r>
        <w:r>
          <w:rPr>
            <w:noProof/>
            <w:webHidden/>
          </w:rPr>
          <w:fldChar w:fldCharType="end"/>
        </w:r>
      </w:hyperlink>
    </w:p>
    <w:p w14:paraId="181309B0" w14:textId="65B0B905" w:rsidR="00AB24A9" w:rsidRDefault="00AB24A9">
      <w:pPr>
        <w:pStyle w:val="Tabladeilustraciones"/>
        <w:tabs>
          <w:tab w:val="right" w:leader="dot" w:pos="8494"/>
        </w:tabs>
        <w:rPr>
          <w:rFonts w:eastAsiaTheme="minorEastAsia"/>
          <w:noProof/>
          <w:sz w:val="22"/>
          <w:lang w:eastAsia="es-ES"/>
        </w:rPr>
      </w:pPr>
      <w:hyperlink w:anchor="_Toc68811299" w:history="1">
        <w:r w:rsidRPr="007007C9">
          <w:rPr>
            <w:rStyle w:val="Hipervnculo"/>
            <w:noProof/>
          </w:rPr>
          <w:t>Ilustración 15 - Representación del diseño físico para Fact_Movilidad.</w:t>
        </w:r>
        <w:r>
          <w:rPr>
            <w:noProof/>
            <w:webHidden/>
          </w:rPr>
          <w:tab/>
        </w:r>
        <w:r>
          <w:rPr>
            <w:noProof/>
            <w:webHidden/>
          </w:rPr>
          <w:fldChar w:fldCharType="begin"/>
        </w:r>
        <w:r>
          <w:rPr>
            <w:noProof/>
            <w:webHidden/>
          </w:rPr>
          <w:instrText xml:space="preserve"> PAGEREF _Toc68811299 \h </w:instrText>
        </w:r>
        <w:r>
          <w:rPr>
            <w:noProof/>
            <w:webHidden/>
          </w:rPr>
        </w:r>
        <w:r>
          <w:rPr>
            <w:noProof/>
            <w:webHidden/>
          </w:rPr>
          <w:fldChar w:fldCharType="separate"/>
        </w:r>
        <w:r>
          <w:rPr>
            <w:noProof/>
            <w:webHidden/>
          </w:rPr>
          <w:t>40</w:t>
        </w:r>
        <w:r>
          <w:rPr>
            <w:noProof/>
            <w:webHidden/>
          </w:rPr>
          <w:fldChar w:fldCharType="end"/>
        </w:r>
      </w:hyperlink>
    </w:p>
    <w:p w14:paraId="2D6769F3" w14:textId="1FEAF815" w:rsidR="00AB24A9" w:rsidRDefault="00AB24A9">
      <w:pPr>
        <w:pStyle w:val="Tabladeilustraciones"/>
        <w:tabs>
          <w:tab w:val="right" w:leader="dot" w:pos="8494"/>
        </w:tabs>
        <w:rPr>
          <w:rFonts w:eastAsiaTheme="minorEastAsia"/>
          <w:noProof/>
          <w:sz w:val="22"/>
          <w:lang w:eastAsia="es-ES"/>
        </w:rPr>
      </w:pPr>
      <w:hyperlink w:anchor="_Toc68811300" w:history="1">
        <w:r w:rsidRPr="007007C9">
          <w:rPr>
            <w:rStyle w:val="Hipervnculo"/>
            <w:noProof/>
          </w:rPr>
          <w:t>Ilustración 16 - Representación del diseño físico para Fact_Evitacion_Aglomeracion.</w:t>
        </w:r>
        <w:r>
          <w:rPr>
            <w:noProof/>
            <w:webHidden/>
          </w:rPr>
          <w:tab/>
        </w:r>
        <w:r>
          <w:rPr>
            <w:noProof/>
            <w:webHidden/>
          </w:rPr>
          <w:fldChar w:fldCharType="begin"/>
        </w:r>
        <w:r>
          <w:rPr>
            <w:noProof/>
            <w:webHidden/>
          </w:rPr>
          <w:instrText xml:space="preserve"> PAGEREF _Toc68811300 \h </w:instrText>
        </w:r>
        <w:r>
          <w:rPr>
            <w:noProof/>
            <w:webHidden/>
          </w:rPr>
        </w:r>
        <w:r>
          <w:rPr>
            <w:noProof/>
            <w:webHidden/>
          </w:rPr>
          <w:fldChar w:fldCharType="separate"/>
        </w:r>
        <w:r>
          <w:rPr>
            <w:noProof/>
            <w:webHidden/>
          </w:rPr>
          <w:t>41</w:t>
        </w:r>
        <w:r>
          <w:rPr>
            <w:noProof/>
            <w:webHidden/>
          </w:rPr>
          <w:fldChar w:fldCharType="end"/>
        </w:r>
      </w:hyperlink>
    </w:p>
    <w:p w14:paraId="7FED5B61" w14:textId="73584DEA" w:rsidR="00D81E86" w:rsidRDefault="00354A5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811108"/>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D43039">
      <w:pPr>
        <w:pStyle w:val="Prrafodelista"/>
        <w:numPr>
          <w:ilvl w:val="0"/>
          <w:numId w:val="2"/>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D43039">
      <w:pPr>
        <w:pStyle w:val="Prrafodelista"/>
        <w:numPr>
          <w:ilvl w:val="0"/>
          <w:numId w:val="2"/>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D43039">
      <w:pPr>
        <w:pStyle w:val="Prrafodelista"/>
        <w:numPr>
          <w:ilvl w:val="0"/>
          <w:numId w:val="2"/>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CD4E40">
        <w:tc>
          <w:tcPr>
            <w:tcW w:w="8494" w:type="dxa"/>
            <w:tcBorders>
              <w:left w:val="nil"/>
              <w:right w:val="nil"/>
            </w:tcBorders>
          </w:tcPr>
          <w:p w14:paraId="1825CBE1" w14:textId="0D4D0CB7" w:rsidR="00686D98" w:rsidRPr="00114B07" w:rsidRDefault="00686D98" w:rsidP="00CD4E40">
            <w:pPr>
              <w:pStyle w:val="Ttulo1"/>
              <w:jc w:val="center"/>
              <w:outlineLvl w:val="0"/>
            </w:pPr>
            <w:bookmarkStart w:id="5" w:name="_Toc68811109"/>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proofErr w:type="spellStart"/>
      <w:r w:rsidRPr="00E94167">
        <w:rPr>
          <w:i/>
          <w:iCs/>
        </w:rPr>
        <w:t>datasets</w:t>
      </w:r>
      <w:proofErr w:type="spellEnd"/>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adquirió de los principales operadores de telecomunicaciones la información sobre cómo se movía la población durante el confinamiento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CD4E40">
        <w:tc>
          <w:tcPr>
            <w:tcW w:w="8494" w:type="dxa"/>
            <w:tcBorders>
              <w:left w:val="nil"/>
              <w:right w:val="nil"/>
            </w:tcBorders>
          </w:tcPr>
          <w:p w14:paraId="35AE0F53" w14:textId="7F33DA10" w:rsidR="00804042" w:rsidRPr="00114B07" w:rsidRDefault="00804042" w:rsidP="00CD4E40">
            <w:pPr>
              <w:pStyle w:val="Ttulo1"/>
              <w:jc w:val="center"/>
              <w:outlineLvl w:val="0"/>
            </w:pPr>
            <w:bookmarkStart w:id="6" w:name="_Toc68811110"/>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D43039">
      <w:pPr>
        <w:pStyle w:val="Prrafodelista"/>
        <w:numPr>
          <w:ilvl w:val="0"/>
          <w:numId w:val="3"/>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D43039">
      <w:pPr>
        <w:pStyle w:val="Prrafodelista"/>
        <w:numPr>
          <w:ilvl w:val="0"/>
          <w:numId w:val="3"/>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D43039">
      <w:pPr>
        <w:pStyle w:val="Prrafodelista"/>
        <w:numPr>
          <w:ilvl w:val="0"/>
          <w:numId w:val="3"/>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D43039">
      <w:pPr>
        <w:pStyle w:val="Prrafodelista"/>
        <w:numPr>
          <w:ilvl w:val="0"/>
          <w:numId w:val="3"/>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CD4E40">
        <w:tc>
          <w:tcPr>
            <w:tcW w:w="8494" w:type="dxa"/>
            <w:tcBorders>
              <w:left w:val="nil"/>
              <w:right w:val="nil"/>
            </w:tcBorders>
          </w:tcPr>
          <w:p w14:paraId="00C345D7" w14:textId="32688012" w:rsidR="00CA0D54" w:rsidRPr="00114B07" w:rsidRDefault="00CA0D54" w:rsidP="00CD4E40">
            <w:pPr>
              <w:pStyle w:val="Ttulo1"/>
              <w:jc w:val="center"/>
              <w:outlineLvl w:val="0"/>
            </w:pPr>
            <w:bookmarkStart w:id="7" w:name="_Toc68811111"/>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DENUNCIAS-INFRACCIONES.xlsx</w:t>
            </w:r>
          </w:p>
          <w:p w14:paraId="3EEA4501" w14:textId="3CC8BB00" w:rsidR="00040D43" w:rsidRDefault="00040D43" w:rsidP="00361A72">
            <w:pPr>
              <w:ind w:firstLine="0"/>
            </w:pPr>
            <w:r>
              <w:t xml:space="preserve"> (específicamente la hoja «</w:t>
            </w:r>
            <w:proofErr w:type="spellStart"/>
            <w:r>
              <w:t>Datos_tratados</w:t>
            </w:r>
            <w:proofErr w:type="spellEnd"/>
            <w:r>
              <w:t>»)</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p>
        </w:tc>
        <w:tc>
          <w:tcPr>
            <w:tcW w:w="1843" w:type="dxa"/>
          </w:tcPr>
          <w:p w14:paraId="689631F0" w14:textId="3136963C" w:rsidR="00040D43" w:rsidRDefault="007A2B9F" w:rsidP="00361A72">
            <w:pPr>
              <w:ind w:firstLine="0"/>
            </w:pPr>
            <w:hyperlink r:id="rId18"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rsidR="00B35D10">
              <w:fldChar w:fldCharType="separate"/>
            </w:r>
            <w:r w:rsidR="00B35D10" w:rsidRPr="00B35D10">
              <w:rPr>
                <w:rFonts w:ascii="Calibri" w:hAnsi="Calibri"/>
              </w:rPr>
              <w:t>[5]</w:t>
            </w:r>
            <w:r w:rsidR="00B35D10">
              <w:fldChar w:fldCharType="end"/>
            </w:r>
            <w:r w:rsidR="00B35D10">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p>
        </w:tc>
        <w:tc>
          <w:tcPr>
            <w:tcW w:w="1843" w:type="dxa"/>
          </w:tcPr>
          <w:p w14:paraId="6F528ED6" w14:textId="59854FC2" w:rsidR="00040D43" w:rsidRDefault="007A2B9F" w:rsidP="00361A72">
            <w:pPr>
              <w:ind w:firstLine="0"/>
            </w:pPr>
            <w:hyperlink r:id="rId19"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rsidR="00B35D10">
              <w:fldChar w:fldCharType="separate"/>
            </w:r>
            <w:r w:rsidR="00B35D10" w:rsidRPr="00B35D10">
              <w:rPr>
                <w:rFonts w:ascii="Calibri" w:hAnsi="Calibri"/>
              </w:rPr>
              <w:t>[3]</w:t>
            </w:r>
            <w:r w:rsidR="00B35D10">
              <w:fldChar w:fldCharType="end"/>
            </w:r>
            <w:r w:rsidR="00B35D10">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w:t>
            </w:r>
            <w:proofErr w:type="spellStart"/>
            <w:r>
              <w:t>Datos_provincias</w:t>
            </w:r>
            <w:proofErr w:type="spellEnd"/>
            <w:r>
              <w:t>”)</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2977EBF4" w:rsidR="00361A72" w:rsidRDefault="00B10B5E" w:rsidP="00B10B5E">
      <w:pPr>
        <w:pStyle w:val="Descripcin"/>
        <w:jc w:val="center"/>
      </w:pPr>
      <w:bookmarkStart w:id="8" w:name="_Toc68811247"/>
      <w:r>
        <w:t xml:space="preserve">Tabla </w:t>
      </w:r>
      <w:fldSimple w:instr=" SEQ Tabla \* ARABIC ">
        <w:r w:rsidR="002733B2">
          <w:rPr>
            <w:noProof/>
          </w:rPr>
          <w:t>1</w:t>
        </w:r>
      </w:fldSimple>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CD4E40">
        <w:tc>
          <w:tcPr>
            <w:tcW w:w="8494" w:type="dxa"/>
            <w:tcBorders>
              <w:left w:val="nil"/>
              <w:right w:val="nil"/>
            </w:tcBorders>
          </w:tcPr>
          <w:p w14:paraId="22F68899" w14:textId="4DC523A3" w:rsidR="007C4268" w:rsidRPr="00114B07" w:rsidRDefault="00774DE5" w:rsidP="00CD4E40">
            <w:pPr>
              <w:pStyle w:val="Ttulo1"/>
              <w:jc w:val="center"/>
              <w:outlineLvl w:val="0"/>
            </w:pPr>
            <w:bookmarkStart w:id="9" w:name="_Toc68811112"/>
            <w:r>
              <w:t>PRA1 – Análisis y diseño del modelo</w:t>
            </w:r>
            <w:bookmarkEnd w:id="9"/>
          </w:p>
        </w:tc>
      </w:tr>
    </w:tbl>
    <w:p w14:paraId="33CD3D59" w14:textId="77777777" w:rsidR="007C4268" w:rsidRDefault="007C4268" w:rsidP="007C4268"/>
    <w:p w14:paraId="3C0BA726" w14:textId="2177A334" w:rsidR="00B73388" w:rsidRDefault="00B73388" w:rsidP="00F834C4">
      <w:pPr>
        <w:pStyle w:val="Ttulo2"/>
      </w:pPr>
      <w:bookmarkStart w:id="10" w:name="_Toc68811113"/>
      <w:r>
        <w:t>Análisis de los requerimientos</w:t>
      </w:r>
      <w:bookmarkEnd w:id="10"/>
    </w:p>
    <w:p w14:paraId="32AD0BCF" w14:textId="5CF3800C" w:rsidR="00F834C4" w:rsidRDefault="00F834C4" w:rsidP="00F834C4">
      <w:r>
        <w:t>El análisis de los requerimientos tiene como objetivo el saber cuáles son las necesidades u objetivos que tiene una empresa/organización respecto al análisis de información. Cabe destacar que esta información tiene que estar integrada en un sistema que permita dar respuestas a los analistas, con el fin de mejorar la toma de decisiones.</w:t>
      </w:r>
    </w:p>
    <w:p w14:paraId="048443E0" w14:textId="02537742" w:rsidR="008A5089" w:rsidRDefault="008A5089" w:rsidP="008A5089">
      <w:r>
        <w:t xml:space="preserve">Respecto al contexto de este problema, partimos de que a finales del 2019 apareció una nueva mutación de la familia de coronavirus, llamado </w:t>
      </w:r>
      <w:r>
        <w:rPr>
          <w:i/>
          <w:iCs/>
        </w:rPr>
        <w:t>SARS-CoV-2</w:t>
      </w:r>
      <w:r>
        <w:t>, el cual ha dejado un gran número de fallecidos en todo el mundo. Sin contar los hospitales desbordados, una cuarentena global, economías paralizadas…</w:t>
      </w:r>
    </w:p>
    <w:p w14:paraId="5712D479" w14:textId="68CBE1A8" w:rsidR="00AE32EA" w:rsidRDefault="00AE32EA" w:rsidP="008A5089">
      <w:r>
        <w:t>Una vez que hemos analizado el contexto, podemos definir las necesidad</w:t>
      </w:r>
      <w:r w:rsidR="00CD4E40">
        <w:t>es</w:t>
      </w:r>
      <w:r>
        <w:t xml:space="preserve"> que se nos presentan:</w:t>
      </w:r>
    </w:p>
    <w:p w14:paraId="42BB4DFE" w14:textId="6D9A2B09" w:rsidR="005D37F8" w:rsidRDefault="005D37F8" w:rsidP="00B14BB9">
      <w:pPr>
        <w:pStyle w:val="Prrafodelista"/>
        <w:numPr>
          <w:ilvl w:val="0"/>
          <w:numId w:val="4"/>
        </w:numPr>
      </w:pPr>
      <w:r>
        <w:t>Conocer la evolución de</w:t>
      </w:r>
      <w:r w:rsidR="00AE32EA">
        <w:t xml:space="preserve"> las diferentes infracciones/denuncias por desobediencia durante el estado de emergencia</w:t>
      </w:r>
      <w:r w:rsidR="002C43E8">
        <w:t xml:space="preserve"> en la comunidad del País Vasco</w:t>
      </w:r>
      <w:r w:rsidR="00AE32EA">
        <w:t>.</w:t>
      </w:r>
    </w:p>
    <w:p w14:paraId="4E71D82D" w14:textId="77777777" w:rsidR="00B14BB9" w:rsidRDefault="00B14BB9" w:rsidP="00B14BB9">
      <w:pPr>
        <w:pStyle w:val="Prrafodelista"/>
        <w:ind w:left="1117" w:firstLine="0"/>
      </w:pPr>
    </w:p>
    <w:p w14:paraId="33363C7D" w14:textId="74691065" w:rsidR="005D37F8" w:rsidRDefault="0066088D" w:rsidP="00D43039">
      <w:pPr>
        <w:pStyle w:val="Prrafodelista"/>
        <w:numPr>
          <w:ilvl w:val="0"/>
          <w:numId w:val="4"/>
        </w:numPr>
      </w:pPr>
      <w:r>
        <w:t>Analizar la evolución de la</w:t>
      </w:r>
      <w:r w:rsidR="001B6FAC">
        <w:t>s</w:t>
      </w:r>
      <w:r>
        <w:t xml:space="preserve"> llamadas al 112 producidas en la comunidad de Cataluña.</w:t>
      </w:r>
    </w:p>
    <w:p w14:paraId="22818158" w14:textId="77777777" w:rsidR="0066088D" w:rsidRDefault="0066088D" w:rsidP="0066088D">
      <w:pPr>
        <w:pStyle w:val="Prrafodelista"/>
      </w:pPr>
    </w:p>
    <w:p w14:paraId="03139D2D" w14:textId="24803F6B" w:rsidR="0066088D" w:rsidRDefault="0066088D" w:rsidP="00D43039">
      <w:pPr>
        <w:pStyle w:val="Prrafodelista"/>
        <w:numPr>
          <w:ilvl w:val="0"/>
          <w:numId w:val="4"/>
        </w:numPr>
      </w:pPr>
      <w:r>
        <w:t>Se tiene que poder realizar al análisis del punto anterior desde diferentes perspectivas: ámbito geográfico y tipología.</w:t>
      </w:r>
    </w:p>
    <w:p w14:paraId="164CC9F5" w14:textId="77777777" w:rsidR="00792996" w:rsidRDefault="00792996" w:rsidP="00792996">
      <w:pPr>
        <w:pStyle w:val="Prrafodelista"/>
      </w:pPr>
    </w:p>
    <w:p w14:paraId="670DC509" w14:textId="334E43A0" w:rsidR="00792996" w:rsidRDefault="00792996" w:rsidP="00D43039">
      <w:pPr>
        <w:pStyle w:val="Prrafodelista"/>
        <w:numPr>
          <w:ilvl w:val="0"/>
          <w:numId w:val="4"/>
        </w:numPr>
      </w:pPr>
      <w:r>
        <w:t>Movilidad de la población española durante el estado de alarma, en términos de características como la edad y la provincia.</w:t>
      </w:r>
    </w:p>
    <w:p w14:paraId="7B7ABB26" w14:textId="77777777" w:rsidR="007F50B0" w:rsidRDefault="007F50B0" w:rsidP="007F50B0">
      <w:pPr>
        <w:pStyle w:val="Prrafodelista"/>
      </w:pPr>
    </w:p>
    <w:p w14:paraId="5C8528CA" w14:textId="0CE63F90" w:rsidR="007F50B0" w:rsidRDefault="007F50B0" w:rsidP="007F50B0">
      <w:r>
        <w:t>Una vez que tenemos claro las necesidades que se tienen que cubrir, podemos plantearnos diversas preguntas, algunas de ella son:</w:t>
      </w:r>
    </w:p>
    <w:p w14:paraId="7821398C" w14:textId="6689175F" w:rsidR="007F50B0" w:rsidRDefault="008760C8" w:rsidP="00D43039">
      <w:pPr>
        <w:pStyle w:val="Prrafodelista"/>
        <w:numPr>
          <w:ilvl w:val="0"/>
          <w:numId w:val="5"/>
        </w:numPr>
      </w:pPr>
      <w:r>
        <w:lastRenderedPageBreak/>
        <w:t xml:space="preserve">Evolución de las infracciones durante el estado de emergencia en el </w:t>
      </w:r>
      <w:r w:rsidR="00F33CBC">
        <w:t>P</w:t>
      </w:r>
      <w:r>
        <w:t xml:space="preserve">aís </w:t>
      </w:r>
      <w:r w:rsidR="00F33CBC">
        <w:t>V</w:t>
      </w:r>
      <w:r>
        <w:t>asco.</w:t>
      </w:r>
    </w:p>
    <w:p w14:paraId="08B3D4D2" w14:textId="77777777" w:rsidR="00DB6AE4" w:rsidRDefault="00DB6AE4" w:rsidP="00DB6AE4">
      <w:pPr>
        <w:pStyle w:val="Prrafodelista"/>
        <w:ind w:left="1117" w:firstLine="0"/>
      </w:pPr>
    </w:p>
    <w:p w14:paraId="18A45E0D" w14:textId="30A77CA4" w:rsidR="0032741B" w:rsidRDefault="001141DE" w:rsidP="00766C89">
      <w:pPr>
        <w:pStyle w:val="Prrafodelista"/>
        <w:numPr>
          <w:ilvl w:val="0"/>
          <w:numId w:val="5"/>
        </w:numPr>
      </w:pPr>
      <w:r>
        <w:t xml:space="preserve">En qué </w:t>
      </w:r>
      <w:r w:rsidR="0049206A">
        <w:t>fechas</w:t>
      </w:r>
      <w:r w:rsidR="008760C8">
        <w:t xml:space="preserve"> </w:t>
      </w:r>
      <w:r>
        <w:t>se han cometido</w:t>
      </w:r>
      <w:r w:rsidR="008760C8">
        <w:t xml:space="preserve"> más infracciones en el </w:t>
      </w:r>
      <w:r w:rsidR="00F33CBC">
        <w:t>P</w:t>
      </w:r>
      <w:r w:rsidR="008760C8">
        <w:t xml:space="preserve">aís </w:t>
      </w:r>
      <w:r w:rsidR="00F33CBC">
        <w:t>V</w:t>
      </w:r>
      <w:r w:rsidR="008760C8">
        <w:t>asco.</w:t>
      </w:r>
    </w:p>
    <w:p w14:paraId="5FE21E3A" w14:textId="77777777" w:rsidR="00766C89" w:rsidRDefault="00766C89" w:rsidP="00766C89">
      <w:pPr>
        <w:pStyle w:val="Prrafodelista"/>
      </w:pPr>
    </w:p>
    <w:p w14:paraId="1700AD35" w14:textId="2B141BDE" w:rsidR="00766C89" w:rsidRDefault="00766C89" w:rsidP="00766C89">
      <w:pPr>
        <w:pStyle w:val="Prrafodelista"/>
        <w:numPr>
          <w:ilvl w:val="0"/>
          <w:numId w:val="5"/>
        </w:numPr>
      </w:pPr>
      <w:r>
        <w:t>Número de habitantes por provincia.</w:t>
      </w:r>
    </w:p>
    <w:p w14:paraId="3D7DD67C" w14:textId="77777777" w:rsidR="00766C89" w:rsidRDefault="00766C89" w:rsidP="00766C89">
      <w:pPr>
        <w:pStyle w:val="Prrafodelista"/>
        <w:ind w:left="1117" w:firstLine="0"/>
      </w:pPr>
    </w:p>
    <w:p w14:paraId="1A06B683" w14:textId="55A67ADF" w:rsidR="00DB6AE4" w:rsidRDefault="00DB6AE4" w:rsidP="00D43039">
      <w:pPr>
        <w:pStyle w:val="Prrafodelista"/>
        <w:numPr>
          <w:ilvl w:val="0"/>
          <w:numId w:val="5"/>
        </w:numPr>
      </w:pPr>
      <w:r>
        <w:t>Evolución del número de llamadas al 112 por ámbito geográfico y tipología.</w:t>
      </w:r>
    </w:p>
    <w:p w14:paraId="09995B51" w14:textId="77777777" w:rsidR="00AF51E7" w:rsidRDefault="00AF51E7" w:rsidP="00AF51E7">
      <w:pPr>
        <w:pStyle w:val="Prrafodelista"/>
      </w:pPr>
    </w:p>
    <w:p w14:paraId="6EC4A921" w14:textId="373AFB33" w:rsidR="00AF51E7" w:rsidRDefault="00AF51E7" w:rsidP="00D43039">
      <w:pPr>
        <w:pStyle w:val="Prrafodelista"/>
        <w:numPr>
          <w:ilvl w:val="0"/>
          <w:numId w:val="5"/>
        </w:numPr>
      </w:pPr>
      <w:r>
        <w:t>Fechas en las que se ha llamado más al 112.</w:t>
      </w:r>
    </w:p>
    <w:p w14:paraId="4FE9336E" w14:textId="77777777" w:rsidR="00290497" w:rsidRDefault="00290497" w:rsidP="00290497">
      <w:pPr>
        <w:pStyle w:val="Prrafodelista"/>
      </w:pPr>
    </w:p>
    <w:p w14:paraId="77749E48" w14:textId="44D8B0D5" w:rsidR="00290497" w:rsidRDefault="00290497" w:rsidP="00D43039">
      <w:pPr>
        <w:pStyle w:val="Prrafodelista"/>
        <w:numPr>
          <w:ilvl w:val="0"/>
          <w:numId w:val="5"/>
        </w:numPr>
      </w:pPr>
      <w:r>
        <w:t xml:space="preserve">Evolución </w:t>
      </w:r>
      <w:r w:rsidR="001F2A30">
        <w:t>del</w:t>
      </w:r>
      <w:r>
        <w:t xml:space="preserve"> porcentaje movilidad de la población durante el estado de alarma.</w:t>
      </w:r>
    </w:p>
    <w:p w14:paraId="0C785CDA" w14:textId="77777777" w:rsidR="00290497" w:rsidRDefault="00290497" w:rsidP="00290497">
      <w:pPr>
        <w:pStyle w:val="Prrafodelista"/>
      </w:pPr>
    </w:p>
    <w:p w14:paraId="27A74BFB" w14:textId="488DE2BE" w:rsidR="00060C1E" w:rsidRDefault="008D73DC" w:rsidP="006A1F24">
      <w:pPr>
        <w:pStyle w:val="Prrafodelista"/>
        <w:numPr>
          <w:ilvl w:val="0"/>
          <w:numId w:val="5"/>
        </w:numPr>
      </w:pPr>
      <w:r>
        <w:t>Media</w:t>
      </w:r>
      <w:r w:rsidR="00290497">
        <w:t xml:space="preserve"> porcentaje</w:t>
      </w:r>
      <w:r w:rsidR="00F371CF">
        <w:t xml:space="preserve"> por mes</w:t>
      </w:r>
      <w:r w:rsidR="00290497">
        <w:t xml:space="preserve"> de movilidad de la población</w:t>
      </w:r>
      <w:r w:rsidR="005F0E9C">
        <w:t xml:space="preserve"> por provincia</w:t>
      </w:r>
      <w:r w:rsidR="00290497">
        <w:t xml:space="preserve"> durante el estado de alarm</w:t>
      </w:r>
      <w:r w:rsidR="005F0E9C">
        <w:t>a</w:t>
      </w:r>
      <w:r w:rsidR="00290497">
        <w:t>.</w:t>
      </w:r>
    </w:p>
    <w:p w14:paraId="008EE5FD" w14:textId="77777777" w:rsidR="006A1F24" w:rsidRDefault="006A1F24" w:rsidP="006A1F24">
      <w:pPr>
        <w:pStyle w:val="Prrafodelista"/>
        <w:ind w:left="1117" w:firstLine="0"/>
      </w:pPr>
    </w:p>
    <w:p w14:paraId="6EA4142F" w14:textId="141D687B" w:rsidR="00060C1E" w:rsidRDefault="005C3D24" w:rsidP="00D43039">
      <w:pPr>
        <w:pStyle w:val="Prrafodelista"/>
        <w:numPr>
          <w:ilvl w:val="0"/>
          <w:numId w:val="5"/>
        </w:numPr>
      </w:pPr>
      <w:r>
        <w:t>P</w:t>
      </w:r>
      <w:r w:rsidR="00060C1E">
        <w:t>orcentaje de población a nivel nacional que evitaba aglomeraciones por edad.</w:t>
      </w:r>
    </w:p>
    <w:p w14:paraId="47893ABF" w14:textId="77777777" w:rsidR="0030444C" w:rsidRDefault="0030444C" w:rsidP="0030444C">
      <w:pPr>
        <w:pStyle w:val="Prrafodelista"/>
      </w:pPr>
    </w:p>
    <w:p w14:paraId="15217471" w14:textId="64AC5684" w:rsidR="008056C0" w:rsidRDefault="00390D30" w:rsidP="00C920F4">
      <w:pPr>
        <w:pStyle w:val="Prrafodelista"/>
        <w:numPr>
          <w:ilvl w:val="0"/>
          <w:numId w:val="5"/>
        </w:numPr>
      </w:pPr>
      <w:r>
        <w:t>M</w:t>
      </w:r>
      <w:r w:rsidR="00711881">
        <w:t>áximo porcentaje de la población que evitaba las aglomeraciones</w:t>
      </w:r>
      <w:r w:rsidR="001A1E42">
        <w:t>.</w:t>
      </w:r>
    </w:p>
    <w:p w14:paraId="693443FF" w14:textId="0EEDB9FA" w:rsidR="008056C0" w:rsidRDefault="008056C0" w:rsidP="008056C0">
      <w:pPr>
        <w:pStyle w:val="Ttulo2"/>
      </w:pPr>
      <w:bookmarkStart w:id="11" w:name="_Toc68811114"/>
      <w:r>
        <w:t>Análisis de fuentes de datos</w:t>
      </w:r>
      <w:bookmarkEnd w:id="11"/>
    </w:p>
    <w:p w14:paraId="5104733A" w14:textId="18F9C6DC" w:rsidR="008056C0" w:rsidRDefault="00D10657" w:rsidP="00904029">
      <w:r>
        <w:t>Respecto al análisis de fuentes de datos, tenemos como objetivo en revisar las fuentes de datos proporcionadas e identificar el tipo de información que contienen, su formato y volumetría.</w:t>
      </w:r>
    </w:p>
    <w:p w14:paraId="414E94C1" w14:textId="7696BFB2" w:rsidR="001B50B0" w:rsidRDefault="001B50B0" w:rsidP="001B50B0">
      <w:pPr>
        <w:pStyle w:val="Ttulo3"/>
      </w:pPr>
      <w:bookmarkStart w:id="12" w:name="_Toc68811115"/>
      <w:r>
        <w:t xml:space="preserve">Ficheros </w:t>
      </w:r>
      <w:r w:rsidR="00274652">
        <w:t>CSV</w:t>
      </w:r>
      <w:bookmarkEnd w:id="12"/>
    </w:p>
    <w:p w14:paraId="104513FE" w14:textId="60AE41CE" w:rsidR="00274652" w:rsidRDefault="00274652" w:rsidP="00274652">
      <w:r>
        <w:t>El formato de los ficheros CSV es el siguiente:</w:t>
      </w:r>
    </w:p>
    <w:p w14:paraId="181F5F58" w14:textId="750485B9" w:rsidR="00274652" w:rsidRDefault="00274652" w:rsidP="00274652">
      <w:pPr>
        <w:pStyle w:val="Prrafodelista"/>
        <w:numPr>
          <w:ilvl w:val="0"/>
          <w:numId w:val="6"/>
        </w:numPr>
      </w:pPr>
      <w:r>
        <w:t>Primera línea con los campos del dataset.</w:t>
      </w:r>
    </w:p>
    <w:p w14:paraId="498B0C22" w14:textId="5F694101" w:rsidR="00274652" w:rsidRDefault="00274652" w:rsidP="00274652">
      <w:pPr>
        <w:pStyle w:val="Prrafodelista"/>
        <w:numPr>
          <w:ilvl w:val="0"/>
          <w:numId w:val="6"/>
        </w:numPr>
      </w:pPr>
      <w:r>
        <w:t>El separador de campos es el punto y como  “;”.</w:t>
      </w:r>
    </w:p>
    <w:p w14:paraId="63EFA811" w14:textId="7626DE2D" w:rsidR="005B5F04" w:rsidRDefault="005B5F04" w:rsidP="00274652">
      <w:pPr>
        <w:pStyle w:val="Prrafodelista"/>
        <w:numPr>
          <w:ilvl w:val="0"/>
          <w:numId w:val="6"/>
        </w:numPr>
      </w:pPr>
      <w:r>
        <w:t>El separador decimal es la coma “,”.</w:t>
      </w:r>
    </w:p>
    <w:p w14:paraId="4C26563D" w14:textId="356BF380" w:rsidR="009D67AC" w:rsidRDefault="009D67AC" w:rsidP="009D67AC">
      <w:r w:rsidRPr="009D67AC">
        <w:rPr>
          <w:b/>
          <w:bCs/>
        </w:rPr>
        <w:t>35167bsc</w:t>
      </w:r>
      <w:r>
        <w:rPr>
          <w:b/>
          <w:bCs/>
        </w:rPr>
        <w:t>.csv</w:t>
      </w:r>
      <w:r>
        <w:t>: recoge la movilidad de la población durante el estado de alarma. Este fichero presenta los siguientes camp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D67AC" w14:paraId="38FF1E6B" w14:textId="77777777" w:rsidTr="00156378">
        <w:tc>
          <w:tcPr>
            <w:tcW w:w="2831" w:type="dxa"/>
          </w:tcPr>
          <w:p w14:paraId="1E51F614" w14:textId="40B4A026" w:rsidR="009D67AC" w:rsidRPr="00156378" w:rsidRDefault="009D67AC" w:rsidP="00156378">
            <w:pPr>
              <w:ind w:firstLine="0"/>
              <w:jc w:val="center"/>
              <w:rPr>
                <w:b/>
                <w:bCs/>
              </w:rPr>
            </w:pPr>
            <w:r w:rsidRPr="00156378">
              <w:rPr>
                <w:b/>
                <w:bCs/>
              </w:rPr>
              <w:t>Nombre del campo</w:t>
            </w:r>
          </w:p>
        </w:tc>
        <w:tc>
          <w:tcPr>
            <w:tcW w:w="2831" w:type="dxa"/>
          </w:tcPr>
          <w:p w14:paraId="495A1B75" w14:textId="2CFD5DEF" w:rsidR="009D67AC" w:rsidRPr="00156378" w:rsidRDefault="009D67AC" w:rsidP="00156378">
            <w:pPr>
              <w:ind w:firstLine="0"/>
              <w:jc w:val="center"/>
              <w:rPr>
                <w:b/>
                <w:bCs/>
              </w:rPr>
            </w:pPr>
            <w:r w:rsidRPr="00156378">
              <w:rPr>
                <w:b/>
                <w:bCs/>
              </w:rPr>
              <w:t>Tipo</w:t>
            </w:r>
          </w:p>
        </w:tc>
        <w:tc>
          <w:tcPr>
            <w:tcW w:w="2832" w:type="dxa"/>
          </w:tcPr>
          <w:p w14:paraId="20DC2834" w14:textId="777B2F6D" w:rsidR="009D67AC" w:rsidRPr="00156378" w:rsidRDefault="009D67AC" w:rsidP="00156378">
            <w:pPr>
              <w:ind w:firstLine="0"/>
              <w:jc w:val="center"/>
              <w:rPr>
                <w:b/>
                <w:bCs/>
              </w:rPr>
            </w:pPr>
            <w:r w:rsidRPr="00156378">
              <w:rPr>
                <w:b/>
                <w:bCs/>
              </w:rPr>
              <w:t>Ejemplo</w:t>
            </w:r>
          </w:p>
        </w:tc>
      </w:tr>
      <w:tr w:rsidR="009D67AC" w14:paraId="5E8660E3" w14:textId="77777777" w:rsidTr="00156378">
        <w:tc>
          <w:tcPr>
            <w:tcW w:w="2831" w:type="dxa"/>
          </w:tcPr>
          <w:p w14:paraId="2E3ECC4F" w14:textId="25C43224" w:rsidR="009D67AC" w:rsidRDefault="009D67AC" w:rsidP="009D67AC">
            <w:pPr>
              <w:ind w:firstLine="0"/>
            </w:pPr>
            <w:r>
              <w:t>Zonas de movilidad</w:t>
            </w:r>
          </w:p>
        </w:tc>
        <w:tc>
          <w:tcPr>
            <w:tcW w:w="2831" w:type="dxa"/>
          </w:tcPr>
          <w:p w14:paraId="3A30B995" w14:textId="5CA62252" w:rsidR="009D67AC" w:rsidRDefault="009D67AC" w:rsidP="009D67AC">
            <w:pPr>
              <w:ind w:firstLine="0"/>
            </w:pPr>
            <w:r>
              <w:t>Text</w:t>
            </w:r>
          </w:p>
        </w:tc>
        <w:tc>
          <w:tcPr>
            <w:tcW w:w="2832" w:type="dxa"/>
          </w:tcPr>
          <w:p w14:paraId="7A4C5C85" w14:textId="72FC3CB3" w:rsidR="009D67AC" w:rsidRDefault="009D67AC" w:rsidP="009D67AC">
            <w:pPr>
              <w:ind w:firstLine="0"/>
            </w:pPr>
            <w:r>
              <w:t>Almería</w:t>
            </w:r>
          </w:p>
        </w:tc>
      </w:tr>
      <w:tr w:rsidR="009D67AC" w14:paraId="18F73AB9" w14:textId="77777777" w:rsidTr="00156378">
        <w:tc>
          <w:tcPr>
            <w:tcW w:w="2831" w:type="dxa"/>
          </w:tcPr>
          <w:p w14:paraId="643FC6FE" w14:textId="392620B6" w:rsidR="009D67AC" w:rsidRDefault="009D67AC" w:rsidP="009D67AC">
            <w:pPr>
              <w:ind w:firstLine="0"/>
            </w:pPr>
            <w:r>
              <w:lastRenderedPageBreak/>
              <w:t>Periodo</w:t>
            </w:r>
          </w:p>
        </w:tc>
        <w:tc>
          <w:tcPr>
            <w:tcW w:w="2831" w:type="dxa"/>
          </w:tcPr>
          <w:p w14:paraId="7DC1F901" w14:textId="4B7F96F6" w:rsidR="009D67AC" w:rsidRDefault="00020662" w:rsidP="009D67AC">
            <w:pPr>
              <w:ind w:firstLine="0"/>
            </w:pPr>
            <w:r>
              <w:t>Date</w:t>
            </w:r>
          </w:p>
        </w:tc>
        <w:tc>
          <w:tcPr>
            <w:tcW w:w="2832" w:type="dxa"/>
          </w:tcPr>
          <w:p w14:paraId="157A8970" w14:textId="329E713E" w:rsidR="009D67AC" w:rsidRDefault="009D67AC" w:rsidP="009D67AC">
            <w:pPr>
              <w:ind w:firstLine="0"/>
            </w:pPr>
            <w:r>
              <w:t>20/6/2020</w:t>
            </w:r>
          </w:p>
        </w:tc>
      </w:tr>
      <w:tr w:rsidR="009D67AC" w14:paraId="6DA00E40" w14:textId="77777777" w:rsidTr="00156378">
        <w:tc>
          <w:tcPr>
            <w:tcW w:w="2831" w:type="dxa"/>
          </w:tcPr>
          <w:p w14:paraId="5F94850D" w14:textId="0B1FEDB5" w:rsidR="009D67AC" w:rsidRDefault="009D67AC" w:rsidP="009D67AC">
            <w:pPr>
              <w:ind w:firstLine="0"/>
            </w:pPr>
            <w:r>
              <w:t>Total</w:t>
            </w:r>
          </w:p>
        </w:tc>
        <w:tc>
          <w:tcPr>
            <w:tcW w:w="2831" w:type="dxa"/>
          </w:tcPr>
          <w:p w14:paraId="5FC12640" w14:textId="2DB7A259" w:rsidR="009D67AC" w:rsidRDefault="009D67AC" w:rsidP="009D67AC">
            <w:pPr>
              <w:ind w:firstLine="0"/>
            </w:pPr>
            <w:proofErr w:type="spellStart"/>
            <w:r>
              <w:t>Number</w:t>
            </w:r>
            <w:proofErr w:type="spellEnd"/>
          </w:p>
        </w:tc>
        <w:tc>
          <w:tcPr>
            <w:tcW w:w="2832" w:type="dxa"/>
          </w:tcPr>
          <w:p w14:paraId="0FE55FFC" w14:textId="412E17B2" w:rsidR="009D67AC" w:rsidRDefault="009D67AC" w:rsidP="00156378">
            <w:pPr>
              <w:keepNext/>
              <w:ind w:firstLine="0"/>
            </w:pPr>
            <w:r>
              <w:t>15,15</w:t>
            </w:r>
          </w:p>
        </w:tc>
      </w:tr>
    </w:tbl>
    <w:p w14:paraId="0969362B" w14:textId="53F1B1A3" w:rsidR="009D67AC" w:rsidRDefault="00156378" w:rsidP="00156378">
      <w:pPr>
        <w:pStyle w:val="Descripcin"/>
        <w:jc w:val="center"/>
      </w:pPr>
      <w:bookmarkStart w:id="13" w:name="_Toc68811248"/>
      <w:r>
        <w:t xml:space="preserve">Tabla </w:t>
      </w:r>
      <w:fldSimple w:instr=" SEQ Tabla \* ARABIC ">
        <w:r w:rsidR="002733B2">
          <w:rPr>
            <w:noProof/>
          </w:rPr>
          <w:t>2</w:t>
        </w:r>
      </w:fldSimple>
      <w:r>
        <w:t xml:space="preserve"> - Campos del fichero 35167bsc.csv</w:t>
      </w:r>
      <w:bookmarkEnd w:id="13"/>
    </w:p>
    <w:p w14:paraId="3E35E759" w14:textId="368826ED" w:rsidR="00156378" w:rsidRDefault="00343732" w:rsidP="00156378">
      <w:r>
        <w:t>Podemos observar, que dicho dataset tiene un registro por cada provincia y por cada fecha durante todo el estado de alarma.</w:t>
      </w:r>
    </w:p>
    <w:p w14:paraId="204A2F89" w14:textId="176A9052" w:rsidR="00636B46" w:rsidRDefault="00636B46" w:rsidP="00156378">
      <w:r>
        <w:t>Por otro lado, tenemos 4</w:t>
      </w:r>
      <w:r w:rsidR="009B1393">
        <w:t>.</w:t>
      </w:r>
      <w:r>
        <w:t>732 observaciones y 3 atributos.</w:t>
      </w:r>
    </w:p>
    <w:p w14:paraId="432D7607" w14:textId="757E8B26" w:rsidR="005956B2" w:rsidRDefault="005956B2" w:rsidP="00156378">
      <w:r w:rsidRPr="005956B2">
        <w:rPr>
          <w:b/>
          <w:bCs/>
        </w:rPr>
        <w:t>poblacion_9687bsc</w:t>
      </w:r>
      <w:r>
        <w:rPr>
          <w:b/>
          <w:bCs/>
        </w:rPr>
        <w:t xml:space="preserve">: </w:t>
      </w:r>
      <w:r>
        <w:t>contiene las cifras de la población española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21271" w14:paraId="5568822E" w14:textId="77777777" w:rsidTr="0019380B">
        <w:tc>
          <w:tcPr>
            <w:tcW w:w="2831" w:type="dxa"/>
          </w:tcPr>
          <w:p w14:paraId="2C6FB2BB" w14:textId="4D64B801" w:rsidR="00921271" w:rsidRPr="0019380B" w:rsidRDefault="00921271" w:rsidP="0019380B">
            <w:pPr>
              <w:ind w:firstLine="0"/>
              <w:jc w:val="center"/>
              <w:rPr>
                <w:b/>
                <w:bCs/>
              </w:rPr>
            </w:pPr>
            <w:r w:rsidRPr="0019380B">
              <w:rPr>
                <w:b/>
                <w:bCs/>
              </w:rPr>
              <w:t>Nombre del campo</w:t>
            </w:r>
          </w:p>
        </w:tc>
        <w:tc>
          <w:tcPr>
            <w:tcW w:w="2831" w:type="dxa"/>
          </w:tcPr>
          <w:p w14:paraId="54287085" w14:textId="41EB3366" w:rsidR="00921271" w:rsidRPr="0019380B" w:rsidRDefault="00921271" w:rsidP="0019380B">
            <w:pPr>
              <w:ind w:firstLine="0"/>
              <w:jc w:val="center"/>
              <w:rPr>
                <w:b/>
                <w:bCs/>
              </w:rPr>
            </w:pPr>
            <w:r w:rsidRPr="0019380B">
              <w:rPr>
                <w:b/>
                <w:bCs/>
              </w:rPr>
              <w:t>Tipo</w:t>
            </w:r>
          </w:p>
        </w:tc>
        <w:tc>
          <w:tcPr>
            <w:tcW w:w="2832" w:type="dxa"/>
          </w:tcPr>
          <w:p w14:paraId="2E718E30" w14:textId="561911E8" w:rsidR="00921271" w:rsidRPr="0019380B" w:rsidRDefault="00921271" w:rsidP="0019380B">
            <w:pPr>
              <w:ind w:firstLine="0"/>
              <w:jc w:val="center"/>
              <w:rPr>
                <w:b/>
                <w:bCs/>
              </w:rPr>
            </w:pPr>
            <w:r w:rsidRPr="0019380B">
              <w:rPr>
                <w:b/>
                <w:bCs/>
              </w:rPr>
              <w:t>Ejemplo</w:t>
            </w:r>
          </w:p>
        </w:tc>
      </w:tr>
      <w:tr w:rsidR="00921271" w14:paraId="29466888" w14:textId="77777777" w:rsidTr="0019380B">
        <w:tc>
          <w:tcPr>
            <w:tcW w:w="2831" w:type="dxa"/>
          </w:tcPr>
          <w:p w14:paraId="25570823" w14:textId="796184C1" w:rsidR="00921271" w:rsidRDefault="00921271" w:rsidP="00156378">
            <w:pPr>
              <w:ind w:firstLine="0"/>
            </w:pPr>
            <w:r>
              <w:t>Edad Simple</w:t>
            </w:r>
          </w:p>
        </w:tc>
        <w:tc>
          <w:tcPr>
            <w:tcW w:w="2831" w:type="dxa"/>
          </w:tcPr>
          <w:p w14:paraId="16DFEFFF" w14:textId="6C3FEA4A" w:rsidR="00921271" w:rsidRDefault="00921271" w:rsidP="00156378">
            <w:pPr>
              <w:ind w:firstLine="0"/>
            </w:pPr>
            <w:r>
              <w:t>Text</w:t>
            </w:r>
          </w:p>
        </w:tc>
        <w:tc>
          <w:tcPr>
            <w:tcW w:w="2832" w:type="dxa"/>
          </w:tcPr>
          <w:p w14:paraId="2806D5D7" w14:textId="000A0217" w:rsidR="00921271" w:rsidRDefault="0019380B" w:rsidP="00156378">
            <w:pPr>
              <w:ind w:firstLine="0"/>
            </w:pPr>
            <w:r>
              <w:t>Total</w:t>
            </w:r>
          </w:p>
        </w:tc>
      </w:tr>
      <w:tr w:rsidR="00921271" w14:paraId="190293FB" w14:textId="77777777" w:rsidTr="0019380B">
        <w:tc>
          <w:tcPr>
            <w:tcW w:w="2831" w:type="dxa"/>
          </w:tcPr>
          <w:p w14:paraId="0D24F191" w14:textId="498A6D0A" w:rsidR="00921271" w:rsidRDefault="00921271" w:rsidP="00156378">
            <w:pPr>
              <w:ind w:firstLine="0"/>
            </w:pPr>
            <w:r>
              <w:t>Provincias</w:t>
            </w:r>
          </w:p>
        </w:tc>
        <w:tc>
          <w:tcPr>
            <w:tcW w:w="2831" w:type="dxa"/>
          </w:tcPr>
          <w:p w14:paraId="5D53F814" w14:textId="1722DCDC" w:rsidR="00921271" w:rsidRDefault="00921271" w:rsidP="00156378">
            <w:pPr>
              <w:ind w:firstLine="0"/>
            </w:pPr>
            <w:r>
              <w:t>Text</w:t>
            </w:r>
          </w:p>
        </w:tc>
        <w:tc>
          <w:tcPr>
            <w:tcW w:w="2832" w:type="dxa"/>
          </w:tcPr>
          <w:p w14:paraId="7960FE24" w14:textId="65C52447" w:rsidR="00921271" w:rsidRDefault="0019380B" w:rsidP="00156378">
            <w:pPr>
              <w:ind w:firstLine="0"/>
            </w:pPr>
            <w:r>
              <w:t>02 Albacete</w:t>
            </w:r>
          </w:p>
        </w:tc>
      </w:tr>
      <w:tr w:rsidR="00921271" w14:paraId="5E0678B8" w14:textId="77777777" w:rsidTr="0019380B">
        <w:tc>
          <w:tcPr>
            <w:tcW w:w="2831" w:type="dxa"/>
          </w:tcPr>
          <w:p w14:paraId="12F3C30D" w14:textId="69D1D911" w:rsidR="00921271" w:rsidRDefault="00921271" w:rsidP="00156378">
            <w:pPr>
              <w:ind w:firstLine="0"/>
            </w:pPr>
            <w:r>
              <w:t>Sexo</w:t>
            </w:r>
          </w:p>
        </w:tc>
        <w:tc>
          <w:tcPr>
            <w:tcW w:w="2831" w:type="dxa"/>
          </w:tcPr>
          <w:p w14:paraId="2C8E8C69" w14:textId="33DD5BBA" w:rsidR="00921271" w:rsidRDefault="00921271" w:rsidP="00156378">
            <w:pPr>
              <w:ind w:firstLine="0"/>
            </w:pPr>
            <w:r>
              <w:t>Text</w:t>
            </w:r>
          </w:p>
        </w:tc>
        <w:tc>
          <w:tcPr>
            <w:tcW w:w="2832" w:type="dxa"/>
          </w:tcPr>
          <w:p w14:paraId="73AD64F1" w14:textId="0721FF27" w:rsidR="00921271" w:rsidRDefault="0019380B" w:rsidP="00156378">
            <w:pPr>
              <w:ind w:firstLine="0"/>
            </w:pPr>
            <w:r>
              <w:t>Ambos sexos</w:t>
            </w:r>
          </w:p>
        </w:tc>
      </w:tr>
      <w:tr w:rsidR="00921271" w14:paraId="146A1195" w14:textId="77777777" w:rsidTr="0019380B">
        <w:tc>
          <w:tcPr>
            <w:tcW w:w="2831" w:type="dxa"/>
          </w:tcPr>
          <w:p w14:paraId="39521EC2" w14:textId="08C2C743" w:rsidR="00921271" w:rsidRDefault="00921271" w:rsidP="00156378">
            <w:pPr>
              <w:ind w:firstLine="0"/>
            </w:pPr>
            <w:r>
              <w:t>Periodo</w:t>
            </w:r>
          </w:p>
        </w:tc>
        <w:tc>
          <w:tcPr>
            <w:tcW w:w="2831" w:type="dxa"/>
          </w:tcPr>
          <w:p w14:paraId="1E72D23E" w14:textId="12329FD3" w:rsidR="00921271" w:rsidRDefault="00921271" w:rsidP="00156378">
            <w:pPr>
              <w:ind w:firstLine="0"/>
            </w:pPr>
            <w:r>
              <w:t>Text</w:t>
            </w:r>
          </w:p>
        </w:tc>
        <w:tc>
          <w:tcPr>
            <w:tcW w:w="2832" w:type="dxa"/>
          </w:tcPr>
          <w:p w14:paraId="35F85F3A" w14:textId="6A0A70DF" w:rsidR="00921271" w:rsidRDefault="0019380B" w:rsidP="00156378">
            <w:pPr>
              <w:ind w:firstLine="0"/>
            </w:pPr>
            <w:r>
              <w:t>1 de enero de 2020</w:t>
            </w:r>
          </w:p>
        </w:tc>
      </w:tr>
      <w:tr w:rsidR="00921271" w14:paraId="44EBA200" w14:textId="77777777" w:rsidTr="0019380B">
        <w:tc>
          <w:tcPr>
            <w:tcW w:w="2831" w:type="dxa"/>
          </w:tcPr>
          <w:p w14:paraId="44314EFB" w14:textId="76B68364" w:rsidR="00921271" w:rsidRDefault="00921271" w:rsidP="00156378">
            <w:pPr>
              <w:ind w:firstLine="0"/>
            </w:pPr>
            <w:r>
              <w:t>Total</w:t>
            </w:r>
          </w:p>
        </w:tc>
        <w:tc>
          <w:tcPr>
            <w:tcW w:w="2831" w:type="dxa"/>
          </w:tcPr>
          <w:p w14:paraId="32AFC275" w14:textId="0EBE1E1B" w:rsidR="00921271" w:rsidRDefault="00921271" w:rsidP="00156378">
            <w:pPr>
              <w:ind w:firstLine="0"/>
            </w:pPr>
            <w:proofErr w:type="spellStart"/>
            <w:r>
              <w:t>Number</w:t>
            </w:r>
            <w:proofErr w:type="spellEnd"/>
          </w:p>
        </w:tc>
        <w:tc>
          <w:tcPr>
            <w:tcW w:w="2832" w:type="dxa"/>
          </w:tcPr>
          <w:p w14:paraId="1BC3E317" w14:textId="6C765BD9" w:rsidR="00921271" w:rsidRDefault="0019380B" w:rsidP="0019380B">
            <w:pPr>
              <w:keepNext/>
              <w:ind w:firstLine="0"/>
            </w:pPr>
            <w:r>
              <w:t>389.830</w:t>
            </w:r>
          </w:p>
        </w:tc>
      </w:tr>
    </w:tbl>
    <w:p w14:paraId="12AD2C37" w14:textId="035AFE12" w:rsidR="005B2A8F" w:rsidRDefault="0019380B" w:rsidP="0019380B">
      <w:pPr>
        <w:pStyle w:val="Descripcin"/>
        <w:jc w:val="center"/>
      </w:pPr>
      <w:bookmarkStart w:id="14" w:name="_Toc68811249"/>
      <w:r>
        <w:t xml:space="preserve">Tabla </w:t>
      </w:r>
      <w:fldSimple w:instr=" SEQ Tabla \* ARABIC ">
        <w:r w:rsidR="002733B2">
          <w:rPr>
            <w:noProof/>
          </w:rPr>
          <w:t>3</w:t>
        </w:r>
      </w:fldSimple>
      <w:r>
        <w:t xml:space="preserve"> - Campos del fichero poblacion_9687bsc.csv</w:t>
      </w:r>
      <w:bookmarkEnd w:id="14"/>
    </w:p>
    <w:p w14:paraId="3A73D7EF" w14:textId="14B11D36" w:rsidR="00D778C9" w:rsidRDefault="00D778C9" w:rsidP="00D778C9">
      <w:r>
        <w:t>Podemos observar, que el campo “Edad simple” siempre tiene el mismo valor “Total”, el campo “Sexo” también tiene siempre el mismo valor “Ambos sexos” y el campo “Periodo” siempre tiene el valor “1 de enero de 2020”.</w:t>
      </w:r>
    </w:p>
    <w:p w14:paraId="69BA5FA1" w14:textId="2C3051DA" w:rsidR="00190811" w:rsidRDefault="00190811" w:rsidP="00D778C9">
      <w:r>
        <w:t xml:space="preserve">Por otro lado, tenemos 52 </w:t>
      </w:r>
      <w:r w:rsidR="00281D49">
        <w:t>observaciones</w:t>
      </w:r>
      <w:r>
        <w:t xml:space="preserve"> y 5 atributos.</w:t>
      </w:r>
    </w:p>
    <w:p w14:paraId="54C0EEE3" w14:textId="572641B1" w:rsidR="004B2D29" w:rsidRDefault="004B2D29" w:rsidP="004B2D29">
      <w:pPr>
        <w:pStyle w:val="Ttulo3"/>
      </w:pPr>
      <w:bookmarkStart w:id="15" w:name="_Toc68811116"/>
      <w:r>
        <w:t>Ficheros Excel</w:t>
      </w:r>
      <w:bookmarkEnd w:id="15"/>
    </w:p>
    <w:p w14:paraId="71B2FEC9" w14:textId="1630E0C3" w:rsidR="004B2D29" w:rsidRDefault="00CA611C" w:rsidP="004B2D29">
      <w:r w:rsidRPr="00CA611C">
        <w:rPr>
          <w:b/>
          <w:bCs/>
        </w:rPr>
        <w:t>ACUMULADO-DENUNCIAS-INFRACCIONES</w:t>
      </w:r>
      <w:r>
        <w:rPr>
          <w:b/>
          <w:bCs/>
        </w:rPr>
        <w:t xml:space="preserve">.xlsx: </w:t>
      </w:r>
      <w:r>
        <w:t xml:space="preserve">estadística sobre los expedientes incoados por el artículo 36.6 LOPSC de desobediencia durante el estado de emergencia sanitaria de la </w:t>
      </w:r>
      <w:r>
        <w:rPr>
          <w:i/>
          <w:iCs/>
        </w:rPr>
        <w:t>COVID-19</w:t>
      </w:r>
      <w:r>
        <w:t xml:space="preserve"> en la comunidad de Euskadi.</w:t>
      </w:r>
    </w:p>
    <w:p w14:paraId="6C2B6856" w14:textId="7D22A795" w:rsidR="00CA611C" w:rsidRDefault="002D5F4C" w:rsidP="004B2D29">
      <w:r>
        <w:t>Observamos que</w:t>
      </w:r>
      <w:r w:rsidR="00C054BA">
        <w:t xml:space="preserve"> hay</w:t>
      </w:r>
      <w:r>
        <w:t xml:space="preserve"> diferentes hoja, pero para el estudio </w:t>
      </w:r>
      <w:r w:rsidR="00CA2428">
        <w:t xml:space="preserve">de </w:t>
      </w:r>
      <w:r>
        <w:t>esta práctica solo vamos a tener en cuenta la hoja “</w:t>
      </w:r>
      <w:proofErr w:type="spellStart"/>
      <w:r>
        <w:t>Datos_tratado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6F099D" w14:paraId="259211CF" w14:textId="77777777" w:rsidTr="00DE58E6">
        <w:tc>
          <w:tcPr>
            <w:tcW w:w="2831" w:type="dxa"/>
          </w:tcPr>
          <w:p w14:paraId="6E216916" w14:textId="0983939C" w:rsidR="006F099D" w:rsidRPr="006F099D" w:rsidRDefault="006F099D" w:rsidP="006F099D">
            <w:pPr>
              <w:ind w:firstLine="0"/>
              <w:jc w:val="center"/>
              <w:rPr>
                <w:b/>
                <w:bCs/>
              </w:rPr>
            </w:pPr>
            <w:r w:rsidRPr="006F099D">
              <w:rPr>
                <w:b/>
                <w:bCs/>
              </w:rPr>
              <w:lastRenderedPageBreak/>
              <w:t>Nombre del campo</w:t>
            </w:r>
          </w:p>
        </w:tc>
        <w:tc>
          <w:tcPr>
            <w:tcW w:w="2831" w:type="dxa"/>
          </w:tcPr>
          <w:p w14:paraId="12C9644F" w14:textId="30615724" w:rsidR="006F099D" w:rsidRPr="006F099D" w:rsidRDefault="006F099D" w:rsidP="006F099D">
            <w:pPr>
              <w:ind w:firstLine="0"/>
              <w:jc w:val="center"/>
              <w:rPr>
                <w:b/>
                <w:bCs/>
              </w:rPr>
            </w:pPr>
            <w:r w:rsidRPr="006F099D">
              <w:rPr>
                <w:b/>
                <w:bCs/>
              </w:rPr>
              <w:t>Tipo</w:t>
            </w:r>
          </w:p>
        </w:tc>
        <w:tc>
          <w:tcPr>
            <w:tcW w:w="2832" w:type="dxa"/>
          </w:tcPr>
          <w:p w14:paraId="5319F327" w14:textId="107D69AF" w:rsidR="006F099D" w:rsidRPr="006F099D" w:rsidRDefault="006F099D" w:rsidP="006F099D">
            <w:pPr>
              <w:ind w:firstLine="0"/>
              <w:jc w:val="center"/>
              <w:rPr>
                <w:b/>
                <w:bCs/>
              </w:rPr>
            </w:pPr>
            <w:r w:rsidRPr="006F099D">
              <w:rPr>
                <w:b/>
                <w:bCs/>
              </w:rPr>
              <w:t>Ejemplo</w:t>
            </w:r>
          </w:p>
        </w:tc>
      </w:tr>
      <w:tr w:rsidR="006F099D" w14:paraId="6AE6DE78" w14:textId="77777777" w:rsidTr="00DE58E6">
        <w:tc>
          <w:tcPr>
            <w:tcW w:w="2831" w:type="dxa"/>
          </w:tcPr>
          <w:p w14:paraId="6FC20897" w14:textId="00D5BEFD" w:rsidR="006F099D" w:rsidRDefault="00D32AC5" w:rsidP="004B2D29">
            <w:pPr>
              <w:ind w:firstLine="0"/>
            </w:pPr>
            <w:r>
              <w:t>TT.HH</w:t>
            </w:r>
          </w:p>
        </w:tc>
        <w:tc>
          <w:tcPr>
            <w:tcW w:w="2831" w:type="dxa"/>
          </w:tcPr>
          <w:p w14:paraId="01D07342" w14:textId="0BAF2F98" w:rsidR="006F099D" w:rsidRDefault="00D32AC5" w:rsidP="004B2D29">
            <w:pPr>
              <w:ind w:firstLine="0"/>
            </w:pPr>
            <w:r>
              <w:t>Text</w:t>
            </w:r>
          </w:p>
        </w:tc>
        <w:tc>
          <w:tcPr>
            <w:tcW w:w="2832" w:type="dxa"/>
          </w:tcPr>
          <w:p w14:paraId="34E25BC2" w14:textId="3C5833CC" w:rsidR="006F099D" w:rsidRDefault="00D32AC5" w:rsidP="004B2D29">
            <w:pPr>
              <w:ind w:firstLine="0"/>
            </w:pPr>
            <w:r>
              <w:t>ARABA</w:t>
            </w:r>
          </w:p>
        </w:tc>
      </w:tr>
      <w:tr w:rsidR="006F099D" w14:paraId="7D455C02" w14:textId="77777777" w:rsidTr="00DE58E6">
        <w:tc>
          <w:tcPr>
            <w:tcW w:w="2831" w:type="dxa"/>
          </w:tcPr>
          <w:p w14:paraId="35F18CE4" w14:textId="01860BEB" w:rsidR="006F099D" w:rsidRDefault="00D32AC5" w:rsidP="004B2D29">
            <w:pPr>
              <w:ind w:firstLine="0"/>
            </w:pPr>
            <w:r w:rsidRPr="00D32AC5">
              <w:t>ERTZAINTZA</w:t>
            </w:r>
            <w:r>
              <w:t xml:space="preserve"> IDENTIFICADOS</w:t>
            </w:r>
          </w:p>
        </w:tc>
        <w:tc>
          <w:tcPr>
            <w:tcW w:w="2831" w:type="dxa"/>
          </w:tcPr>
          <w:p w14:paraId="0EB6E4DE" w14:textId="40A85D0F" w:rsidR="006F099D" w:rsidRDefault="00D32AC5" w:rsidP="004B2D29">
            <w:pPr>
              <w:ind w:firstLine="0"/>
            </w:pPr>
            <w:proofErr w:type="spellStart"/>
            <w:r>
              <w:t>Number</w:t>
            </w:r>
            <w:proofErr w:type="spellEnd"/>
          </w:p>
        </w:tc>
        <w:tc>
          <w:tcPr>
            <w:tcW w:w="2832" w:type="dxa"/>
          </w:tcPr>
          <w:p w14:paraId="1976CA8E" w14:textId="6D4D4C1D" w:rsidR="006F099D" w:rsidRDefault="00D32AC5" w:rsidP="004B2D29">
            <w:pPr>
              <w:ind w:firstLine="0"/>
            </w:pPr>
            <w:r>
              <w:t>10.717</w:t>
            </w:r>
          </w:p>
        </w:tc>
      </w:tr>
      <w:tr w:rsidR="006F099D" w14:paraId="1B9AF199" w14:textId="77777777" w:rsidTr="00DE58E6">
        <w:tc>
          <w:tcPr>
            <w:tcW w:w="2831" w:type="dxa"/>
          </w:tcPr>
          <w:p w14:paraId="68E7C24B" w14:textId="156E8AF3" w:rsidR="00D32AC5" w:rsidRDefault="00D32AC5" w:rsidP="004B2D29">
            <w:pPr>
              <w:ind w:firstLine="0"/>
            </w:pPr>
            <w:r w:rsidRPr="00D32AC5">
              <w:t>ERTZAINTZA</w:t>
            </w:r>
            <w:r>
              <w:t xml:space="preserve"> DETENIDOS</w:t>
            </w:r>
          </w:p>
        </w:tc>
        <w:tc>
          <w:tcPr>
            <w:tcW w:w="2831" w:type="dxa"/>
          </w:tcPr>
          <w:p w14:paraId="1E15A3F8" w14:textId="7A32542C" w:rsidR="006F099D" w:rsidRDefault="00D32AC5" w:rsidP="004B2D29">
            <w:pPr>
              <w:ind w:firstLine="0"/>
            </w:pPr>
            <w:proofErr w:type="spellStart"/>
            <w:r>
              <w:t>Number</w:t>
            </w:r>
            <w:proofErr w:type="spellEnd"/>
          </w:p>
        </w:tc>
        <w:tc>
          <w:tcPr>
            <w:tcW w:w="2832" w:type="dxa"/>
          </w:tcPr>
          <w:p w14:paraId="3F402A13" w14:textId="1A69C760" w:rsidR="006F099D" w:rsidRDefault="00D32AC5" w:rsidP="004B2D29">
            <w:pPr>
              <w:ind w:firstLine="0"/>
            </w:pPr>
            <w:r>
              <w:t>40</w:t>
            </w:r>
          </w:p>
        </w:tc>
      </w:tr>
      <w:tr w:rsidR="006F099D" w14:paraId="32AB3A51" w14:textId="77777777" w:rsidTr="00DE58E6">
        <w:tc>
          <w:tcPr>
            <w:tcW w:w="2831" w:type="dxa"/>
          </w:tcPr>
          <w:p w14:paraId="22333421" w14:textId="5D438600" w:rsidR="006F099D" w:rsidRDefault="00D32AC5" w:rsidP="004B2D29">
            <w:pPr>
              <w:ind w:firstLine="0"/>
            </w:pPr>
            <w:r w:rsidRPr="00D32AC5">
              <w:t>ERTZAINTZA</w:t>
            </w:r>
            <w:r>
              <w:t xml:space="preserve"> DENUNCIAS INTERPUESTAS</w:t>
            </w:r>
          </w:p>
        </w:tc>
        <w:tc>
          <w:tcPr>
            <w:tcW w:w="2831" w:type="dxa"/>
          </w:tcPr>
          <w:p w14:paraId="21639CA6" w14:textId="38C595EB" w:rsidR="006F099D" w:rsidRDefault="00D32AC5" w:rsidP="004B2D29">
            <w:pPr>
              <w:ind w:firstLine="0"/>
            </w:pPr>
            <w:proofErr w:type="spellStart"/>
            <w:r>
              <w:t>Number</w:t>
            </w:r>
            <w:proofErr w:type="spellEnd"/>
          </w:p>
        </w:tc>
        <w:tc>
          <w:tcPr>
            <w:tcW w:w="2832" w:type="dxa"/>
          </w:tcPr>
          <w:p w14:paraId="057D4ACC" w14:textId="11A6C2D9" w:rsidR="006F099D" w:rsidRDefault="00D32AC5" w:rsidP="004B2D29">
            <w:pPr>
              <w:ind w:firstLine="0"/>
            </w:pPr>
            <w:r>
              <w:t>2.586</w:t>
            </w:r>
          </w:p>
        </w:tc>
      </w:tr>
      <w:tr w:rsidR="006F099D" w14:paraId="21D22C48" w14:textId="77777777" w:rsidTr="00DE58E6">
        <w:tc>
          <w:tcPr>
            <w:tcW w:w="2831" w:type="dxa"/>
          </w:tcPr>
          <w:p w14:paraId="6DE916D5" w14:textId="5D9B7309" w:rsidR="006F099D" w:rsidRDefault="00D32AC5" w:rsidP="004B2D29">
            <w:pPr>
              <w:ind w:firstLine="0"/>
            </w:pPr>
            <w:r w:rsidRPr="00D32AC5">
              <w:t>ERTZAINTZA</w:t>
            </w:r>
            <w:r>
              <w:t xml:space="preserve"> VEHÍCULOS INTERCEPTADOS</w:t>
            </w:r>
          </w:p>
        </w:tc>
        <w:tc>
          <w:tcPr>
            <w:tcW w:w="2831" w:type="dxa"/>
          </w:tcPr>
          <w:p w14:paraId="221DC851" w14:textId="551FD315" w:rsidR="006F099D" w:rsidRDefault="00D32AC5" w:rsidP="004B2D29">
            <w:pPr>
              <w:ind w:firstLine="0"/>
            </w:pPr>
            <w:proofErr w:type="spellStart"/>
            <w:r>
              <w:t>Number</w:t>
            </w:r>
            <w:proofErr w:type="spellEnd"/>
          </w:p>
        </w:tc>
        <w:tc>
          <w:tcPr>
            <w:tcW w:w="2832" w:type="dxa"/>
          </w:tcPr>
          <w:p w14:paraId="6B9A844B" w14:textId="11E9EEBB" w:rsidR="006F099D" w:rsidRDefault="00D32AC5" w:rsidP="004B2D29">
            <w:pPr>
              <w:ind w:firstLine="0"/>
            </w:pPr>
            <w:r>
              <w:t>15.182</w:t>
            </w:r>
          </w:p>
        </w:tc>
      </w:tr>
      <w:tr w:rsidR="006F099D" w14:paraId="3BF2869B" w14:textId="77777777" w:rsidTr="00DE58E6">
        <w:tc>
          <w:tcPr>
            <w:tcW w:w="2831" w:type="dxa"/>
          </w:tcPr>
          <w:p w14:paraId="16F98386" w14:textId="48F9A9ED" w:rsidR="006F099D" w:rsidRDefault="00D32AC5" w:rsidP="004B2D29">
            <w:pPr>
              <w:ind w:firstLine="0"/>
            </w:pPr>
            <w:r>
              <w:t>PP.LL IDENTIFICADOS</w:t>
            </w:r>
          </w:p>
        </w:tc>
        <w:tc>
          <w:tcPr>
            <w:tcW w:w="2831" w:type="dxa"/>
          </w:tcPr>
          <w:p w14:paraId="7D377C73" w14:textId="0D26CBC5" w:rsidR="006F099D" w:rsidRDefault="00D32AC5" w:rsidP="004B2D29">
            <w:pPr>
              <w:ind w:firstLine="0"/>
            </w:pPr>
            <w:proofErr w:type="spellStart"/>
            <w:r>
              <w:t>Number</w:t>
            </w:r>
            <w:proofErr w:type="spellEnd"/>
          </w:p>
        </w:tc>
        <w:tc>
          <w:tcPr>
            <w:tcW w:w="2832" w:type="dxa"/>
          </w:tcPr>
          <w:p w14:paraId="54AE40A3" w14:textId="6C91C679" w:rsidR="006F099D" w:rsidRDefault="00D32AC5" w:rsidP="004B2D29">
            <w:pPr>
              <w:ind w:firstLine="0"/>
            </w:pPr>
            <w:r>
              <w:t>21.599</w:t>
            </w:r>
          </w:p>
        </w:tc>
      </w:tr>
      <w:tr w:rsidR="006F099D" w14:paraId="36A626EA" w14:textId="77777777" w:rsidTr="00DE58E6">
        <w:tc>
          <w:tcPr>
            <w:tcW w:w="2831" w:type="dxa"/>
          </w:tcPr>
          <w:p w14:paraId="6222B688" w14:textId="4E3CCC8A" w:rsidR="006F099D" w:rsidRDefault="00D32AC5" w:rsidP="004B2D29">
            <w:pPr>
              <w:ind w:firstLine="0"/>
            </w:pPr>
            <w:r>
              <w:t>PP.LL DETENIDOS</w:t>
            </w:r>
          </w:p>
        </w:tc>
        <w:tc>
          <w:tcPr>
            <w:tcW w:w="2831" w:type="dxa"/>
          </w:tcPr>
          <w:p w14:paraId="68C17185" w14:textId="5E4C10AA" w:rsidR="006F099D" w:rsidRDefault="00D32AC5" w:rsidP="004B2D29">
            <w:pPr>
              <w:ind w:firstLine="0"/>
            </w:pPr>
            <w:proofErr w:type="spellStart"/>
            <w:r>
              <w:t>Number</w:t>
            </w:r>
            <w:proofErr w:type="spellEnd"/>
          </w:p>
        </w:tc>
        <w:tc>
          <w:tcPr>
            <w:tcW w:w="2832" w:type="dxa"/>
          </w:tcPr>
          <w:p w14:paraId="602CEDA8" w14:textId="2A561A8F" w:rsidR="006F099D" w:rsidRDefault="00D32AC5" w:rsidP="004B2D29">
            <w:pPr>
              <w:ind w:firstLine="0"/>
            </w:pPr>
            <w:r>
              <w:t>29</w:t>
            </w:r>
          </w:p>
        </w:tc>
      </w:tr>
      <w:tr w:rsidR="006F099D" w14:paraId="4FA81A78" w14:textId="77777777" w:rsidTr="00DE58E6">
        <w:tc>
          <w:tcPr>
            <w:tcW w:w="2831" w:type="dxa"/>
          </w:tcPr>
          <w:p w14:paraId="57362171" w14:textId="590C73EA" w:rsidR="006F099D" w:rsidRDefault="00D32AC5" w:rsidP="004B2D29">
            <w:pPr>
              <w:ind w:firstLine="0"/>
            </w:pPr>
            <w:r>
              <w:t>PP.LL DENUNCIAS INTERPUESTAS</w:t>
            </w:r>
          </w:p>
        </w:tc>
        <w:tc>
          <w:tcPr>
            <w:tcW w:w="2831" w:type="dxa"/>
          </w:tcPr>
          <w:p w14:paraId="52ADCBA9" w14:textId="3113C5C4" w:rsidR="006F099D" w:rsidRDefault="00D32AC5" w:rsidP="004B2D29">
            <w:pPr>
              <w:ind w:firstLine="0"/>
            </w:pPr>
            <w:proofErr w:type="spellStart"/>
            <w:r>
              <w:t>Number</w:t>
            </w:r>
            <w:proofErr w:type="spellEnd"/>
          </w:p>
        </w:tc>
        <w:tc>
          <w:tcPr>
            <w:tcW w:w="2832" w:type="dxa"/>
          </w:tcPr>
          <w:p w14:paraId="706AE38A" w14:textId="2AE5975F" w:rsidR="006F099D" w:rsidRDefault="00D32AC5" w:rsidP="004B2D29">
            <w:pPr>
              <w:ind w:firstLine="0"/>
            </w:pPr>
            <w:r>
              <w:t>2.748</w:t>
            </w:r>
          </w:p>
        </w:tc>
      </w:tr>
      <w:tr w:rsidR="006F099D" w14:paraId="7AE4C78C" w14:textId="77777777" w:rsidTr="00DE58E6">
        <w:tc>
          <w:tcPr>
            <w:tcW w:w="2831" w:type="dxa"/>
          </w:tcPr>
          <w:p w14:paraId="7F0C58D0" w14:textId="7378264D" w:rsidR="006F099D" w:rsidRDefault="00D32AC5" w:rsidP="004B2D29">
            <w:pPr>
              <w:ind w:firstLine="0"/>
            </w:pPr>
            <w:r>
              <w:t>PP.LL VEHÍCULOS INTERCEPTADOS</w:t>
            </w:r>
          </w:p>
        </w:tc>
        <w:tc>
          <w:tcPr>
            <w:tcW w:w="2831" w:type="dxa"/>
          </w:tcPr>
          <w:p w14:paraId="17B820FF" w14:textId="60FFC981" w:rsidR="006F099D" w:rsidRDefault="00D32AC5" w:rsidP="004B2D29">
            <w:pPr>
              <w:ind w:firstLine="0"/>
            </w:pPr>
            <w:proofErr w:type="spellStart"/>
            <w:r>
              <w:t>Number</w:t>
            </w:r>
            <w:proofErr w:type="spellEnd"/>
          </w:p>
        </w:tc>
        <w:tc>
          <w:tcPr>
            <w:tcW w:w="2832" w:type="dxa"/>
          </w:tcPr>
          <w:p w14:paraId="0DD68CD0" w14:textId="400B20C9" w:rsidR="006F099D" w:rsidRDefault="00D32AC5" w:rsidP="004B2D29">
            <w:pPr>
              <w:ind w:firstLine="0"/>
            </w:pPr>
            <w:r>
              <w:t>19.250</w:t>
            </w:r>
          </w:p>
        </w:tc>
      </w:tr>
      <w:tr w:rsidR="006F099D" w14:paraId="13C4F061" w14:textId="77777777" w:rsidTr="00DE58E6">
        <w:tc>
          <w:tcPr>
            <w:tcW w:w="2831" w:type="dxa"/>
          </w:tcPr>
          <w:p w14:paraId="35C84AB5" w14:textId="78E1D1DF" w:rsidR="006F099D" w:rsidRDefault="00D32AC5" w:rsidP="004B2D29">
            <w:pPr>
              <w:ind w:firstLine="0"/>
            </w:pPr>
            <w:r>
              <w:t>FECHA FINAL</w:t>
            </w:r>
          </w:p>
        </w:tc>
        <w:tc>
          <w:tcPr>
            <w:tcW w:w="2831" w:type="dxa"/>
          </w:tcPr>
          <w:p w14:paraId="5FE6DD8A" w14:textId="52D253B4" w:rsidR="006F099D" w:rsidRDefault="00D32AC5" w:rsidP="004B2D29">
            <w:pPr>
              <w:ind w:firstLine="0"/>
            </w:pPr>
            <w:r>
              <w:t>Date</w:t>
            </w:r>
          </w:p>
        </w:tc>
        <w:tc>
          <w:tcPr>
            <w:tcW w:w="2832" w:type="dxa"/>
          </w:tcPr>
          <w:p w14:paraId="36CDE487" w14:textId="008C30A6" w:rsidR="006F099D" w:rsidRDefault="00D32AC5" w:rsidP="00DE58E6">
            <w:pPr>
              <w:keepNext/>
              <w:ind w:firstLine="0"/>
            </w:pPr>
            <w:r>
              <w:t>18/06/2020</w:t>
            </w:r>
          </w:p>
        </w:tc>
      </w:tr>
    </w:tbl>
    <w:p w14:paraId="3505AF38" w14:textId="28268D94" w:rsidR="002D5F4C" w:rsidRDefault="00DE58E6" w:rsidP="00DE58E6">
      <w:pPr>
        <w:pStyle w:val="Descripcin"/>
        <w:jc w:val="center"/>
      </w:pPr>
      <w:bookmarkStart w:id="16" w:name="_Toc68811250"/>
      <w:r>
        <w:t xml:space="preserve">Tabla </w:t>
      </w:r>
      <w:fldSimple w:instr=" SEQ Tabla \* ARABIC ">
        <w:r w:rsidR="002733B2">
          <w:rPr>
            <w:noProof/>
          </w:rPr>
          <w:t>4</w:t>
        </w:r>
      </w:fldSimple>
      <w:r>
        <w:t xml:space="preserve"> - Campos del fichero ACUMULADO-DENUNCIAS-INFRACCIONES.xlsx</w:t>
      </w:r>
      <w:bookmarkEnd w:id="16"/>
    </w:p>
    <w:p w14:paraId="520C44ED" w14:textId="6C986944" w:rsidR="009C1FE0" w:rsidRDefault="009C1FE0" w:rsidP="009C1FE0">
      <w:r>
        <w:t>Podemos observar que el campo “TT.HH” se repiten siempre tres valores (“ARABA”, “BIZKAIA”, “GIPUZKOA”).</w:t>
      </w:r>
    </w:p>
    <w:p w14:paraId="2E0B4640" w14:textId="6860F7D7" w:rsidR="009C1FE0" w:rsidRDefault="009C1FE0" w:rsidP="009C1FE0">
      <w:r>
        <w:t>Por otro lado, tenemos 218 observaciones y 10 atributos.</w:t>
      </w:r>
    </w:p>
    <w:p w14:paraId="6B10E5AB" w14:textId="2B2FD86F" w:rsidR="00AA4A52" w:rsidRPr="00A33C66" w:rsidRDefault="00A33C66" w:rsidP="009C1FE0">
      <w:r w:rsidRPr="00A33C66">
        <w:rPr>
          <w:b/>
          <w:bCs/>
        </w:rPr>
        <w:t>statistic_id1104235_covid-19_-poblacion-que-evitaba-las-aglomeraciones-segun-edad-en-espana-2020</w:t>
      </w:r>
      <w:r>
        <w:rPr>
          <w:b/>
          <w:bCs/>
        </w:rPr>
        <w:t xml:space="preserve">.xlsx: </w:t>
      </w:r>
      <w:r>
        <w:t>porcentaje de la población que evitaba las aglomeraciones con motivo del coronavirus, por grupo de edad y provincia.</w:t>
      </w:r>
    </w:p>
    <w:p w14:paraId="6ED87FDC" w14:textId="7E00A03B" w:rsidR="009C1FE0" w:rsidRDefault="00CA2428" w:rsidP="009C1FE0">
      <w:r>
        <w:t>Observamos que hay diferentes hojas, pero para el estudio de esta práctica vamos a tener en cuenta solo la hoja “</w:t>
      </w:r>
      <w:proofErr w:type="spellStart"/>
      <w:r>
        <w:t>Datos_provincia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81BF2" w14:paraId="2E6ECE5B" w14:textId="77777777" w:rsidTr="00010E62">
        <w:tc>
          <w:tcPr>
            <w:tcW w:w="2831" w:type="dxa"/>
          </w:tcPr>
          <w:p w14:paraId="099091CB" w14:textId="25598A11" w:rsidR="00981BF2" w:rsidRPr="00981BF2" w:rsidRDefault="00981BF2" w:rsidP="00981BF2">
            <w:pPr>
              <w:ind w:firstLine="0"/>
              <w:jc w:val="center"/>
              <w:rPr>
                <w:b/>
                <w:bCs/>
              </w:rPr>
            </w:pPr>
            <w:r w:rsidRPr="00981BF2">
              <w:rPr>
                <w:b/>
                <w:bCs/>
              </w:rPr>
              <w:lastRenderedPageBreak/>
              <w:t>Nombre del campo</w:t>
            </w:r>
          </w:p>
        </w:tc>
        <w:tc>
          <w:tcPr>
            <w:tcW w:w="2831" w:type="dxa"/>
          </w:tcPr>
          <w:p w14:paraId="0A35DCDC" w14:textId="0270C586" w:rsidR="00981BF2" w:rsidRPr="00981BF2" w:rsidRDefault="00981BF2" w:rsidP="00981BF2">
            <w:pPr>
              <w:ind w:firstLine="0"/>
              <w:jc w:val="center"/>
              <w:rPr>
                <w:b/>
                <w:bCs/>
              </w:rPr>
            </w:pPr>
            <w:r w:rsidRPr="00981BF2">
              <w:rPr>
                <w:b/>
                <w:bCs/>
              </w:rPr>
              <w:t>Tipo</w:t>
            </w:r>
          </w:p>
        </w:tc>
        <w:tc>
          <w:tcPr>
            <w:tcW w:w="2832" w:type="dxa"/>
          </w:tcPr>
          <w:p w14:paraId="4F669BAB" w14:textId="3808C092" w:rsidR="00981BF2" w:rsidRPr="00981BF2" w:rsidRDefault="00981BF2" w:rsidP="00981BF2">
            <w:pPr>
              <w:ind w:firstLine="0"/>
              <w:jc w:val="center"/>
              <w:rPr>
                <w:b/>
                <w:bCs/>
              </w:rPr>
            </w:pPr>
            <w:r w:rsidRPr="00981BF2">
              <w:rPr>
                <w:b/>
                <w:bCs/>
              </w:rPr>
              <w:t>Ejemplo</w:t>
            </w:r>
          </w:p>
        </w:tc>
      </w:tr>
      <w:tr w:rsidR="00981BF2" w14:paraId="22A0CBF9" w14:textId="77777777" w:rsidTr="00010E62">
        <w:tc>
          <w:tcPr>
            <w:tcW w:w="2831" w:type="dxa"/>
          </w:tcPr>
          <w:p w14:paraId="6BEF4DBA" w14:textId="65BE9EB5" w:rsidR="00981BF2" w:rsidRDefault="002C0C20" w:rsidP="009C1FE0">
            <w:pPr>
              <w:ind w:firstLine="0"/>
            </w:pPr>
            <w:r>
              <w:t>Provincia</w:t>
            </w:r>
          </w:p>
        </w:tc>
        <w:tc>
          <w:tcPr>
            <w:tcW w:w="2831" w:type="dxa"/>
          </w:tcPr>
          <w:p w14:paraId="5685BC26" w14:textId="37A5F3EB" w:rsidR="00981BF2" w:rsidRDefault="00010E62" w:rsidP="009C1FE0">
            <w:pPr>
              <w:ind w:firstLine="0"/>
            </w:pPr>
            <w:r>
              <w:t>Text</w:t>
            </w:r>
          </w:p>
        </w:tc>
        <w:tc>
          <w:tcPr>
            <w:tcW w:w="2832" w:type="dxa"/>
          </w:tcPr>
          <w:p w14:paraId="638FE714" w14:textId="4C8D4D2C" w:rsidR="00981BF2" w:rsidRDefault="00010E62" w:rsidP="009C1FE0">
            <w:pPr>
              <w:ind w:firstLine="0"/>
            </w:pPr>
            <w:r>
              <w:t>Álava (Araba) (País Vasco)</w:t>
            </w:r>
          </w:p>
        </w:tc>
      </w:tr>
      <w:tr w:rsidR="00981BF2" w14:paraId="65539B7C" w14:textId="77777777" w:rsidTr="00010E62">
        <w:tc>
          <w:tcPr>
            <w:tcW w:w="2831" w:type="dxa"/>
          </w:tcPr>
          <w:p w14:paraId="0DBDE3E8" w14:textId="1E987F2D" w:rsidR="00981BF2" w:rsidRDefault="002C0C20" w:rsidP="009C1FE0">
            <w:pPr>
              <w:ind w:firstLine="0"/>
            </w:pPr>
            <w:r>
              <w:t>14 - 24</w:t>
            </w:r>
          </w:p>
        </w:tc>
        <w:tc>
          <w:tcPr>
            <w:tcW w:w="2831" w:type="dxa"/>
          </w:tcPr>
          <w:p w14:paraId="48DCE398" w14:textId="2D686838" w:rsidR="00981BF2" w:rsidRDefault="00010E62" w:rsidP="009C1FE0">
            <w:pPr>
              <w:ind w:firstLine="0"/>
            </w:pPr>
            <w:proofErr w:type="spellStart"/>
            <w:r>
              <w:t>Number</w:t>
            </w:r>
            <w:proofErr w:type="spellEnd"/>
          </w:p>
        </w:tc>
        <w:tc>
          <w:tcPr>
            <w:tcW w:w="2832" w:type="dxa"/>
          </w:tcPr>
          <w:p w14:paraId="5D140D6B" w14:textId="4384242C" w:rsidR="00981BF2" w:rsidRDefault="00010E62" w:rsidP="009C1FE0">
            <w:pPr>
              <w:ind w:firstLine="0"/>
            </w:pPr>
            <w:r>
              <w:t>36,99</w:t>
            </w:r>
          </w:p>
        </w:tc>
      </w:tr>
      <w:tr w:rsidR="00981BF2" w14:paraId="4B1A222D" w14:textId="77777777" w:rsidTr="00010E62">
        <w:tc>
          <w:tcPr>
            <w:tcW w:w="2831" w:type="dxa"/>
          </w:tcPr>
          <w:p w14:paraId="5380C72D" w14:textId="30F42F27" w:rsidR="00981BF2" w:rsidRDefault="002C0C20" w:rsidP="009C1FE0">
            <w:pPr>
              <w:ind w:firstLine="0"/>
            </w:pPr>
            <w:r>
              <w:t>25 - 34</w:t>
            </w:r>
          </w:p>
        </w:tc>
        <w:tc>
          <w:tcPr>
            <w:tcW w:w="2831" w:type="dxa"/>
          </w:tcPr>
          <w:p w14:paraId="0E65EF1B" w14:textId="4E9E6247" w:rsidR="00981BF2" w:rsidRDefault="00010E62" w:rsidP="009C1FE0">
            <w:pPr>
              <w:ind w:firstLine="0"/>
            </w:pPr>
            <w:proofErr w:type="spellStart"/>
            <w:r>
              <w:t>Number</w:t>
            </w:r>
            <w:proofErr w:type="spellEnd"/>
          </w:p>
        </w:tc>
        <w:tc>
          <w:tcPr>
            <w:tcW w:w="2832" w:type="dxa"/>
          </w:tcPr>
          <w:p w14:paraId="7792858B" w14:textId="132733A8" w:rsidR="00981BF2" w:rsidRDefault="00010E62" w:rsidP="009C1FE0">
            <w:pPr>
              <w:ind w:firstLine="0"/>
            </w:pPr>
            <w:r>
              <w:t>52,46</w:t>
            </w:r>
          </w:p>
        </w:tc>
      </w:tr>
      <w:tr w:rsidR="00981BF2" w14:paraId="16309092" w14:textId="77777777" w:rsidTr="00010E62">
        <w:tc>
          <w:tcPr>
            <w:tcW w:w="2831" w:type="dxa"/>
          </w:tcPr>
          <w:p w14:paraId="449DFBC7" w14:textId="7CE983D4" w:rsidR="00981BF2" w:rsidRDefault="002C0C20" w:rsidP="009C1FE0">
            <w:pPr>
              <w:ind w:firstLine="0"/>
            </w:pPr>
            <w:r>
              <w:t>35 - 44</w:t>
            </w:r>
          </w:p>
        </w:tc>
        <w:tc>
          <w:tcPr>
            <w:tcW w:w="2831" w:type="dxa"/>
          </w:tcPr>
          <w:p w14:paraId="7BD0DC8D" w14:textId="2C4F1394" w:rsidR="00981BF2" w:rsidRDefault="00010E62" w:rsidP="009C1FE0">
            <w:pPr>
              <w:ind w:firstLine="0"/>
            </w:pPr>
            <w:proofErr w:type="spellStart"/>
            <w:r>
              <w:t>Number</w:t>
            </w:r>
            <w:proofErr w:type="spellEnd"/>
          </w:p>
        </w:tc>
        <w:tc>
          <w:tcPr>
            <w:tcW w:w="2832" w:type="dxa"/>
          </w:tcPr>
          <w:p w14:paraId="16AA1692" w14:textId="5158D986" w:rsidR="00981BF2" w:rsidRDefault="00010E62" w:rsidP="009C1FE0">
            <w:pPr>
              <w:ind w:firstLine="0"/>
            </w:pPr>
            <w:r>
              <w:t>42,70</w:t>
            </w:r>
          </w:p>
        </w:tc>
      </w:tr>
      <w:tr w:rsidR="00981BF2" w14:paraId="0F1928DF" w14:textId="77777777" w:rsidTr="00010E62">
        <w:tc>
          <w:tcPr>
            <w:tcW w:w="2831" w:type="dxa"/>
          </w:tcPr>
          <w:p w14:paraId="6026E6FC" w14:textId="556C24AD" w:rsidR="00981BF2" w:rsidRDefault="002C0C20" w:rsidP="009C1FE0">
            <w:pPr>
              <w:ind w:firstLine="0"/>
            </w:pPr>
            <w:r>
              <w:t>45 - 54</w:t>
            </w:r>
          </w:p>
        </w:tc>
        <w:tc>
          <w:tcPr>
            <w:tcW w:w="2831" w:type="dxa"/>
          </w:tcPr>
          <w:p w14:paraId="4F78495B" w14:textId="198889F3" w:rsidR="00981BF2" w:rsidRDefault="00010E62" w:rsidP="009C1FE0">
            <w:pPr>
              <w:ind w:firstLine="0"/>
            </w:pPr>
            <w:proofErr w:type="spellStart"/>
            <w:r>
              <w:t>Number</w:t>
            </w:r>
            <w:proofErr w:type="spellEnd"/>
          </w:p>
        </w:tc>
        <w:tc>
          <w:tcPr>
            <w:tcW w:w="2832" w:type="dxa"/>
          </w:tcPr>
          <w:p w14:paraId="54A312E8" w14:textId="56A168CF" w:rsidR="00981BF2" w:rsidRDefault="00010E62" w:rsidP="009C1FE0">
            <w:pPr>
              <w:ind w:firstLine="0"/>
            </w:pPr>
            <w:r>
              <w:t>46,66</w:t>
            </w:r>
          </w:p>
        </w:tc>
      </w:tr>
      <w:tr w:rsidR="00981BF2" w14:paraId="50AAF2B2" w14:textId="77777777" w:rsidTr="00010E62">
        <w:tc>
          <w:tcPr>
            <w:tcW w:w="2831" w:type="dxa"/>
          </w:tcPr>
          <w:p w14:paraId="5341BDA4" w14:textId="7FF1EE87" w:rsidR="00981BF2" w:rsidRDefault="002C0C20" w:rsidP="009C1FE0">
            <w:pPr>
              <w:ind w:firstLine="0"/>
            </w:pPr>
            <w:r>
              <w:t>55 - 64</w:t>
            </w:r>
          </w:p>
        </w:tc>
        <w:tc>
          <w:tcPr>
            <w:tcW w:w="2831" w:type="dxa"/>
          </w:tcPr>
          <w:p w14:paraId="1C15131F" w14:textId="5121F98D" w:rsidR="00981BF2" w:rsidRDefault="00010E62" w:rsidP="009C1FE0">
            <w:pPr>
              <w:ind w:firstLine="0"/>
            </w:pPr>
            <w:proofErr w:type="spellStart"/>
            <w:r>
              <w:t>Number</w:t>
            </w:r>
            <w:proofErr w:type="spellEnd"/>
          </w:p>
        </w:tc>
        <w:tc>
          <w:tcPr>
            <w:tcW w:w="2832" w:type="dxa"/>
          </w:tcPr>
          <w:p w14:paraId="6F8B5E3B" w14:textId="73267AC7" w:rsidR="00981BF2" w:rsidRDefault="00010E62" w:rsidP="009C1FE0">
            <w:pPr>
              <w:ind w:firstLine="0"/>
            </w:pPr>
            <w:r>
              <w:t>35,73</w:t>
            </w:r>
          </w:p>
        </w:tc>
      </w:tr>
      <w:tr w:rsidR="002C0C20" w14:paraId="00D88FCF" w14:textId="77777777" w:rsidTr="00010E62">
        <w:tc>
          <w:tcPr>
            <w:tcW w:w="2831" w:type="dxa"/>
          </w:tcPr>
          <w:p w14:paraId="21528C72" w14:textId="7F589D3C" w:rsidR="002C0C20" w:rsidRDefault="002C0C20" w:rsidP="009C1FE0">
            <w:pPr>
              <w:ind w:firstLine="0"/>
            </w:pPr>
            <w:r>
              <w:t>&gt; 64</w:t>
            </w:r>
          </w:p>
        </w:tc>
        <w:tc>
          <w:tcPr>
            <w:tcW w:w="2831" w:type="dxa"/>
          </w:tcPr>
          <w:p w14:paraId="76E2C076" w14:textId="5C84B2F1" w:rsidR="002C0C20" w:rsidRDefault="00010E62" w:rsidP="009C1FE0">
            <w:pPr>
              <w:ind w:firstLine="0"/>
            </w:pPr>
            <w:proofErr w:type="spellStart"/>
            <w:r>
              <w:t>Number</w:t>
            </w:r>
            <w:proofErr w:type="spellEnd"/>
          </w:p>
        </w:tc>
        <w:tc>
          <w:tcPr>
            <w:tcW w:w="2832" w:type="dxa"/>
          </w:tcPr>
          <w:p w14:paraId="73FE60E8" w14:textId="474DB034" w:rsidR="002C0C20" w:rsidRDefault="00010E62" w:rsidP="00010E62">
            <w:pPr>
              <w:keepNext/>
              <w:ind w:firstLine="0"/>
            </w:pPr>
            <w:r>
              <w:t>51,13</w:t>
            </w:r>
          </w:p>
        </w:tc>
      </w:tr>
    </w:tbl>
    <w:p w14:paraId="790FF263" w14:textId="53D5796E" w:rsidR="00B07B8F" w:rsidRDefault="00010E62" w:rsidP="00010E62">
      <w:pPr>
        <w:pStyle w:val="Descripcin"/>
        <w:jc w:val="center"/>
      </w:pPr>
      <w:bookmarkStart w:id="17" w:name="_Toc68811251"/>
      <w:r>
        <w:t xml:space="preserve">Tabla </w:t>
      </w:r>
      <w:fldSimple w:instr=" SEQ Tabla \* ARABIC ">
        <w:r w:rsidR="002733B2">
          <w:rPr>
            <w:noProof/>
          </w:rPr>
          <w:t>5</w:t>
        </w:r>
      </w:fldSimple>
      <w:r>
        <w:t xml:space="preserve"> - Campos del fichero </w:t>
      </w:r>
      <w:r w:rsidRPr="00ED0CFC">
        <w:t>statistic_id1104235_covid-19_-poblacion-que-evitaba-las-aglomeraciones-segun-edad-en-espana-2020</w:t>
      </w:r>
      <w:r>
        <w:t>.xlsx</w:t>
      </w:r>
      <w:bookmarkEnd w:id="17"/>
    </w:p>
    <w:p w14:paraId="574788DC" w14:textId="109A2042" w:rsidR="00510A91" w:rsidRDefault="00510A91" w:rsidP="00510A91">
      <w:r>
        <w:t>Podemos observar, que los atributos están divididos por el rango de edad, además, en el atributo provincia encontramos también la comunidad autónoma a la que pertenece.</w:t>
      </w:r>
    </w:p>
    <w:p w14:paraId="03D43343" w14:textId="3EA9A8AB" w:rsidR="00152972" w:rsidRDefault="00152972" w:rsidP="00510A91">
      <w:r>
        <w:t>Por otro lado, tenemos 49 observaciones y 7 atributos.</w:t>
      </w:r>
    </w:p>
    <w:p w14:paraId="0DB86F02" w14:textId="55CDDEC6" w:rsidR="00DA305B" w:rsidRDefault="00DA305B" w:rsidP="00DA305B">
      <w:pPr>
        <w:pStyle w:val="Ttulo3"/>
      </w:pPr>
      <w:bookmarkStart w:id="18" w:name="_Toc68811117"/>
      <w:r>
        <w:t>Fichero</w:t>
      </w:r>
      <w:r w:rsidR="009F74DC">
        <w:t>s</w:t>
      </w:r>
      <w:r>
        <w:t xml:space="preserve"> XML</w:t>
      </w:r>
      <w:bookmarkEnd w:id="18"/>
    </w:p>
    <w:p w14:paraId="01AE5839" w14:textId="77777777" w:rsidR="009F74DC" w:rsidRDefault="009F74DC" w:rsidP="009F74DC">
      <w:proofErr w:type="spellStart"/>
      <w:r>
        <w:rPr>
          <w:b/>
          <w:bCs/>
        </w:rPr>
        <w:t>r</w:t>
      </w:r>
      <w:r w:rsidRPr="009F74DC">
        <w:rPr>
          <w:b/>
          <w:bCs/>
        </w:rPr>
        <w:t>ows</w:t>
      </w:r>
      <w:proofErr w:type="spellEnd"/>
      <w:r>
        <w:rPr>
          <w:b/>
          <w:bCs/>
        </w:rPr>
        <w:t xml:space="preserve">: </w:t>
      </w:r>
      <w:r>
        <w:t>Llamadas al 112 por ámbito geográfico y tipología (accidentes de tráfico, civismo, incendios, asistencia sanitaria, segur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F74DC" w14:paraId="06D0B841" w14:textId="77777777" w:rsidTr="005C051A">
        <w:tc>
          <w:tcPr>
            <w:tcW w:w="2831" w:type="dxa"/>
          </w:tcPr>
          <w:p w14:paraId="28C3ECCC" w14:textId="0E935268" w:rsidR="009F74DC" w:rsidRDefault="009F74DC" w:rsidP="00DF69EF">
            <w:pPr>
              <w:ind w:firstLine="0"/>
              <w:jc w:val="center"/>
              <w:rPr>
                <w:b/>
                <w:bCs/>
              </w:rPr>
            </w:pPr>
            <w:r>
              <w:rPr>
                <w:b/>
                <w:bCs/>
              </w:rPr>
              <w:t>Nombre del campo</w:t>
            </w:r>
          </w:p>
        </w:tc>
        <w:tc>
          <w:tcPr>
            <w:tcW w:w="2831" w:type="dxa"/>
          </w:tcPr>
          <w:p w14:paraId="7F601E0E" w14:textId="52726FC4" w:rsidR="009F74DC" w:rsidRDefault="00DF69EF" w:rsidP="00DF69EF">
            <w:pPr>
              <w:ind w:firstLine="0"/>
              <w:jc w:val="center"/>
              <w:rPr>
                <w:b/>
                <w:bCs/>
              </w:rPr>
            </w:pPr>
            <w:r>
              <w:rPr>
                <w:b/>
                <w:bCs/>
              </w:rPr>
              <w:t>Tipo</w:t>
            </w:r>
          </w:p>
        </w:tc>
        <w:tc>
          <w:tcPr>
            <w:tcW w:w="2832" w:type="dxa"/>
          </w:tcPr>
          <w:p w14:paraId="256DF806" w14:textId="08833A05" w:rsidR="009F74DC" w:rsidRDefault="00DF69EF" w:rsidP="00DF69EF">
            <w:pPr>
              <w:ind w:firstLine="0"/>
              <w:jc w:val="center"/>
              <w:rPr>
                <w:b/>
                <w:bCs/>
              </w:rPr>
            </w:pPr>
            <w:r>
              <w:rPr>
                <w:b/>
                <w:bCs/>
              </w:rPr>
              <w:t>Ejemplo</w:t>
            </w:r>
          </w:p>
        </w:tc>
      </w:tr>
      <w:tr w:rsidR="009F74DC" w14:paraId="3879F954" w14:textId="77777777" w:rsidTr="005C051A">
        <w:tc>
          <w:tcPr>
            <w:tcW w:w="2831" w:type="dxa"/>
          </w:tcPr>
          <w:p w14:paraId="10394053" w14:textId="0FF50C7C" w:rsidR="009F74DC" w:rsidRPr="00DF69EF" w:rsidRDefault="00DF69EF" w:rsidP="009F74DC">
            <w:pPr>
              <w:ind w:firstLine="0"/>
            </w:pPr>
            <w:proofErr w:type="spellStart"/>
            <w:r w:rsidRPr="00DF69EF">
              <w:t>Any</w:t>
            </w:r>
            <w:proofErr w:type="spellEnd"/>
          </w:p>
        </w:tc>
        <w:tc>
          <w:tcPr>
            <w:tcW w:w="2831" w:type="dxa"/>
          </w:tcPr>
          <w:p w14:paraId="7F657828" w14:textId="2445F6ED" w:rsidR="009F74DC" w:rsidRPr="00DF69EF" w:rsidRDefault="00DF69EF" w:rsidP="009F74DC">
            <w:pPr>
              <w:ind w:firstLine="0"/>
            </w:pPr>
            <w:proofErr w:type="spellStart"/>
            <w:r>
              <w:t>Number</w:t>
            </w:r>
            <w:proofErr w:type="spellEnd"/>
          </w:p>
        </w:tc>
        <w:tc>
          <w:tcPr>
            <w:tcW w:w="2832" w:type="dxa"/>
          </w:tcPr>
          <w:p w14:paraId="72BF85B9" w14:textId="67998932" w:rsidR="009F74DC" w:rsidRPr="00DF69EF" w:rsidRDefault="00DF69EF" w:rsidP="009F74DC">
            <w:pPr>
              <w:ind w:firstLine="0"/>
            </w:pPr>
            <w:r>
              <w:t>2014</w:t>
            </w:r>
          </w:p>
        </w:tc>
      </w:tr>
      <w:tr w:rsidR="009F74DC" w14:paraId="4BD38D7E" w14:textId="77777777" w:rsidTr="005C051A">
        <w:tc>
          <w:tcPr>
            <w:tcW w:w="2831" w:type="dxa"/>
          </w:tcPr>
          <w:p w14:paraId="3A5ECD61" w14:textId="0D09D1B2" w:rsidR="009F74DC" w:rsidRPr="00DF69EF" w:rsidRDefault="00DF69EF" w:rsidP="009F74DC">
            <w:pPr>
              <w:ind w:firstLine="0"/>
            </w:pPr>
            <w:r w:rsidRPr="00DF69EF">
              <w:t>Mes</w:t>
            </w:r>
          </w:p>
        </w:tc>
        <w:tc>
          <w:tcPr>
            <w:tcW w:w="2831" w:type="dxa"/>
          </w:tcPr>
          <w:p w14:paraId="61F9CF1D" w14:textId="06C42F59" w:rsidR="009F74DC" w:rsidRPr="00DF69EF" w:rsidRDefault="00DF69EF" w:rsidP="009F74DC">
            <w:pPr>
              <w:ind w:firstLine="0"/>
            </w:pPr>
            <w:proofErr w:type="spellStart"/>
            <w:r>
              <w:t>Number</w:t>
            </w:r>
            <w:proofErr w:type="spellEnd"/>
          </w:p>
        </w:tc>
        <w:tc>
          <w:tcPr>
            <w:tcW w:w="2832" w:type="dxa"/>
          </w:tcPr>
          <w:p w14:paraId="478B7350" w14:textId="08312BFE" w:rsidR="009F74DC" w:rsidRPr="00DF69EF" w:rsidRDefault="00DF69EF" w:rsidP="009F74DC">
            <w:pPr>
              <w:ind w:firstLine="0"/>
            </w:pPr>
            <w:r>
              <w:t>1</w:t>
            </w:r>
          </w:p>
        </w:tc>
      </w:tr>
      <w:tr w:rsidR="009F74DC" w14:paraId="5967EB7A" w14:textId="77777777" w:rsidTr="005C051A">
        <w:tc>
          <w:tcPr>
            <w:tcW w:w="2831" w:type="dxa"/>
          </w:tcPr>
          <w:p w14:paraId="0DE7F4EA" w14:textId="52CCB57C" w:rsidR="009F74DC" w:rsidRPr="00DF69EF" w:rsidRDefault="00DF69EF" w:rsidP="009F74DC">
            <w:pPr>
              <w:ind w:firstLine="0"/>
            </w:pPr>
            <w:r w:rsidRPr="00DF69EF">
              <w:t>Provincia</w:t>
            </w:r>
          </w:p>
        </w:tc>
        <w:tc>
          <w:tcPr>
            <w:tcW w:w="2831" w:type="dxa"/>
          </w:tcPr>
          <w:p w14:paraId="16AB7C31" w14:textId="3A4739EE" w:rsidR="009F74DC" w:rsidRPr="00DF69EF" w:rsidRDefault="00DF69EF" w:rsidP="009F74DC">
            <w:pPr>
              <w:ind w:firstLine="0"/>
            </w:pPr>
            <w:r>
              <w:t>Text</w:t>
            </w:r>
          </w:p>
        </w:tc>
        <w:tc>
          <w:tcPr>
            <w:tcW w:w="2832" w:type="dxa"/>
          </w:tcPr>
          <w:p w14:paraId="4BC82CB5" w14:textId="5EC97EA7" w:rsidR="009F74DC" w:rsidRPr="00DF69EF" w:rsidRDefault="00DF69EF" w:rsidP="009F74DC">
            <w:pPr>
              <w:ind w:firstLine="0"/>
            </w:pPr>
            <w:r>
              <w:t>BARCELONA</w:t>
            </w:r>
          </w:p>
        </w:tc>
      </w:tr>
      <w:tr w:rsidR="009F74DC" w14:paraId="32327BFB" w14:textId="77777777" w:rsidTr="005C051A">
        <w:tc>
          <w:tcPr>
            <w:tcW w:w="2831" w:type="dxa"/>
          </w:tcPr>
          <w:p w14:paraId="02C18B5B" w14:textId="6E83821E" w:rsidR="009F74DC" w:rsidRPr="00DF69EF" w:rsidRDefault="00DF69EF" w:rsidP="009F74DC">
            <w:pPr>
              <w:ind w:firstLine="0"/>
            </w:pPr>
            <w:r w:rsidRPr="00DF69EF">
              <w:t>Comarca</w:t>
            </w:r>
          </w:p>
        </w:tc>
        <w:tc>
          <w:tcPr>
            <w:tcW w:w="2831" w:type="dxa"/>
          </w:tcPr>
          <w:p w14:paraId="560BC1FA" w14:textId="61895C00" w:rsidR="009F74DC" w:rsidRPr="00DF69EF" w:rsidRDefault="00DF69EF" w:rsidP="009F74DC">
            <w:pPr>
              <w:ind w:firstLine="0"/>
            </w:pPr>
            <w:r>
              <w:t>Text</w:t>
            </w:r>
          </w:p>
        </w:tc>
        <w:tc>
          <w:tcPr>
            <w:tcW w:w="2832" w:type="dxa"/>
          </w:tcPr>
          <w:p w14:paraId="1C1D7C33" w14:textId="0E0920F0" w:rsidR="009F74DC" w:rsidRPr="00DF69EF" w:rsidRDefault="00DF69EF" w:rsidP="009F74DC">
            <w:pPr>
              <w:ind w:firstLine="0"/>
            </w:pPr>
            <w:r>
              <w:t>ALT PENEDES</w:t>
            </w:r>
          </w:p>
        </w:tc>
      </w:tr>
      <w:tr w:rsidR="009F74DC" w14:paraId="43619098" w14:textId="77777777" w:rsidTr="005C051A">
        <w:tc>
          <w:tcPr>
            <w:tcW w:w="2831" w:type="dxa"/>
          </w:tcPr>
          <w:p w14:paraId="55CB22A6" w14:textId="181DA8F3" w:rsidR="009F74DC" w:rsidRPr="00DF69EF" w:rsidRDefault="00DF69EF" w:rsidP="009F74DC">
            <w:pPr>
              <w:ind w:firstLine="0"/>
            </w:pPr>
            <w:proofErr w:type="spellStart"/>
            <w:r w:rsidRPr="00DF69EF">
              <w:lastRenderedPageBreak/>
              <w:t>Municipi</w:t>
            </w:r>
            <w:proofErr w:type="spellEnd"/>
          </w:p>
        </w:tc>
        <w:tc>
          <w:tcPr>
            <w:tcW w:w="2831" w:type="dxa"/>
          </w:tcPr>
          <w:p w14:paraId="6CFD2BAB" w14:textId="2377E30D" w:rsidR="009F74DC" w:rsidRPr="00DF69EF" w:rsidRDefault="00DF69EF" w:rsidP="009F74DC">
            <w:pPr>
              <w:ind w:firstLine="0"/>
            </w:pPr>
            <w:r>
              <w:t>Text</w:t>
            </w:r>
          </w:p>
        </w:tc>
        <w:tc>
          <w:tcPr>
            <w:tcW w:w="2832" w:type="dxa"/>
          </w:tcPr>
          <w:p w14:paraId="47813881" w14:textId="1344D025" w:rsidR="009F74DC" w:rsidRPr="00DF69EF" w:rsidRDefault="00DF69EF" w:rsidP="009F74DC">
            <w:pPr>
              <w:ind w:firstLine="0"/>
            </w:pPr>
            <w:r w:rsidRPr="00DF69EF">
              <w:t>AVINYONET DEL PENEDES</w:t>
            </w:r>
          </w:p>
        </w:tc>
      </w:tr>
      <w:tr w:rsidR="009F74DC" w14:paraId="5B94C05B" w14:textId="77777777" w:rsidTr="005C051A">
        <w:tc>
          <w:tcPr>
            <w:tcW w:w="2831" w:type="dxa"/>
          </w:tcPr>
          <w:p w14:paraId="10F4E7FF" w14:textId="7075476C" w:rsidR="009F74DC" w:rsidRPr="00DF69EF" w:rsidRDefault="00DF69EF" w:rsidP="009F74DC">
            <w:pPr>
              <w:ind w:firstLine="0"/>
            </w:pPr>
            <w:proofErr w:type="spellStart"/>
            <w:r w:rsidRPr="00DF69EF">
              <w:t>Tipus</w:t>
            </w:r>
            <w:proofErr w:type="spellEnd"/>
          </w:p>
        </w:tc>
        <w:tc>
          <w:tcPr>
            <w:tcW w:w="2831" w:type="dxa"/>
          </w:tcPr>
          <w:p w14:paraId="1E74CDC6" w14:textId="4CC73D2C" w:rsidR="009F74DC" w:rsidRPr="00DF69EF" w:rsidRDefault="00DF69EF" w:rsidP="009F74DC">
            <w:pPr>
              <w:ind w:firstLine="0"/>
            </w:pPr>
            <w:r>
              <w:t>Text</w:t>
            </w:r>
          </w:p>
        </w:tc>
        <w:tc>
          <w:tcPr>
            <w:tcW w:w="2832" w:type="dxa"/>
          </w:tcPr>
          <w:p w14:paraId="0206D7E3" w14:textId="6399A62E" w:rsidR="009F74DC" w:rsidRPr="00DF69EF" w:rsidRDefault="00DF69EF" w:rsidP="009F74DC">
            <w:pPr>
              <w:ind w:firstLine="0"/>
            </w:pPr>
            <w:proofErr w:type="spellStart"/>
            <w:r>
              <w:t>Seguretat</w:t>
            </w:r>
            <w:proofErr w:type="spellEnd"/>
          </w:p>
        </w:tc>
      </w:tr>
      <w:tr w:rsidR="009F74DC" w14:paraId="06F3D561" w14:textId="77777777" w:rsidTr="005C051A">
        <w:tc>
          <w:tcPr>
            <w:tcW w:w="2831" w:type="dxa"/>
          </w:tcPr>
          <w:p w14:paraId="74A4594B" w14:textId="51EAAE1F" w:rsidR="009F74DC" w:rsidRPr="00DF69EF" w:rsidRDefault="00DF69EF" w:rsidP="009F74DC">
            <w:pPr>
              <w:ind w:firstLine="0"/>
            </w:pPr>
            <w:proofErr w:type="spellStart"/>
            <w:r w:rsidRPr="00DF69EF">
              <w:t>trucades</w:t>
            </w:r>
            <w:proofErr w:type="spellEnd"/>
          </w:p>
        </w:tc>
        <w:tc>
          <w:tcPr>
            <w:tcW w:w="2831" w:type="dxa"/>
          </w:tcPr>
          <w:p w14:paraId="60029B37" w14:textId="4F1ED266" w:rsidR="009F74DC" w:rsidRPr="00DF69EF" w:rsidRDefault="00DF69EF" w:rsidP="009F74DC">
            <w:pPr>
              <w:ind w:firstLine="0"/>
            </w:pPr>
            <w:proofErr w:type="spellStart"/>
            <w:r>
              <w:t>Number</w:t>
            </w:r>
            <w:proofErr w:type="spellEnd"/>
          </w:p>
        </w:tc>
        <w:tc>
          <w:tcPr>
            <w:tcW w:w="2832" w:type="dxa"/>
          </w:tcPr>
          <w:p w14:paraId="5F096851" w14:textId="5D2369D9" w:rsidR="009F74DC" w:rsidRPr="00DF69EF" w:rsidRDefault="00DF69EF" w:rsidP="005C051A">
            <w:pPr>
              <w:keepNext/>
              <w:ind w:firstLine="0"/>
            </w:pPr>
            <w:r>
              <w:t>10</w:t>
            </w:r>
          </w:p>
        </w:tc>
      </w:tr>
    </w:tbl>
    <w:p w14:paraId="748CF0A1" w14:textId="170E0A33" w:rsidR="005C051A" w:rsidRDefault="005C051A" w:rsidP="005C051A">
      <w:pPr>
        <w:pStyle w:val="Descripcin"/>
        <w:jc w:val="center"/>
      </w:pPr>
      <w:bookmarkStart w:id="19" w:name="_Toc68811252"/>
      <w:r>
        <w:t xml:space="preserve">Tabla </w:t>
      </w:r>
      <w:fldSimple w:instr=" SEQ Tabla \* ARABIC ">
        <w:r w:rsidR="002733B2">
          <w:rPr>
            <w:noProof/>
          </w:rPr>
          <w:t>6</w:t>
        </w:r>
      </w:fldSimple>
      <w:r>
        <w:t xml:space="preserve"> - Campos del fichero rows.xml</w:t>
      </w:r>
      <w:bookmarkEnd w:id="19"/>
    </w:p>
    <w:p w14:paraId="37E8ED74" w14:textId="7A0F3C95" w:rsidR="00A61915" w:rsidRDefault="00A61915" w:rsidP="00A61915">
      <w:r>
        <w:t xml:space="preserve">Tenemos </w:t>
      </w:r>
      <w:r w:rsidR="006261DA">
        <w:t>340307</w:t>
      </w:r>
      <w:r>
        <w:t xml:space="preserve"> observaciones y 7 atributos.</w:t>
      </w:r>
    </w:p>
    <w:p w14:paraId="66B24F42" w14:textId="5D847DB4" w:rsidR="00DB43F5" w:rsidRDefault="00DB43F5" w:rsidP="00DB43F5">
      <w:pPr>
        <w:pStyle w:val="Ttulo3"/>
      </w:pPr>
      <w:bookmarkStart w:id="20" w:name="_Toc68811118"/>
      <w:r>
        <w:t>Estimación de la volumetría</w:t>
      </w:r>
      <w:bookmarkEnd w:id="20"/>
    </w:p>
    <w:p w14:paraId="3ED7454C" w14:textId="40E8947C" w:rsidR="00DB43F5" w:rsidRDefault="005166C8" w:rsidP="00DB43F5">
      <w:r>
        <w:t xml:space="preserve">La estimación respecto al número de datos que debe contener el almacén de datos es </w:t>
      </w:r>
      <w:r w:rsidR="003B28E2">
        <w:t>la</w:t>
      </w:r>
      <w:r>
        <w:t xml:space="preserve"> siguiente</w:t>
      </w:r>
      <w:r w:rsidR="00AB30E7">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B30E7" w14:paraId="1D22E30A" w14:textId="77777777" w:rsidTr="00704CB1">
        <w:tc>
          <w:tcPr>
            <w:tcW w:w="4247" w:type="dxa"/>
          </w:tcPr>
          <w:p w14:paraId="7E72D0C9" w14:textId="66FBD309" w:rsidR="00AB30E7" w:rsidRPr="00AB30E7" w:rsidRDefault="00AB30E7" w:rsidP="00AB30E7">
            <w:pPr>
              <w:ind w:firstLine="0"/>
              <w:jc w:val="center"/>
              <w:rPr>
                <w:b/>
                <w:bCs/>
              </w:rPr>
            </w:pPr>
            <w:r w:rsidRPr="00AB30E7">
              <w:rPr>
                <w:b/>
                <w:bCs/>
              </w:rPr>
              <w:t>Fuente de datos</w:t>
            </w:r>
          </w:p>
        </w:tc>
        <w:tc>
          <w:tcPr>
            <w:tcW w:w="4247" w:type="dxa"/>
          </w:tcPr>
          <w:p w14:paraId="15C0B66B" w14:textId="50A7A3CE" w:rsidR="00AB30E7" w:rsidRPr="00AB30E7" w:rsidRDefault="00AB30E7" w:rsidP="00AB30E7">
            <w:pPr>
              <w:ind w:firstLine="0"/>
              <w:jc w:val="center"/>
              <w:rPr>
                <w:b/>
                <w:bCs/>
              </w:rPr>
            </w:pPr>
            <w:r w:rsidRPr="00AB30E7">
              <w:rPr>
                <w:b/>
                <w:bCs/>
              </w:rPr>
              <w:t>Datos</w:t>
            </w:r>
          </w:p>
        </w:tc>
      </w:tr>
      <w:tr w:rsidR="00AB30E7" w14:paraId="44605EDC" w14:textId="77777777" w:rsidTr="00704CB1">
        <w:tc>
          <w:tcPr>
            <w:tcW w:w="4247" w:type="dxa"/>
          </w:tcPr>
          <w:p w14:paraId="5E6CCB00" w14:textId="7EF36BC3" w:rsidR="00AB30E7" w:rsidRDefault="00862742" w:rsidP="00DB43F5">
            <w:pPr>
              <w:ind w:firstLine="0"/>
            </w:pPr>
            <w:r w:rsidRPr="00862742">
              <w:t>35167bsc</w:t>
            </w:r>
            <w:r>
              <w:t>.csv</w:t>
            </w:r>
          </w:p>
        </w:tc>
        <w:tc>
          <w:tcPr>
            <w:tcW w:w="4247" w:type="dxa"/>
          </w:tcPr>
          <w:p w14:paraId="2AB2D4C0" w14:textId="19486F83" w:rsidR="00862742" w:rsidRDefault="00862742" w:rsidP="00DB43F5">
            <w:pPr>
              <w:ind w:firstLine="0"/>
            </w:pPr>
            <w:r>
              <w:t>(4</w:t>
            </w:r>
            <w:r w:rsidR="00F84532">
              <w:t>.</w:t>
            </w:r>
            <w:r>
              <w:t xml:space="preserve">732 observaciones + </w:t>
            </w:r>
          </w:p>
          <w:p w14:paraId="5B399E08" w14:textId="42D89A0D" w:rsidR="00AB30E7" w:rsidRDefault="00862742" w:rsidP="00DB43F5">
            <w:pPr>
              <w:ind w:firstLine="0"/>
            </w:pPr>
            <w:r>
              <w:t>1 registro de columnas) *</w:t>
            </w:r>
          </w:p>
          <w:p w14:paraId="18337BF3" w14:textId="77777777" w:rsidR="00862742" w:rsidRDefault="00862742" w:rsidP="00DB43F5">
            <w:pPr>
              <w:ind w:firstLine="0"/>
            </w:pPr>
            <w:r>
              <w:t>3 atributos =</w:t>
            </w:r>
          </w:p>
          <w:p w14:paraId="0EB4AD13" w14:textId="0AEABDA6" w:rsidR="00862742" w:rsidRDefault="00862742" w:rsidP="00DB43F5">
            <w:pPr>
              <w:ind w:firstLine="0"/>
            </w:pPr>
            <w:r>
              <w:t>14</w:t>
            </w:r>
            <w:r w:rsidR="00F84532">
              <w:t>.</w:t>
            </w:r>
            <w:r>
              <w:t>199 datos</w:t>
            </w:r>
          </w:p>
        </w:tc>
      </w:tr>
      <w:tr w:rsidR="00AB30E7" w14:paraId="7746BCDA" w14:textId="77777777" w:rsidTr="00704CB1">
        <w:tc>
          <w:tcPr>
            <w:tcW w:w="4247" w:type="dxa"/>
          </w:tcPr>
          <w:p w14:paraId="4023F729" w14:textId="73627C15" w:rsidR="00AB30E7" w:rsidRDefault="00F83814" w:rsidP="00DB43F5">
            <w:pPr>
              <w:ind w:firstLine="0"/>
            </w:pPr>
            <w:r w:rsidRPr="00F83814">
              <w:t>poblacion_9687bsc</w:t>
            </w:r>
            <w:r>
              <w:t>.csv</w:t>
            </w:r>
          </w:p>
        </w:tc>
        <w:tc>
          <w:tcPr>
            <w:tcW w:w="4247" w:type="dxa"/>
          </w:tcPr>
          <w:p w14:paraId="455C43C8" w14:textId="72639C2E" w:rsidR="00F83814" w:rsidRDefault="00F83814" w:rsidP="00F83814">
            <w:pPr>
              <w:ind w:firstLine="0"/>
            </w:pPr>
            <w:r>
              <w:t xml:space="preserve">(52 observaciones + </w:t>
            </w:r>
          </w:p>
          <w:p w14:paraId="7FA11C88" w14:textId="77777777" w:rsidR="00F83814" w:rsidRDefault="00F83814" w:rsidP="00F83814">
            <w:pPr>
              <w:ind w:firstLine="0"/>
            </w:pPr>
            <w:r>
              <w:t>1 registro de columnas) *</w:t>
            </w:r>
          </w:p>
          <w:p w14:paraId="62D08C2F" w14:textId="22D71BDD" w:rsidR="00F83814" w:rsidRDefault="00F83814" w:rsidP="00F83814">
            <w:pPr>
              <w:ind w:firstLine="0"/>
            </w:pPr>
            <w:r>
              <w:t>5 atributos =</w:t>
            </w:r>
          </w:p>
          <w:p w14:paraId="3ECDC68C" w14:textId="21FEF8CF" w:rsidR="00AB30E7" w:rsidRDefault="00262F47" w:rsidP="00F83814">
            <w:pPr>
              <w:ind w:firstLine="0"/>
            </w:pPr>
            <w:r>
              <w:t xml:space="preserve">265 </w:t>
            </w:r>
            <w:r w:rsidR="00F83814">
              <w:t>datos</w:t>
            </w:r>
          </w:p>
        </w:tc>
      </w:tr>
      <w:tr w:rsidR="00AB30E7" w14:paraId="4EF3715B" w14:textId="77777777" w:rsidTr="00704CB1">
        <w:tc>
          <w:tcPr>
            <w:tcW w:w="4247" w:type="dxa"/>
          </w:tcPr>
          <w:p w14:paraId="6FC7E8C9" w14:textId="6F0DDF78" w:rsidR="00AB30E7" w:rsidRDefault="00096297" w:rsidP="00DB43F5">
            <w:pPr>
              <w:ind w:firstLine="0"/>
            </w:pPr>
            <w:r w:rsidRPr="00096297">
              <w:t>ACUMULADO-DENUNCIAS-INFRACCIONES</w:t>
            </w:r>
            <w:r>
              <w:t>.xlsx</w:t>
            </w:r>
          </w:p>
        </w:tc>
        <w:tc>
          <w:tcPr>
            <w:tcW w:w="4247" w:type="dxa"/>
          </w:tcPr>
          <w:p w14:paraId="05076285" w14:textId="3DDEFF60" w:rsidR="00096297" w:rsidRDefault="00096297" w:rsidP="00096297">
            <w:pPr>
              <w:ind w:firstLine="0"/>
            </w:pPr>
            <w:r>
              <w:t xml:space="preserve">(218 observaciones + </w:t>
            </w:r>
          </w:p>
          <w:p w14:paraId="075B4BFB" w14:textId="5B7A6B74" w:rsidR="00096297" w:rsidRDefault="00067B01" w:rsidP="00096297">
            <w:pPr>
              <w:ind w:firstLine="0"/>
            </w:pPr>
            <w:r>
              <w:t>1</w:t>
            </w:r>
            <w:r w:rsidR="00096297">
              <w:t xml:space="preserve"> registro de columnas) *</w:t>
            </w:r>
          </w:p>
          <w:p w14:paraId="547E907C" w14:textId="1F287D11" w:rsidR="00096297" w:rsidRDefault="00096297" w:rsidP="00096297">
            <w:pPr>
              <w:ind w:firstLine="0"/>
            </w:pPr>
            <w:r>
              <w:t>10 atributos =</w:t>
            </w:r>
          </w:p>
          <w:p w14:paraId="633A4EF1" w14:textId="43907E42" w:rsidR="00AB30E7" w:rsidRDefault="00096297" w:rsidP="00096297">
            <w:pPr>
              <w:ind w:firstLine="0"/>
            </w:pPr>
            <w:r>
              <w:t>2</w:t>
            </w:r>
            <w:r w:rsidR="00F84532">
              <w:t>.</w:t>
            </w:r>
            <w:r w:rsidR="00067B01">
              <w:t>190</w:t>
            </w:r>
            <w:r>
              <w:t xml:space="preserve"> datos</w:t>
            </w:r>
          </w:p>
        </w:tc>
      </w:tr>
      <w:tr w:rsidR="00AB30E7" w14:paraId="1DE63FF5" w14:textId="77777777" w:rsidTr="00704CB1">
        <w:tc>
          <w:tcPr>
            <w:tcW w:w="4247" w:type="dxa"/>
          </w:tcPr>
          <w:p w14:paraId="6C5088EC" w14:textId="65758015" w:rsidR="00AB30E7" w:rsidRDefault="00732F46" w:rsidP="00DB43F5">
            <w:pPr>
              <w:ind w:firstLine="0"/>
            </w:pPr>
            <w:r w:rsidRPr="00732F46">
              <w:t>statistic_id1104235_covid-19_-poblacion-que-evitaba-las-</w:t>
            </w:r>
            <w:r w:rsidRPr="00732F46">
              <w:lastRenderedPageBreak/>
              <w:t>aglomeraciones-segun-edad-en-espana-2020</w:t>
            </w:r>
            <w:r>
              <w:t>.xlsx</w:t>
            </w:r>
          </w:p>
        </w:tc>
        <w:tc>
          <w:tcPr>
            <w:tcW w:w="4247" w:type="dxa"/>
          </w:tcPr>
          <w:p w14:paraId="672F0864" w14:textId="4200DDC0" w:rsidR="00732F46" w:rsidRDefault="00732F46" w:rsidP="00732F46">
            <w:pPr>
              <w:ind w:firstLine="0"/>
            </w:pPr>
            <w:r>
              <w:lastRenderedPageBreak/>
              <w:t>(</w:t>
            </w:r>
            <w:r w:rsidR="00986459">
              <w:t>49</w:t>
            </w:r>
            <w:r>
              <w:t xml:space="preserve"> observaciones + </w:t>
            </w:r>
          </w:p>
          <w:p w14:paraId="1261C464" w14:textId="7EA9B06D" w:rsidR="00732F46" w:rsidRDefault="00732F46" w:rsidP="00732F46">
            <w:pPr>
              <w:ind w:firstLine="0"/>
            </w:pPr>
            <w:r>
              <w:lastRenderedPageBreak/>
              <w:t>1 registro de columnas) *</w:t>
            </w:r>
          </w:p>
          <w:p w14:paraId="4BB7DE8F" w14:textId="6D93BA47" w:rsidR="00732F46" w:rsidRDefault="00986459" w:rsidP="00732F46">
            <w:pPr>
              <w:ind w:firstLine="0"/>
            </w:pPr>
            <w:r>
              <w:t>7</w:t>
            </w:r>
            <w:r w:rsidR="00732F46">
              <w:t xml:space="preserve"> atributos =</w:t>
            </w:r>
          </w:p>
          <w:p w14:paraId="68A1AFE8" w14:textId="78DEA86E" w:rsidR="00AB30E7" w:rsidRDefault="00B23956" w:rsidP="00732F46">
            <w:pPr>
              <w:ind w:firstLine="0"/>
            </w:pPr>
            <w:r>
              <w:t xml:space="preserve">350 </w:t>
            </w:r>
            <w:r w:rsidR="00732F46">
              <w:t>datos</w:t>
            </w:r>
          </w:p>
        </w:tc>
      </w:tr>
      <w:tr w:rsidR="00AB30E7" w14:paraId="3F9F715B" w14:textId="77777777" w:rsidTr="00704CB1">
        <w:tc>
          <w:tcPr>
            <w:tcW w:w="4247" w:type="dxa"/>
          </w:tcPr>
          <w:p w14:paraId="25306A54" w14:textId="6DF75984" w:rsidR="00AB30E7" w:rsidRDefault="008B68E2" w:rsidP="00DB43F5">
            <w:pPr>
              <w:ind w:firstLine="0"/>
            </w:pPr>
            <w:r>
              <w:lastRenderedPageBreak/>
              <w:t>rows.xml</w:t>
            </w:r>
          </w:p>
        </w:tc>
        <w:tc>
          <w:tcPr>
            <w:tcW w:w="4247" w:type="dxa"/>
          </w:tcPr>
          <w:p w14:paraId="2018A9EE" w14:textId="3B6557B6" w:rsidR="002E4231" w:rsidRDefault="00E55291" w:rsidP="002E4231">
            <w:pPr>
              <w:ind w:firstLine="0"/>
            </w:pPr>
            <w:r>
              <w:t>340</w:t>
            </w:r>
            <w:r w:rsidR="006261DA">
              <w:t>.</w:t>
            </w:r>
            <w:r>
              <w:t>307</w:t>
            </w:r>
            <w:r w:rsidR="002E4231">
              <w:t xml:space="preserve"> observaciones * </w:t>
            </w:r>
          </w:p>
          <w:p w14:paraId="2CE5527E" w14:textId="77777777" w:rsidR="002E4231" w:rsidRDefault="002E4231" w:rsidP="002E4231">
            <w:pPr>
              <w:ind w:firstLine="0"/>
            </w:pPr>
            <w:r>
              <w:t>7 atributos =</w:t>
            </w:r>
          </w:p>
          <w:p w14:paraId="4D6BE791" w14:textId="624CEE3D" w:rsidR="00AB30E7" w:rsidRDefault="00C17C33" w:rsidP="002E4231">
            <w:pPr>
              <w:ind w:firstLine="0"/>
            </w:pPr>
            <w:r>
              <w:t>2.382.149</w:t>
            </w:r>
            <w:r w:rsidR="002E4231">
              <w:t xml:space="preserve"> datos</w:t>
            </w:r>
          </w:p>
        </w:tc>
      </w:tr>
      <w:tr w:rsidR="00E725DE" w14:paraId="46427094" w14:textId="77777777" w:rsidTr="00704CB1">
        <w:tc>
          <w:tcPr>
            <w:tcW w:w="4247" w:type="dxa"/>
          </w:tcPr>
          <w:p w14:paraId="36CC8D62" w14:textId="70C544F0" w:rsidR="00E725DE" w:rsidRPr="00E725DE" w:rsidRDefault="00E725DE" w:rsidP="00D95A9E">
            <w:pPr>
              <w:ind w:firstLine="0"/>
              <w:jc w:val="right"/>
              <w:rPr>
                <w:b/>
                <w:bCs/>
              </w:rPr>
            </w:pPr>
            <w:r w:rsidRPr="00E725DE">
              <w:rPr>
                <w:b/>
                <w:bCs/>
              </w:rPr>
              <w:t>TOTAL</w:t>
            </w:r>
          </w:p>
        </w:tc>
        <w:tc>
          <w:tcPr>
            <w:tcW w:w="4247" w:type="dxa"/>
          </w:tcPr>
          <w:p w14:paraId="6058B5C7" w14:textId="6FDD34FA" w:rsidR="00E725DE" w:rsidRPr="008C2EF6" w:rsidRDefault="00C17C33" w:rsidP="00704CB1">
            <w:pPr>
              <w:keepNext/>
              <w:ind w:firstLine="0"/>
              <w:jc w:val="right"/>
              <w:rPr>
                <w:b/>
                <w:bCs/>
              </w:rPr>
            </w:pPr>
            <w:r>
              <w:rPr>
                <w:b/>
                <w:bCs/>
              </w:rPr>
              <w:t>2.399.153</w:t>
            </w:r>
            <w:r w:rsidR="008C2EF6">
              <w:rPr>
                <w:b/>
                <w:bCs/>
              </w:rPr>
              <w:t xml:space="preserve"> datos</w:t>
            </w:r>
          </w:p>
        </w:tc>
      </w:tr>
    </w:tbl>
    <w:p w14:paraId="359520FB" w14:textId="70886B50" w:rsidR="00AB30E7" w:rsidRDefault="00704CB1" w:rsidP="00704CB1">
      <w:pPr>
        <w:pStyle w:val="Descripcin"/>
        <w:jc w:val="center"/>
      </w:pPr>
      <w:bookmarkStart w:id="21" w:name="_Toc68811253"/>
      <w:r>
        <w:t xml:space="preserve">Tabla </w:t>
      </w:r>
      <w:fldSimple w:instr=" SEQ Tabla \* ARABIC ">
        <w:r w:rsidR="002733B2">
          <w:rPr>
            <w:noProof/>
          </w:rPr>
          <w:t>7</w:t>
        </w:r>
      </w:fldSimple>
      <w:r>
        <w:t xml:space="preserve"> - Volumetría de los datos.</w:t>
      </w:r>
      <w:bookmarkEnd w:id="21"/>
    </w:p>
    <w:p w14:paraId="69E375F9" w14:textId="28567422" w:rsidR="00704CB1" w:rsidRDefault="002575FD" w:rsidP="002575FD">
      <w:pPr>
        <w:pStyle w:val="Ttulo2"/>
      </w:pPr>
      <w:bookmarkStart w:id="22" w:name="_Toc68811119"/>
      <w:r>
        <w:t>Análisis funcional</w:t>
      </w:r>
      <w:bookmarkEnd w:id="22"/>
    </w:p>
    <w:p w14:paraId="17B2149F" w14:textId="49540B2E" w:rsidR="00E80231" w:rsidRDefault="00F21903" w:rsidP="00E80231">
      <w:r>
        <w:t>Cuando hablamos del análisis funcional nos referimos al tipo de arquitectura que debe de tener la factoría de información. Para poder realizar un buen análisis y diseño tenemos que definir los requisitos funcionales, a los cuales hay que establecer una prioridad “E” si es exigible o “D” si es deseable.</w:t>
      </w:r>
    </w:p>
    <w:p w14:paraId="383DC5DE" w14:textId="6F1015D8" w:rsidR="00F21903" w:rsidRDefault="00F21903" w:rsidP="00E80231">
      <w:r>
        <w:t>Para poder saber qué requisitos son los que tenemos que hacer frente en la construcción de la factoría de información, debemos analizar el enunciado de la práctica, junto con su contexto y los usuarios potenciales.</w:t>
      </w:r>
    </w:p>
    <w:p w14:paraId="1B18BFCB" w14:textId="3C4E8464" w:rsidR="00C04C6E" w:rsidRDefault="00C04C6E" w:rsidP="00C04C6E">
      <w:r>
        <w:t>Por otro lado, para determinar cómo es de prioritario un requisito definimos una prioridad del 1 al 3, siendo 1 completamente prioritario y 3 no prioritario. En la siguiente tabla, se describe cada uno de los requisitos junto con sus prioridades:</w:t>
      </w:r>
    </w:p>
    <w:tbl>
      <w:tblPr>
        <w:tblStyle w:val="Tablaconcuadrcula"/>
        <w:tblW w:w="884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6"/>
        <w:gridCol w:w="5006"/>
        <w:gridCol w:w="1257"/>
        <w:gridCol w:w="2122"/>
      </w:tblGrid>
      <w:tr w:rsidR="00C04C6E" w14:paraId="6F768BC6" w14:textId="77777777" w:rsidTr="00C04C6E">
        <w:tc>
          <w:tcPr>
            <w:tcW w:w="456" w:type="dxa"/>
          </w:tcPr>
          <w:p w14:paraId="057E0A8B" w14:textId="0B4A485D" w:rsidR="00C04C6E" w:rsidRPr="00C04C6E" w:rsidRDefault="00C04C6E" w:rsidP="00C04C6E">
            <w:pPr>
              <w:ind w:firstLine="0"/>
              <w:jc w:val="center"/>
              <w:rPr>
                <w:b/>
                <w:bCs/>
              </w:rPr>
            </w:pPr>
            <w:r w:rsidRPr="00C04C6E">
              <w:rPr>
                <w:b/>
                <w:bCs/>
              </w:rPr>
              <w:t>#</w:t>
            </w:r>
          </w:p>
        </w:tc>
        <w:tc>
          <w:tcPr>
            <w:tcW w:w="5006" w:type="dxa"/>
          </w:tcPr>
          <w:p w14:paraId="4F673908" w14:textId="26B79CD5" w:rsidR="00C04C6E" w:rsidRPr="00C04C6E" w:rsidRDefault="00C04C6E" w:rsidP="00C04C6E">
            <w:pPr>
              <w:ind w:firstLine="0"/>
              <w:jc w:val="center"/>
              <w:rPr>
                <w:b/>
                <w:bCs/>
              </w:rPr>
            </w:pPr>
            <w:r w:rsidRPr="00C04C6E">
              <w:rPr>
                <w:b/>
                <w:bCs/>
              </w:rPr>
              <w:t>Requerimiento</w:t>
            </w:r>
          </w:p>
        </w:tc>
        <w:tc>
          <w:tcPr>
            <w:tcW w:w="1257" w:type="dxa"/>
          </w:tcPr>
          <w:p w14:paraId="4603D8A2" w14:textId="7AD61FEC" w:rsidR="00C04C6E" w:rsidRPr="00C04C6E" w:rsidRDefault="00C04C6E" w:rsidP="00C04C6E">
            <w:pPr>
              <w:ind w:firstLine="0"/>
              <w:jc w:val="center"/>
              <w:rPr>
                <w:b/>
                <w:bCs/>
              </w:rPr>
            </w:pPr>
            <w:r w:rsidRPr="00C04C6E">
              <w:rPr>
                <w:b/>
                <w:bCs/>
              </w:rPr>
              <w:t>Prioridad</w:t>
            </w:r>
          </w:p>
        </w:tc>
        <w:tc>
          <w:tcPr>
            <w:tcW w:w="2122" w:type="dxa"/>
          </w:tcPr>
          <w:p w14:paraId="1C9A8895" w14:textId="5E253CB6" w:rsidR="00C04C6E" w:rsidRPr="00C04C6E" w:rsidRDefault="00C04C6E" w:rsidP="00C04C6E">
            <w:pPr>
              <w:ind w:firstLine="0"/>
              <w:jc w:val="center"/>
              <w:rPr>
                <w:b/>
                <w:bCs/>
              </w:rPr>
            </w:pPr>
            <w:r w:rsidRPr="00C04C6E">
              <w:rPr>
                <w:b/>
                <w:bCs/>
              </w:rPr>
              <w:t>Exigible/Deseable</w:t>
            </w:r>
          </w:p>
        </w:tc>
      </w:tr>
      <w:tr w:rsidR="00C04C6E" w14:paraId="1B1C00BB" w14:textId="77777777" w:rsidTr="00C04C6E">
        <w:tc>
          <w:tcPr>
            <w:tcW w:w="456" w:type="dxa"/>
          </w:tcPr>
          <w:p w14:paraId="31DD2E5B" w14:textId="19CF2B25" w:rsidR="00C04C6E" w:rsidRDefault="00C04C6E" w:rsidP="00C04C6E">
            <w:pPr>
              <w:ind w:firstLine="0"/>
            </w:pPr>
            <w:r>
              <w:t>1</w:t>
            </w:r>
          </w:p>
        </w:tc>
        <w:tc>
          <w:tcPr>
            <w:tcW w:w="5006" w:type="dxa"/>
          </w:tcPr>
          <w:p w14:paraId="0D48239E" w14:textId="213801FA" w:rsidR="00C04C6E" w:rsidRDefault="00C04C6E" w:rsidP="00C04C6E">
            <w:pPr>
              <w:ind w:firstLine="0"/>
            </w:pPr>
            <w:r>
              <w:t>Extraer de forma adecuada la información de las fuentes de datos (considerando solo la información relevante).</w:t>
            </w:r>
          </w:p>
        </w:tc>
        <w:tc>
          <w:tcPr>
            <w:tcW w:w="1257" w:type="dxa"/>
          </w:tcPr>
          <w:p w14:paraId="238B0D9C" w14:textId="581C7944" w:rsidR="00C04C6E" w:rsidRDefault="00C04C6E" w:rsidP="00C04C6E">
            <w:pPr>
              <w:ind w:firstLine="0"/>
            </w:pPr>
            <w:r>
              <w:t>1</w:t>
            </w:r>
          </w:p>
        </w:tc>
        <w:tc>
          <w:tcPr>
            <w:tcW w:w="2122" w:type="dxa"/>
          </w:tcPr>
          <w:p w14:paraId="2895EFC4" w14:textId="5764F9C6" w:rsidR="00C04C6E" w:rsidRDefault="00C04C6E" w:rsidP="00C04C6E">
            <w:pPr>
              <w:ind w:firstLine="0"/>
            </w:pPr>
            <w:r>
              <w:t>E</w:t>
            </w:r>
          </w:p>
        </w:tc>
      </w:tr>
      <w:tr w:rsidR="00C04C6E" w14:paraId="5556982F" w14:textId="77777777" w:rsidTr="00C04C6E">
        <w:tc>
          <w:tcPr>
            <w:tcW w:w="456" w:type="dxa"/>
          </w:tcPr>
          <w:p w14:paraId="1C54C733" w14:textId="3BB6E93B" w:rsidR="00C04C6E" w:rsidRDefault="00C04C6E" w:rsidP="00C04C6E">
            <w:pPr>
              <w:ind w:firstLine="0"/>
            </w:pPr>
            <w:r>
              <w:t>2</w:t>
            </w:r>
          </w:p>
        </w:tc>
        <w:tc>
          <w:tcPr>
            <w:tcW w:w="5006" w:type="dxa"/>
          </w:tcPr>
          <w:p w14:paraId="7B6AAB04" w14:textId="09621074" w:rsidR="00C04C6E" w:rsidRDefault="00C04C6E" w:rsidP="00C04C6E">
            <w:pPr>
              <w:ind w:firstLine="0"/>
            </w:pPr>
            <w:r>
              <w:t>Crear un almacén de datos.</w:t>
            </w:r>
          </w:p>
        </w:tc>
        <w:tc>
          <w:tcPr>
            <w:tcW w:w="1257" w:type="dxa"/>
          </w:tcPr>
          <w:p w14:paraId="462FC132" w14:textId="29EE9D37" w:rsidR="00C04C6E" w:rsidRDefault="00C04C6E" w:rsidP="00C04C6E">
            <w:pPr>
              <w:ind w:firstLine="0"/>
            </w:pPr>
            <w:r>
              <w:t>1</w:t>
            </w:r>
          </w:p>
        </w:tc>
        <w:tc>
          <w:tcPr>
            <w:tcW w:w="2122" w:type="dxa"/>
          </w:tcPr>
          <w:p w14:paraId="31138809" w14:textId="421202C6" w:rsidR="00C04C6E" w:rsidRDefault="00C04C6E" w:rsidP="00C04C6E">
            <w:pPr>
              <w:ind w:firstLine="0"/>
            </w:pPr>
            <w:r>
              <w:t>E</w:t>
            </w:r>
          </w:p>
        </w:tc>
      </w:tr>
      <w:tr w:rsidR="00C04C6E" w14:paraId="5672C05B" w14:textId="77777777" w:rsidTr="00C04C6E">
        <w:tc>
          <w:tcPr>
            <w:tcW w:w="456" w:type="dxa"/>
          </w:tcPr>
          <w:p w14:paraId="761937E2" w14:textId="2D1CC2B8" w:rsidR="00C04C6E" w:rsidRDefault="00C04C6E" w:rsidP="00C04C6E">
            <w:pPr>
              <w:ind w:firstLine="0"/>
            </w:pPr>
            <w:r>
              <w:t>3</w:t>
            </w:r>
          </w:p>
        </w:tc>
        <w:tc>
          <w:tcPr>
            <w:tcW w:w="5006" w:type="dxa"/>
          </w:tcPr>
          <w:p w14:paraId="4081E01F" w14:textId="7CB09202" w:rsidR="00C04C6E" w:rsidRPr="00C04C6E" w:rsidRDefault="00C04C6E" w:rsidP="00C04C6E">
            <w:pPr>
              <w:ind w:firstLine="0"/>
            </w:pPr>
            <w:r>
              <w:t xml:space="preserve">Cargar la información respecto al impacto conductual de la </w:t>
            </w:r>
            <w:r>
              <w:rPr>
                <w:i/>
                <w:iCs/>
              </w:rPr>
              <w:t>COVID-19</w:t>
            </w:r>
            <w:r>
              <w:t xml:space="preserve"> sobre la población.</w:t>
            </w:r>
          </w:p>
        </w:tc>
        <w:tc>
          <w:tcPr>
            <w:tcW w:w="1257" w:type="dxa"/>
          </w:tcPr>
          <w:p w14:paraId="517FEB63" w14:textId="1CDE4DCA" w:rsidR="00C04C6E" w:rsidRDefault="00C04C6E" w:rsidP="00C04C6E">
            <w:pPr>
              <w:ind w:firstLine="0"/>
            </w:pPr>
            <w:r>
              <w:t>1</w:t>
            </w:r>
          </w:p>
        </w:tc>
        <w:tc>
          <w:tcPr>
            <w:tcW w:w="2122" w:type="dxa"/>
          </w:tcPr>
          <w:p w14:paraId="337624E9" w14:textId="175B09FD" w:rsidR="00C04C6E" w:rsidRDefault="00C04C6E" w:rsidP="00C04C6E">
            <w:pPr>
              <w:ind w:firstLine="0"/>
            </w:pPr>
            <w:r>
              <w:t>E</w:t>
            </w:r>
          </w:p>
        </w:tc>
      </w:tr>
      <w:tr w:rsidR="00C04C6E" w14:paraId="2591171E" w14:textId="77777777" w:rsidTr="00C04C6E">
        <w:tc>
          <w:tcPr>
            <w:tcW w:w="456" w:type="dxa"/>
          </w:tcPr>
          <w:p w14:paraId="25AE524F" w14:textId="4366CA83" w:rsidR="00C04C6E" w:rsidRDefault="00C04C6E" w:rsidP="00C04C6E">
            <w:pPr>
              <w:ind w:firstLine="0"/>
            </w:pPr>
            <w:r>
              <w:lastRenderedPageBreak/>
              <w:t>4</w:t>
            </w:r>
          </w:p>
        </w:tc>
        <w:tc>
          <w:tcPr>
            <w:tcW w:w="5006" w:type="dxa"/>
          </w:tcPr>
          <w:p w14:paraId="2B986569" w14:textId="4CFAA076" w:rsidR="00C04C6E" w:rsidRDefault="00C04C6E" w:rsidP="00C04C6E">
            <w:pPr>
              <w:ind w:firstLine="0"/>
            </w:pPr>
            <w:r>
              <w:t>Crear un modelo OLAP para así poder realizar las diferentes consultas multidimensionales de los usuarios potenciales.</w:t>
            </w:r>
          </w:p>
        </w:tc>
        <w:tc>
          <w:tcPr>
            <w:tcW w:w="1257" w:type="dxa"/>
          </w:tcPr>
          <w:p w14:paraId="10773647" w14:textId="3613CD5F" w:rsidR="00C04C6E" w:rsidRDefault="00C04C6E" w:rsidP="00C04C6E">
            <w:pPr>
              <w:ind w:firstLine="0"/>
            </w:pPr>
            <w:r>
              <w:t>2</w:t>
            </w:r>
          </w:p>
        </w:tc>
        <w:tc>
          <w:tcPr>
            <w:tcW w:w="2122" w:type="dxa"/>
          </w:tcPr>
          <w:p w14:paraId="486A000F" w14:textId="30BA8D41" w:rsidR="00C04C6E" w:rsidRDefault="00C04C6E" w:rsidP="00C04C6E">
            <w:pPr>
              <w:ind w:firstLine="0"/>
            </w:pPr>
            <w:r>
              <w:t>E</w:t>
            </w:r>
          </w:p>
        </w:tc>
      </w:tr>
      <w:tr w:rsidR="00C04C6E" w14:paraId="79F92239" w14:textId="77777777" w:rsidTr="00C04C6E">
        <w:tc>
          <w:tcPr>
            <w:tcW w:w="456" w:type="dxa"/>
          </w:tcPr>
          <w:p w14:paraId="4A30A14E" w14:textId="5973C9DF" w:rsidR="00C04C6E" w:rsidRDefault="00C04C6E" w:rsidP="00C04C6E">
            <w:pPr>
              <w:ind w:firstLine="0"/>
            </w:pPr>
            <w:r>
              <w:t>5</w:t>
            </w:r>
          </w:p>
        </w:tc>
        <w:tc>
          <w:tcPr>
            <w:tcW w:w="5006" w:type="dxa"/>
          </w:tcPr>
          <w:p w14:paraId="46A90B25" w14:textId="45EAA21D" w:rsidR="00C04C6E" w:rsidRDefault="00C04C6E" w:rsidP="00C04C6E">
            <w:pPr>
              <w:ind w:firstLine="0"/>
            </w:pPr>
            <w:r>
              <w:t>Crear cada uno de los diferentes informes para cada tipo de usuario.</w:t>
            </w:r>
          </w:p>
        </w:tc>
        <w:tc>
          <w:tcPr>
            <w:tcW w:w="1257" w:type="dxa"/>
          </w:tcPr>
          <w:p w14:paraId="5E1D742A" w14:textId="555A04CE" w:rsidR="00C04C6E" w:rsidRDefault="00C04C6E" w:rsidP="00C04C6E">
            <w:pPr>
              <w:ind w:firstLine="0"/>
            </w:pPr>
            <w:r>
              <w:t>2</w:t>
            </w:r>
          </w:p>
        </w:tc>
        <w:tc>
          <w:tcPr>
            <w:tcW w:w="2122" w:type="dxa"/>
          </w:tcPr>
          <w:p w14:paraId="2AFE546A" w14:textId="79773D9B" w:rsidR="00C04C6E" w:rsidRDefault="00C04C6E" w:rsidP="00C04C6E">
            <w:pPr>
              <w:ind w:firstLine="0"/>
            </w:pPr>
            <w:r>
              <w:t>E</w:t>
            </w:r>
          </w:p>
        </w:tc>
      </w:tr>
      <w:tr w:rsidR="00C04C6E" w14:paraId="7946D315" w14:textId="77777777" w:rsidTr="00C04C6E">
        <w:tc>
          <w:tcPr>
            <w:tcW w:w="456" w:type="dxa"/>
          </w:tcPr>
          <w:p w14:paraId="65A2DBFE" w14:textId="4A145863" w:rsidR="00C04C6E" w:rsidRDefault="00C04C6E" w:rsidP="00C04C6E">
            <w:pPr>
              <w:ind w:firstLine="0"/>
            </w:pPr>
            <w:r>
              <w:t>6</w:t>
            </w:r>
          </w:p>
        </w:tc>
        <w:tc>
          <w:tcPr>
            <w:tcW w:w="5006" w:type="dxa"/>
          </w:tcPr>
          <w:p w14:paraId="33DE7FB5" w14:textId="32A31225" w:rsidR="00C04C6E" w:rsidRPr="00C04C6E" w:rsidRDefault="00C04C6E" w:rsidP="00C04C6E">
            <w:pPr>
              <w:ind w:firstLine="0"/>
            </w:pPr>
            <w:r>
              <w:t xml:space="preserve">Desarrollar las cargas incrementales para la integración en el </w:t>
            </w:r>
            <w:r>
              <w:rPr>
                <w:i/>
                <w:iCs/>
              </w:rPr>
              <w:t>data warehouse</w:t>
            </w:r>
            <w:r>
              <w:t>.</w:t>
            </w:r>
          </w:p>
        </w:tc>
        <w:tc>
          <w:tcPr>
            <w:tcW w:w="1257" w:type="dxa"/>
          </w:tcPr>
          <w:p w14:paraId="79D613D3" w14:textId="34FBF187" w:rsidR="00C04C6E" w:rsidRDefault="00C04C6E" w:rsidP="00C04C6E">
            <w:pPr>
              <w:ind w:firstLine="0"/>
            </w:pPr>
            <w:r>
              <w:t>3</w:t>
            </w:r>
          </w:p>
        </w:tc>
        <w:tc>
          <w:tcPr>
            <w:tcW w:w="2122" w:type="dxa"/>
          </w:tcPr>
          <w:p w14:paraId="24C37406" w14:textId="406DAAF3" w:rsidR="00C04C6E" w:rsidRDefault="00C04C6E" w:rsidP="00C04C6E">
            <w:pPr>
              <w:keepNext/>
              <w:ind w:firstLine="0"/>
            </w:pPr>
            <w:r>
              <w:t>D</w:t>
            </w:r>
          </w:p>
        </w:tc>
      </w:tr>
    </w:tbl>
    <w:p w14:paraId="2B39BC4F" w14:textId="11A2190B" w:rsidR="00C04C6E" w:rsidRDefault="00C04C6E" w:rsidP="00C04C6E">
      <w:pPr>
        <w:pStyle w:val="Descripcin"/>
        <w:jc w:val="center"/>
      </w:pPr>
      <w:bookmarkStart w:id="23" w:name="_Toc68811254"/>
      <w:r>
        <w:t xml:space="preserve">Tabla </w:t>
      </w:r>
      <w:fldSimple w:instr=" SEQ Tabla \* ARABIC ">
        <w:r w:rsidR="002733B2">
          <w:rPr>
            <w:noProof/>
          </w:rPr>
          <w:t>8</w:t>
        </w:r>
      </w:fldSimple>
      <w:r>
        <w:t xml:space="preserve"> - Requerimientos de la factoría de información.</w:t>
      </w:r>
      <w:bookmarkEnd w:id="23"/>
    </w:p>
    <w:p w14:paraId="021E9C0E" w14:textId="55705848" w:rsidR="00C04C6E" w:rsidRDefault="00E04D95" w:rsidP="00C04C6E">
      <w:r>
        <w:t>Estos son los requisitos que hemos podido concluir según el enunciado del problema y su contexto, pero cabe destacar que podría haber más requisitos, como por ejemplo: creación de diferentes almacenes de datos departamentales, que todas las cargas de datos se realicen de forma automática, transformar los datos…</w:t>
      </w:r>
    </w:p>
    <w:p w14:paraId="51F7A0CA" w14:textId="0D04BCD9" w:rsidR="00E04D07" w:rsidRDefault="00E04D07" w:rsidP="00C04C6E">
      <w:r>
        <w:t>Una vez que tenemos claro los requisitos que necesitamos</w:t>
      </w:r>
      <w:r w:rsidR="00722FE7">
        <w:t>,</w:t>
      </w:r>
      <w:r>
        <w:t xml:space="preserve"> en nuestro almacén de datos podemos definir la arquitectura del mismo:</w:t>
      </w:r>
    </w:p>
    <w:p w14:paraId="63EE9F95" w14:textId="29F72080" w:rsidR="005F3280" w:rsidRDefault="005F3280" w:rsidP="005F3280">
      <w:pPr>
        <w:pStyle w:val="Prrafodelista"/>
        <w:numPr>
          <w:ilvl w:val="0"/>
          <w:numId w:val="7"/>
        </w:numPr>
      </w:pPr>
      <w:r>
        <w:t>Respecto a las fuentes de datos, como bien se han explicado en el apartado anterior, vamos a tener ficheros csv, hojas de Excel y fichero xml.</w:t>
      </w:r>
    </w:p>
    <w:p w14:paraId="08A689FF" w14:textId="77777777" w:rsidR="00A76082" w:rsidRDefault="00A76082" w:rsidP="00A76082">
      <w:pPr>
        <w:pStyle w:val="Prrafodelista"/>
        <w:ind w:left="1117" w:firstLine="0"/>
      </w:pPr>
    </w:p>
    <w:p w14:paraId="31772129" w14:textId="2331975A" w:rsidR="00A76082" w:rsidRDefault="00A76082" w:rsidP="005F3280">
      <w:pPr>
        <w:pStyle w:val="Prrafodelista"/>
        <w:numPr>
          <w:ilvl w:val="0"/>
          <w:numId w:val="7"/>
        </w:numPr>
      </w:pPr>
      <w:r>
        <w:t xml:space="preserve">En cuanto a la necesidad de un </w:t>
      </w:r>
      <w:proofErr w:type="spellStart"/>
      <w:r>
        <w:rPr>
          <w:i/>
          <w:iCs/>
        </w:rPr>
        <w:t>staging</w:t>
      </w:r>
      <w:proofErr w:type="spellEnd"/>
      <w:r>
        <w:rPr>
          <w:i/>
          <w:iCs/>
        </w:rPr>
        <w:t xml:space="preserve"> </w:t>
      </w:r>
      <w:proofErr w:type="spellStart"/>
      <w:r>
        <w:rPr>
          <w:i/>
          <w:iCs/>
        </w:rPr>
        <w:t>area</w:t>
      </w:r>
      <w:proofErr w:type="spellEnd"/>
      <w:r>
        <w:t xml:space="preserve">, en nuestro caso no es totalmente necesario, pero sí que es verdad que al tener </w:t>
      </w:r>
      <w:r w:rsidR="00C23F11">
        <w:t>diversas</w:t>
      </w:r>
      <w:r>
        <w:t xml:space="preserve"> fuentes de datos y cada una tiene una estructura diferente,</w:t>
      </w:r>
      <w:r w:rsidR="00BB5D83">
        <w:t xml:space="preserve"> se</w:t>
      </w:r>
      <w:r>
        <w:t xml:space="preserve"> podría hacer uso de un </w:t>
      </w:r>
      <w:proofErr w:type="spellStart"/>
      <w:r>
        <w:rPr>
          <w:i/>
          <w:iCs/>
        </w:rPr>
        <w:t>staging</w:t>
      </w:r>
      <w:proofErr w:type="spellEnd"/>
      <w:r>
        <w:rPr>
          <w:i/>
          <w:iCs/>
        </w:rPr>
        <w:t xml:space="preserve"> </w:t>
      </w:r>
      <w:proofErr w:type="spellStart"/>
      <w:r>
        <w:rPr>
          <w:i/>
          <w:iCs/>
        </w:rPr>
        <w:t>area</w:t>
      </w:r>
      <w:proofErr w:type="spellEnd"/>
      <w:r>
        <w:rPr>
          <w:i/>
          <w:iCs/>
        </w:rPr>
        <w:t xml:space="preserve"> </w:t>
      </w:r>
      <w:r>
        <w:t>para así definir una estructura intermedia entre las fuentes de datos y el almacén de datos.</w:t>
      </w:r>
      <w:r w:rsidR="00BB5D83">
        <w:t xml:space="preserve"> Además, podríamos en esta fase desarrollar procesos para mejorar la calidad de los datos.</w:t>
      </w:r>
    </w:p>
    <w:p w14:paraId="41A8000C" w14:textId="77777777" w:rsidR="004D5251" w:rsidRDefault="004D5251" w:rsidP="004D5251">
      <w:pPr>
        <w:pStyle w:val="Prrafodelista"/>
      </w:pPr>
    </w:p>
    <w:p w14:paraId="408822B3" w14:textId="7AC5425A" w:rsidR="004D5251" w:rsidRDefault="004D5251" w:rsidP="005F3280">
      <w:pPr>
        <w:pStyle w:val="Prrafodelista"/>
        <w:numPr>
          <w:ilvl w:val="0"/>
          <w:numId w:val="7"/>
        </w:numPr>
      </w:pPr>
      <w:r>
        <w:t xml:space="preserve">Respecto al almacén de datos en sí, realmente para este caso de estudio con un almacén de datos departamental enfocado al área de análisis del impacto de la </w:t>
      </w:r>
      <w:r>
        <w:rPr>
          <w:i/>
          <w:iCs/>
        </w:rPr>
        <w:t>COVID-19</w:t>
      </w:r>
      <w:r>
        <w:t xml:space="preserve"> sería suficiente, ya que no hay más áreas de estudio (negocio, marketing…</w:t>
      </w:r>
      <w:r w:rsidR="009B4774">
        <w:t xml:space="preserve"> Todo está enfocado al mismo área de análisis</w:t>
      </w:r>
      <w:r>
        <w:t>), por lo que un almacén corporativo es innecesario (aunque si se quiere añadir se podría hacer). Finalmente, el almacén de datos operacion</w:t>
      </w:r>
      <w:r w:rsidR="00F1534C">
        <w:t>al</w:t>
      </w:r>
      <w:r>
        <w:t xml:space="preserve"> </w:t>
      </w:r>
      <w:r w:rsidR="00423EC5">
        <w:t>no</w:t>
      </w:r>
      <w:r w:rsidR="00BA1CDD">
        <w:t xml:space="preserve"> </w:t>
      </w:r>
      <w:r>
        <w:t>tendría sentido en nuestra situación, ya que los datos se van a cargar anualmente y no hay un proceso de interacción continua con los usuarios/procesos</w:t>
      </w:r>
      <w:r w:rsidR="00DB5AF6">
        <w:t>, pero al igual que el almacén corporativo si se quiere añadir se podría hacer.</w:t>
      </w:r>
    </w:p>
    <w:p w14:paraId="3BD8A077" w14:textId="77777777" w:rsidR="0016344A" w:rsidRDefault="0016344A" w:rsidP="0016344A">
      <w:pPr>
        <w:pStyle w:val="Prrafodelista"/>
      </w:pPr>
    </w:p>
    <w:p w14:paraId="4B23EA19" w14:textId="011D876B" w:rsidR="0016344A" w:rsidRDefault="0016344A" w:rsidP="005F3280">
      <w:pPr>
        <w:pStyle w:val="Prrafodelista"/>
        <w:numPr>
          <w:ilvl w:val="0"/>
          <w:numId w:val="7"/>
        </w:numPr>
      </w:pPr>
      <w:r>
        <w:t xml:space="preserve">Para concluir con la arquitectura de la factoría de información, necesitaríamos de un modelo multidimensional para poder responder a las preguntas de los analistas, y obtener informes con los datos que quieran. Es </w:t>
      </w:r>
      <w:r>
        <w:lastRenderedPageBreak/>
        <w:t xml:space="preserve">por ello, que necesitamos hacer uso de </w:t>
      </w:r>
      <w:r>
        <w:rPr>
          <w:i/>
          <w:iCs/>
        </w:rPr>
        <w:t>MOLAP</w:t>
      </w:r>
      <w:r>
        <w:t xml:space="preserve"> para poder crear y consultar sobre los cubos multidimensionales.</w:t>
      </w:r>
    </w:p>
    <w:p w14:paraId="64E0CDF0" w14:textId="617CAB0B" w:rsidR="0016344A" w:rsidRDefault="00D2397D" w:rsidP="0016344A">
      <w:r>
        <w:t>En la siguiente imagen podemos aprecias cómo quedaría la arquitectura funcional de nuestro almacén de datos:</w:t>
      </w:r>
    </w:p>
    <w:p w14:paraId="1B56E6D8" w14:textId="6C4B0E21" w:rsidR="00001E1C" w:rsidRDefault="005A11E4" w:rsidP="00001E1C">
      <w:pPr>
        <w:keepNext/>
        <w:jc w:val="center"/>
      </w:pPr>
      <w:r>
        <w:rPr>
          <w:noProof/>
        </w:rPr>
        <w:drawing>
          <wp:inline distT="0" distB="0" distL="0" distR="0" wp14:anchorId="1669FB9B" wp14:editId="160F1F74">
            <wp:extent cx="5400040" cy="1075055"/>
            <wp:effectExtent l="0" t="0" r="0" b="0"/>
            <wp:docPr id="2" name="Imagen 2" descr="Arquitectura de la 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Arquitectura de la FIC."/>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1075055"/>
                    </a:xfrm>
                    <a:prstGeom prst="rect">
                      <a:avLst/>
                    </a:prstGeom>
                  </pic:spPr>
                </pic:pic>
              </a:graphicData>
            </a:graphic>
          </wp:inline>
        </w:drawing>
      </w:r>
    </w:p>
    <w:p w14:paraId="06BABF48" w14:textId="2D7D05EC" w:rsidR="00001E1C" w:rsidRDefault="00001E1C" w:rsidP="00001E1C">
      <w:pPr>
        <w:pStyle w:val="Descripcin"/>
        <w:jc w:val="center"/>
      </w:pPr>
      <w:bookmarkStart w:id="24" w:name="_Toc68811285"/>
      <w:r>
        <w:t xml:space="preserve">Ilustración </w:t>
      </w:r>
      <w:fldSimple w:instr=" SEQ Ilustración \* ARABIC ">
        <w:r w:rsidR="00A71D74">
          <w:rPr>
            <w:noProof/>
          </w:rPr>
          <w:t>1</w:t>
        </w:r>
      </w:fldSimple>
      <w:r>
        <w:t xml:space="preserve"> - Arquitectura de la FIC.</w:t>
      </w:r>
      <w:bookmarkEnd w:id="24"/>
    </w:p>
    <w:p w14:paraId="384627B6" w14:textId="673DCD0E" w:rsidR="005A11E4" w:rsidRDefault="00CD71EB" w:rsidP="00E80FB2">
      <w:r>
        <w:t xml:space="preserve">Como podemos apreciar en la anterior ilustración, tenemos un apartado opcional correspondiente al </w:t>
      </w:r>
      <w:proofErr w:type="spellStart"/>
      <w:r>
        <w:rPr>
          <w:i/>
          <w:iCs/>
        </w:rPr>
        <w:t>staging</w:t>
      </w:r>
      <w:proofErr w:type="spellEnd"/>
      <w:r>
        <w:rPr>
          <w:i/>
          <w:iCs/>
        </w:rPr>
        <w:t xml:space="preserve"> </w:t>
      </w:r>
      <w:proofErr w:type="spellStart"/>
      <w:r>
        <w:rPr>
          <w:i/>
          <w:iCs/>
        </w:rPr>
        <w:t>area</w:t>
      </w:r>
      <w:proofErr w:type="spellEnd"/>
      <w:r>
        <w:t xml:space="preserve"> y al almacén corporativo. </w:t>
      </w:r>
      <w:r w:rsidR="002F7D2D">
        <w:t>Esto quiere decir que se podría incluir en la arquitectura de la factoría de información, sin embargo, dado el caso de estudio que se nos ha proporcionado no podemos saber a ciencia cierta el alcance del proyecto.</w:t>
      </w:r>
    </w:p>
    <w:p w14:paraId="48F07AD6" w14:textId="06746633" w:rsidR="002F7D2D" w:rsidRDefault="002F7D2D" w:rsidP="00E80FB2">
      <w:r>
        <w:t>Es por ello que cuánto más sencillo sea el diseño que se ajuste a nuestro caso, más fácil es de ampliar luego las características de nuestro almacén de datos.</w:t>
      </w:r>
      <w:r w:rsidR="00B02E05">
        <w:t xml:space="preserve"> Cabe destacar, que crear </w:t>
      </w:r>
      <w:r w:rsidR="00B02E05">
        <w:rPr>
          <w:i/>
          <w:iCs/>
        </w:rPr>
        <w:t xml:space="preserve">el </w:t>
      </w:r>
      <w:proofErr w:type="spellStart"/>
      <w:r w:rsidR="00B02E05">
        <w:rPr>
          <w:i/>
          <w:iCs/>
        </w:rPr>
        <w:t>stating</w:t>
      </w:r>
      <w:proofErr w:type="spellEnd"/>
      <w:r w:rsidR="00B02E05">
        <w:rPr>
          <w:i/>
          <w:iCs/>
        </w:rPr>
        <w:t xml:space="preserve"> </w:t>
      </w:r>
      <w:proofErr w:type="spellStart"/>
      <w:r w:rsidR="00B02E05">
        <w:rPr>
          <w:i/>
          <w:iCs/>
        </w:rPr>
        <w:t>area</w:t>
      </w:r>
      <w:proofErr w:type="spellEnd"/>
      <w:r w:rsidR="00B02E05">
        <w:t xml:space="preserve"> sería interesante, ya que al tener diferentes fuentes de datos nos permitiría dar una misma estructura</w:t>
      </w:r>
      <w:r w:rsidR="004A4EEA">
        <w:t xml:space="preserve"> de carga inmediata</w:t>
      </w:r>
      <w:r w:rsidR="00B02E05">
        <w:t xml:space="preserve"> a </w:t>
      </w:r>
      <w:r w:rsidR="009D0E8D">
        <w:t>los mismos</w:t>
      </w:r>
      <w:r w:rsidR="004A4EEA">
        <w:t>.</w:t>
      </w:r>
    </w:p>
    <w:p w14:paraId="6E6B1AF2" w14:textId="303A5BC3" w:rsidR="001D6CF3" w:rsidRDefault="001D6CF3" w:rsidP="00E80FB2">
      <w:r>
        <w:t xml:space="preserve">Para terminar, tal y como podemos apreciar solo hay un almacén departamental, se ha considerado que </w:t>
      </w:r>
      <w:r w:rsidR="00465D8A">
        <w:t>e</w:t>
      </w:r>
      <w:r>
        <w:t xml:space="preserve">sta era la mejor opción, ya que no queda bien definido según el enunciado el cómo está formada la organización y cuál es el alcance del proyecto de forma detallada. Además, aunque los ficheros fuente proporcionan información diferente, todos están enfocados en la misma área temática, es decir, el análisis del impacto del </w:t>
      </w:r>
      <w:r>
        <w:rPr>
          <w:i/>
          <w:iCs/>
        </w:rPr>
        <w:t>COVID-19</w:t>
      </w:r>
      <w:r>
        <w:t>.</w:t>
      </w:r>
    </w:p>
    <w:p w14:paraId="49DF13E4" w14:textId="585A5B57" w:rsidR="009E74D7" w:rsidRDefault="009E74D7" w:rsidP="009E74D7">
      <w:pPr>
        <w:pStyle w:val="Ttulo2"/>
      </w:pPr>
      <w:bookmarkStart w:id="25" w:name="_Toc68811120"/>
      <w:r>
        <w:t>Diseño del modelo conceptual, lógico y físico del almacén de datos.</w:t>
      </w:r>
      <w:bookmarkEnd w:id="25"/>
    </w:p>
    <w:p w14:paraId="1D6EFD03" w14:textId="5899D8D4" w:rsidR="009E74D7" w:rsidRDefault="009E74D7" w:rsidP="009E74D7">
      <w:r>
        <w:t xml:space="preserve">Para poder realizar un buen diseño del modelo multidimensional, tenemos que definir correctamente el modelo conceptual, lógico y físico de nuestro </w:t>
      </w:r>
      <w:r>
        <w:rPr>
          <w:i/>
          <w:iCs/>
        </w:rPr>
        <w:t>data warehouse</w:t>
      </w:r>
      <w:r>
        <w:t>.</w:t>
      </w:r>
    </w:p>
    <w:p w14:paraId="21201D60" w14:textId="73AE8F3C" w:rsidR="009E74D7" w:rsidRDefault="009E74D7" w:rsidP="009E74D7">
      <w:r>
        <w:t>Esto lo realizamos definiendo los hechos que tenemos en nuestro caso de estudio, para ello observamos las necesidades que tienen los usuarios potenciales, las fuentes de datos y los requisitos que hemos definidos en el análisis de los requerimientos. Tras todo ello hemos identificado los siguientes hechos:</w:t>
      </w:r>
    </w:p>
    <w:p w14:paraId="47506E91" w14:textId="1DBDA305" w:rsidR="009E74D7" w:rsidRDefault="009E74D7" w:rsidP="009E74D7">
      <w:pPr>
        <w:pStyle w:val="Prrafodelista"/>
        <w:numPr>
          <w:ilvl w:val="0"/>
          <w:numId w:val="8"/>
        </w:numPr>
      </w:pPr>
      <w:r>
        <w:lastRenderedPageBreak/>
        <w:t>Las infracciones/desobediencias que se produjeron durante el estado de emergencia sanitaria en el País Vasco.</w:t>
      </w:r>
    </w:p>
    <w:p w14:paraId="0FB5C3B4" w14:textId="77777777" w:rsidR="009E74D7" w:rsidRDefault="009E74D7" w:rsidP="009E74D7">
      <w:pPr>
        <w:pStyle w:val="Prrafodelista"/>
        <w:ind w:left="1117" w:firstLine="0"/>
      </w:pPr>
    </w:p>
    <w:p w14:paraId="3D78C1C0" w14:textId="116545AE" w:rsidR="009E74D7" w:rsidRDefault="009E74D7" w:rsidP="009E74D7">
      <w:pPr>
        <w:pStyle w:val="Prrafodelista"/>
        <w:numPr>
          <w:ilvl w:val="0"/>
          <w:numId w:val="8"/>
        </w:numPr>
      </w:pPr>
      <w:r>
        <w:t>La gestión de las llamadas al 112 en Cataluña.</w:t>
      </w:r>
    </w:p>
    <w:p w14:paraId="24FABFBC" w14:textId="77777777" w:rsidR="00A436CE" w:rsidRDefault="00A436CE" w:rsidP="00A436CE">
      <w:pPr>
        <w:pStyle w:val="Prrafodelista"/>
      </w:pPr>
    </w:p>
    <w:p w14:paraId="752EF1AF" w14:textId="558EFC27" w:rsidR="00A436CE" w:rsidRDefault="00A436CE" w:rsidP="009E74D7">
      <w:pPr>
        <w:pStyle w:val="Prrafodelista"/>
        <w:numPr>
          <w:ilvl w:val="0"/>
          <w:numId w:val="8"/>
        </w:numPr>
      </w:pPr>
      <w:r>
        <w:t>La población determinada por su provincia.</w:t>
      </w:r>
    </w:p>
    <w:p w14:paraId="59232713" w14:textId="77777777" w:rsidR="009E74D7" w:rsidRDefault="009E74D7" w:rsidP="009E74D7">
      <w:pPr>
        <w:pStyle w:val="Prrafodelista"/>
      </w:pPr>
    </w:p>
    <w:p w14:paraId="74D2E188" w14:textId="7E6E14F9" w:rsidR="009E74D7" w:rsidRDefault="00A436CE" w:rsidP="009E74D7">
      <w:pPr>
        <w:pStyle w:val="Prrafodelista"/>
        <w:numPr>
          <w:ilvl w:val="0"/>
          <w:numId w:val="8"/>
        </w:numPr>
      </w:pPr>
      <w:r>
        <w:t>La gestión de la movilidad de la población.</w:t>
      </w:r>
    </w:p>
    <w:p w14:paraId="60279329" w14:textId="3E17CB37" w:rsidR="00C97547" w:rsidRDefault="00C97547" w:rsidP="00C97547">
      <w:r>
        <w:t>Todos estos hechos están basados en una serie de necesidades:</w:t>
      </w:r>
    </w:p>
    <w:p w14:paraId="2A376DCC" w14:textId="77777777" w:rsidR="00C97547" w:rsidRDefault="00C97547" w:rsidP="00C97547">
      <w:pPr>
        <w:pStyle w:val="Prrafodelista"/>
        <w:numPr>
          <w:ilvl w:val="0"/>
          <w:numId w:val="9"/>
        </w:numPr>
      </w:pPr>
      <w:r>
        <w:t>Análisis de las llamadas al 112, según su tipología y ámbito geográfico.</w:t>
      </w:r>
    </w:p>
    <w:p w14:paraId="2F8C5DF4" w14:textId="77777777" w:rsidR="00C97547" w:rsidRDefault="00C97547" w:rsidP="00C97547">
      <w:pPr>
        <w:pStyle w:val="Prrafodelista"/>
        <w:ind w:left="1117" w:firstLine="0"/>
      </w:pPr>
    </w:p>
    <w:p w14:paraId="4F60D540" w14:textId="7FEE7E4B" w:rsidR="00C97547" w:rsidRDefault="00C97547" w:rsidP="00C97547">
      <w:pPr>
        <w:pStyle w:val="Prrafodelista"/>
        <w:numPr>
          <w:ilvl w:val="0"/>
          <w:numId w:val="9"/>
        </w:numPr>
      </w:pPr>
      <w:r>
        <w:t>El análisis temporal de las infracciones/desobediencias en el País Vasco, según la provincia y el tipo de policía.</w:t>
      </w:r>
    </w:p>
    <w:p w14:paraId="2EE12DA5" w14:textId="77777777" w:rsidR="00C97547" w:rsidRDefault="00C97547" w:rsidP="00C97547">
      <w:pPr>
        <w:pStyle w:val="Prrafodelista"/>
      </w:pPr>
    </w:p>
    <w:p w14:paraId="2A9846CF" w14:textId="3324F9E3" w:rsidR="00C97547" w:rsidRDefault="00C97547" w:rsidP="00C97547">
      <w:pPr>
        <w:pStyle w:val="Prrafodelista"/>
        <w:numPr>
          <w:ilvl w:val="0"/>
          <w:numId w:val="9"/>
        </w:numPr>
      </w:pPr>
      <w:r>
        <w:t>Análisis de la población por provincia.</w:t>
      </w:r>
    </w:p>
    <w:p w14:paraId="29491C05" w14:textId="77777777" w:rsidR="00C97547" w:rsidRDefault="00C97547" w:rsidP="00C97547">
      <w:pPr>
        <w:pStyle w:val="Prrafodelista"/>
      </w:pPr>
    </w:p>
    <w:p w14:paraId="2C93484A" w14:textId="425A3F33" w:rsidR="00C97547" w:rsidRDefault="00C97547" w:rsidP="00C97547">
      <w:pPr>
        <w:pStyle w:val="Prrafodelista"/>
        <w:numPr>
          <w:ilvl w:val="0"/>
          <w:numId w:val="9"/>
        </w:numPr>
      </w:pPr>
      <w:r>
        <w:t>Evolución del porcentaje de movilidad durante el estado de alarma, según la provincia.</w:t>
      </w:r>
    </w:p>
    <w:p w14:paraId="28B99DBE" w14:textId="77777777" w:rsidR="00C97547" w:rsidRDefault="00C97547" w:rsidP="00C97547">
      <w:pPr>
        <w:pStyle w:val="Prrafodelista"/>
      </w:pPr>
    </w:p>
    <w:p w14:paraId="4A548D32" w14:textId="26F6593C" w:rsidR="00C97547" w:rsidRPr="009E74D7" w:rsidRDefault="00DE26AB" w:rsidP="00C97547">
      <w:pPr>
        <w:pStyle w:val="Prrafodelista"/>
        <w:numPr>
          <w:ilvl w:val="0"/>
          <w:numId w:val="9"/>
        </w:numPr>
      </w:pPr>
      <w:r>
        <w:t>Análisis</w:t>
      </w:r>
      <w:r w:rsidR="00C97547">
        <w:t xml:space="preserve"> del porcentaje de población que evitaba aglomeraciones, según la provincia.</w:t>
      </w:r>
    </w:p>
    <w:p w14:paraId="46C71BD4" w14:textId="37C5DAF5" w:rsidR="009E74D7" w:rsidRDefault="009E74D7" w:rsidP="009E74D7">
      <w:pPr>
        <w:pStyle w:val="Ttulo4"/>
        <w:ind w:firstLine="0"/>
      </w:pPr>
      <w:r>
        <w:t>Diseño conceptual</w:t>
      </w:r>
    </w:p>
    <w:p w14:paraId="3C6DB8E1" w14:textId="1B001BD9" w:rsidR="009E74D7" w:rsidRDefault="0036108C" w:rsidP="0036108C">
      <w:r>
        <w:t xml:space="preserve">Una vez que ya tenemos claro las necesidades que tiene nuestro sistema, vamos a desarrollar cada modelo para satisfacer </w:t>
      </w:r>
      <w:r w:rsidR="000F7B0B">
        <w:t>las mismas</w:t>
      </w:r>
      <w:r>
        <w:t>.</w:t>
      </w:r>
      <w:r w:rsidR="00BB4BD0">
        <w:t xml:space="preserve"> </w:t>
      </w:r>
      <w:proofErr w:type="gramStart"/>
      <w:r w:rsidR="00BB4BD0">
        <w:t>Mencionar</w:t>
      </w:r>
      <w:proofErr w:type="gramEnd"/>
      <w:r w:rsidR="00BB4BD0">
        <w:t xml:space="preserve"> que las estrellas que se van a definir a continuación, posteriormente se podría unir unas con otras</w:t>
      </w:r>
      <w:r w:rsidR="00B60F18">
        <w:t xml:space="preserve"> para realizar determinadas operaciones</w:t>
      </w:r>
      <w:r w:rsidR="00BB4BD0">
        <w:t>, pero tal y como se ha definido en la práctica, se busca el diseño más simple y que mejor represente las necesidades</w:t>
      </w:r>
      <w:r w:rsidR="00C54844">
        <w:t xml:space="preserve"> y requerimientos definidos</w:t>
      </w:r>
      <w:r w:rsidR="00BB4BD0">
        <w:t>.</w:t>
      </w:r>
    </w:p>
    <w:p w14:paraId="16B57CBE" w14:textId="7A215455" w:rsidR="000F7B0B" w:rsidRDefault="00256E9C" w:rsidP="0036108C">
      <w:r>
        <w:t>La gestión de las llamadas al 112 determina la primera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56E9C" w14:paraId="71F0723F" w14:textId="77777777" w:rsidTr="001C5BFC">
        <w:tc>
          <w:tcPr>
            <w:tcW w:w="4247" w:type="dxa"/>
          </w:tcPr>
          <w:p w14:paraId="72736761" w14:textId="0B1EFC64" w:rsidR="00256E9C" w:rsidRPr="00256E9C" w:rsidRDefault="00256E9C" w:rsidP="00256E9C">
            <w:pPr>
              <w:ind w:firstLine="0"/>
              <w:jc w:val="center"/>
              <w:rPr>
                <w:b/>
                <w:bCs/>
              </w:rPr>
            </w:pPr>
            <w:r w:rsidRPr="00256E9C">
              <w:rPr>
                <w:b/>
                <w:bCs/>
              </w:rPr>
              <w:t>Hecho</w:t>
            </w:r>
          </w:p>
        </w:tc>
        <w:tc>
          <w:tcPr>
            <w:tcW w:w="4247" w:type="dxa"/>
          </w:tcPr>
          <w:p w14:paraId="5051ECA6" w14:textId="079AE0F4" w:rsidR="00256E9C" w:rsidRPr="00256E9C" w:rsidRDefault="00256E9C" w:rsidP="00256E9C">
            <w:pPr>
              <w:ind w:firstLine="0"/>
              <w:jc w:val="center"/>
              <w:rPr>
                <w:b/>
                <w:bCs/>
              </w:rPr>
            </w:pPr>
            <w:r w:rsidRPr="00256E9C">
              <w:rPr>
                <w:b/>
                <w:bCs/>
              </w:rPr>
              <w:t>Descripción</w:t>
            </w:r>
          </w:p>
        </w:tc>
      </w:tr>
      <w:tr w:rsidR="00256E9C" w14:paraId="5D30E785" w14:textId="77777777" w:rsidTr="001C5BFC">
        <w:tc>
          <w:tcPr>
            <w:tcW w:w="4247" w:type="dxa"/>
          </w:tcPr>
          <w:p w14:paraId="305BC1D7" w14:textId="548354AA" w:rsidR="00256E9C" w:rsidRDefault="00256E9C" w:rsidP="0036108C">
            <w:pPr>
              <w:ind w:firstLine="0"/>
            </w:pPr>
            <w:r>
              <w:t>Fact_Llamadas112</w:t>
            </w:r>
          </w:p>
        </w:tc>
        <w:tc>
          <w:tcPr>
            <w:tcW w:w="4247" w:type="dxa"/>
          </w:tcPr>
          <w:p w14:paraId="4B281EC2" w14:textId="745D447A" w:rsidR="00256E9C" w:rsidRDefault="00256E9C" w:rsidP="001C5BFC">
            <w:pPr>
              <w:keepNext/>
              <w:ind w:firstLine="0"/>
            </w:pPr>
            <w:r>
              <w:t>Gestión de las llamadas al 112</w:t>
            </w:r>
            <w:r w:rsidR="001C5BFC">
              <w:t>.</w:t>
            </w:r>
          </w:p>
        </w:tc>
      </w:tr>
    </w:tbl>
    <w:p w14:paraId="6BAD3FA8" w14:textId="677135C0" w:rsidR="00256E9C" w:rsidRDefault="001C5BFC" w:rsidP="001C5BFC">
      <w:pPr>
        <w:pStyle w:val="Descripcin"/>
        <w:jc w:val="center"/>
      </w:pPr>
      <w:bookmarkStart w:id="26" w:name="_Toc68811255"/>
      <w:r>
        <w:t xml:space="preserve">Tabla </w:t>
      </w:r>
      <w:fldSimple w:instr=" SEQ Tabla \* ARABIC ">
        <w:r w:rsidR="002733B2">
          <w:rPr>
            <w:noProof/>
          </w:rPr>
          <w:t>9</w:t>
        </w:r>
      </w:fldSimple>
      <w:r>
        <w:t xml:space="preserve"> - Tabla de Hechos para la gestión de llamadas al 112.</w:t>
      </w:r>
      <w:bookmarkEnd w:id="26"/>
    </w:p>
    <w:p w14:paraId="372C231F" w14:textId="36114822" w:rsidR="001C5BFC" w:rsidRDefault="001C5BFC" w:rsidP="001C5BFC">
      <w:r>
        <w:t>Esta tabl</w:t>
      </w:r>
      <w:r w:rsidR="0001008A">
        <w:t>a</w:t>
      </w:r>
      <w:r>
        <w:t xml:space="preserve"> de hechos, además de tener la métrica número de llamadas al 112 según su tipología y ámbito geográfico, se podrá tener acceso al recuento de llamadas diarias.</w:t>
      </w:r>
    </w:p>
    <w:p w14:paraId="65BAFE2E" w14:textId="13719E4B" w:rsidR="001C5BFC" w:rsidRDefault="001C5BFC" w:rsidP="001C5BFC">
      <w:r>
        <w:t>En la siguiente tabla observamos las dimensiones para satisfacer est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C5BFC" w14:paraId="6483BC04" w14:textId="77777777" w:rsidTr="00593E8C">
        <w:tc>
          <w:tcPr>
            <w:tcW w:w="4247" w:type="dxa"/>
          </w:tcPr>
          <w:p w14:paraId="7522821B" w14:textId="0BC50AC3" w:rsidR="001C5BFC" w:rsidRPr="001C5BFC" w:rsidRDefault="001C5BFC" w:rsidP="001C5BFC">
            <w:pPr>
              <w:ind w:firstLine="0"/>
              <w:jc w:val="center"/>
              <w:rPr>
                <w:b/>
                <w:bCs/>
              </w:rPr>
            </w:pPr>
            <w:r w:rsidRPr="001C5BFC">
              <w:rPr>
                <w:b/>
                <w:bCs/>
              </w:rPr>
              <w:lastRenderedPageBreak/>
              <w:t>Dimensión</w:t>
            </w:r>
          </w:p>
        </w:tc>
        <w:tc>
          <w:tcPr>
            <w:tcW w:w="4247" w:type="dxa"/>
          </w:tcPr>
          <w:p w14:paraId="47E62E1C" w14:textId="0D120568" w:rsidR="001C5BFC" w:rsidRPr="001C5BFC" w:rsidRDefault="001C5BFC" w:rsidP="001C5BFC">
            <w:pPr>
              <w:ind w:firstLine="0"/>
              <w:jc w:val="center"/>
              <w:rPr>
                <w:b/>
                <w:bCs/>
              </w:rPr>
            </w:pPr>
            <w:r w:rsidRPr="001C5BFC">
              <w:rPr>
                <w:b/>
                <w:bCs/>
              </w:rPr>
              <w:t>Descripción</w:t>
            </w:r>
          </w:p>
        </w:tc>
      </w:tr>
      <w:tr w:rsidR="001C5BFC" w14:paraId="40F24D70" w14:textId="77777777" w:rsidTr="00593E8C">
        <w:tc>
          <w:tcPr>
            <w:tcW w:w="4247" w:type="dxa"/>
          </w:tcPr>
          <w:p w14:paraId="2CD0C91C" w14:textId="545CFA6A" w:rsidR="001C5BFC" w:rsidRDefault="001C5BFC" w:rsidP="001C5BFC">
            <w:pPr>
              <w:ind w:firstLine="0"/>
            </w:pPr>
            <w:proofErr w:type="spellStart"/>
            <w:r>
              <w:t>Dim_Tiempo</w:t>
            </w:r>
            <w:proofErr w:type="spellEnd"/>
          </w:p>
        </w:tc>
        <w:tc>
          <w:tcPr>
            <w:tcW w:w="4247" w:type="dxa"/>
          </w:tcPr>
          <w:p w14:paraId="60C000F9" w14:textId="7F21FDFB" w:rsidR="001C5BFC" w:rsidRDefault="001C5BFC" w:rsidP="001C5BFC">
            <w:pPr>
              <w:ind w:firstLine="0"/>
            </w:pPr>
            <w:r>
              <w:t>Análisis de las llamadas respecto a la fecha en las que se han producido.</w:t>
            </w:r>
          </w:p>
        </w:tc>
      </w:tr>
      <w:tr w:rsidR="001C5BFC" w14:paraId="43665E2F" w14:textId="77777777" w:rsidTr="00593E8C">
        <w:tc>
          <w:tcPr>
            <w:tcW w:w="4247" w:type="dxa"/>
          </w:tcPr>
          <w:p w14:paraId="2A919AA1" w14:textId="742A9B3C" w:rsidR="001C5BFC" w:rsidRDefault="003F4BD3" w:rsidP="001C5BFC">
            <w:pPr>
              <w:ind w:firstLine="0"/>
            </w:pPr>
            <w:proofErr w:type="spellStart"/>
            <w:r>
              <w:t>Dim_Tipologia</w:t>
            </w:r>
            <w:proofErr w:type="spellEnd"/>
          </w:p>
        </w:tc>
        <w:tc>
          <w:tcPr>
            <w:tcW w:w="4247" w:type="dxa"/>
          </w:tcPr>
          <w:p w14:paraId="2EE5DD45" w14:textId="50986940" w:rsidR="001C5BFC" w:rsidRDefault="00A7571F" w:rsidP="001C5BFC">
            <w:pPr>
              <w:ind w:firstLine="0"/>
            </w:pPr>
            <w:r>
              <w:t>Tipo/causa de la llamada al 112.</w:t>
            </w:r>
          </w:p>
        </w:tc>
      </w:tr>
      <w:tr w:rsidR="001C5BFC" w14:paraId="4C56F21B" w14:textId="77777777" w:rsidTr="00593E8C">
        <w:tc>
          <w:tcPr>
            <w:tcW w:w="4247" w:type="dxa"/>
          </w:tcPr>
          <w:p w14:paraId="4937FACE" w14:textId="460F4B08" w:rsidR="001C5BFC" w:rsidRDefault="00A7571F" w:rsidP="001C5BFC">
            <w:pPr>
              <w:ind w:firstLine="0"/>
            </w:pPr>
            <w:proofErr w:type="spellStart"/>
            <w:r>
              <w:t>Dim_Lugar</w:t>
            </w:r>
            <w:proofErr w:type="spellEnd"/>
          </w:p>
        </w:tc>
        <w:tc>
          <w:tcPr>
            <w:tcW w:w="4247" w:type="dxa"/>
          </w:tcPr>
          <w:p w14:paraId="039D807D" w14:textId="592FFAF3" w:rsidR="001C5BFC" w:rsidRDefault="00A7571F" w:rsidP="00F12CC5">
            <w:pPr>
              <w:keepNext/>
              <w:ind w:firstLine="0"/>
            </w:pPr>
            <w:r>
              <w:t>Ámbito geográfico desde el que se han producido las llamadas.</w:t>
            </w:r>
          </w:p>
        </w:tc>
      </w:tr>
    </w:tbl>
    <w:p w14:paraId="08D25C92" w14:textId="3AB9F74A" w:rsidR="001C5BFC" w:rsidRDefault="00F12CC5" w:rsidP="00F12CC5">
      <w:pPr>
        <w:pStyle w:val="Descripcin"/>
        <w:jc w:val="center"/>
      </w:pPr>
      <w:bookmarkStart w:id="27" w:name="_Toc68811256"/>
      <w:r>
        <w:t xml:space="preserve">Tabla </w:t>
      </w:r>
      <w:fldSimple w:instr=" SEQ Tabla \* ARABIC ">
        <w:r w:rsidR="002733B2">
          <w:rPr>
            <w:noProof/>
          </w:rPr>
          <w:t>10</w:t>
        </w:r>
      </w:fldSimple>
      <w:r>
        <w:t xml:space="preserve"> - Tabla de Dimensiones para la gestión de llamadas al 112.</w:t>
      </w:r>
      <w:bookmarkEnd w:id="27"/>
    </w:p>
    <w:p w14:paraId="7CF70162" w14:textId="5160163B" w:rsidR="00593E8C" w:rsidRDefault="007E2BAD" w:rsidP="00593E8C">
      <w:r>
        <w:t>Una vez que ya hemos definido las dimensiones y el hecho, realizamos el diseño conceptual de nuestra estrella:</w:t>
      </w:r>
    </w:p>
    <w:p w14:paraId="47B88F76" w14:textId="77777777" w:rsidR="005F5457" w:rsidRDefault="005F5457" w:rsidP="005F5457">
      <w:pPr>
        <w:keepNext/>
        <w:ind w:firstLine="0"/>
        <w:jc w:val="center"/>
      </w:pPr>
      <w:r>
        <w:rPr>
          <w:noProof/>
        </w:rPr>
        <w:drawing>
          <wp:inline distT="0" distB="0" distL="0" distR="0" wp14:anchorId="3160AA12" wp14:editId="4C32A22D">
            <wp:extent cx="5908751" cy="2329732"/>
            <wp:effectExtent l="0" t="0" r="0" b="0"/>
            <wp:docPr id="1" name="Imagen 1"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 PowerPoint&#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849" cy="2336474"/>
                    </a:xfrm>
                    <a:prstGeom prst="rect">
                      <a:avLst/>
                    </a:prstGeom>
                  </pic:spPr>
                </pic:pic>
              </a:graphicData>
            </a:graphic>
          </wp:inline>
        </w:drawing>
      </w:r>
    </w:p>
    <w:p w14:paraId="6E41B018" w14:textId="7D9562D6" w:rsidR="005F5457" w:rsidRDefault="005F5457" w:rsidP="005F5457">
      <w:pPr>
        <w:pStyle w:val="Descripcin"/>
        <w:jc w:val="center"/>
      </w:pPr>
      <w:bookmarkStart w:id="28" w:name="_Toc68811286"/>
      <w:r>
        <w:t xml:space="preserve">Ilustración </w:t>
      </w:r>
      <w:fldSimple w:instr=" SEQ Ilustración \* ARABIC ">
        <w:r w:rsidR="00A71D74">
          <w:rPr>
            <w:noProof/>
          </w:rPr>
          <w:t>2</w:t>
        </w:r>
      </w:fldSimple>
      <w:r>
        <w:t xml:space="preserve"> - Diseño conceptual de las llamadas al 112.</w:t>
      </w:r>
      <w:bookmarkEnd w:id="28"/>
    </w:p>
    <w:p w14:paraId="7D9CA8B6" w14:textId="5366F375" w:rsidR="005F5457" w:rsidRDefault="006174F7" w:rsidP="005F5457">
      <w:r>
        <w:t>Tal y como podemos apreciar en la anterior ilustración, tanto la dimensión tiempo como la dimensión lugar presentan una jerarquía de agregación. Respecto al nivel “ALL” estamos haciendo referencia a la agrupación de todas las instancias de la dimensión al mismo tiempo (esto será así a lo largo de toda la práctica).</w:t>
      </w:r>
    </w:p>
    <w:p w14:paraId="2F96A0BA" w14:textId="6DAEFAFA" w:rsidR="0073213A" w:rsidRDefault="0073213A" w:rsidP="005F5457">
      <w:proofErr w:type="gramStart"/>
      <w:r>
        <w:t>Otro aspecto a mencionar</w:t>
      </w:r>
      <w:proofErr w:type="gramEnd"/>
      <w:r>
        <w:t xml:space="preserve"> es que la dimensión tiempo presenta un nivel día, cuando en la fuente de datos relativa a las llamadas al 112 solo viene el nivel mes y año, sin embargo siguiendo los pasos de la teoría</w:t>
      </w:r>
      <w:r w:rsidR="00E60EFD">
        <w:t xml:space="preserve"> proporcionada,</w:t>
      </w:r>
      <w:r>
        <w:t xml:space="preserve"> varias estrellas comparten esta misma dimensión, por lo que tenemos la misma dimensión pero cambiando la jerarquía de agregación. En este caso, el nivel día se podría tener en cuenta si indicamos que todas las fechas tienen el mismo día, o podríamos ignorar dicho nivel pasando directamente al mes.</w:t>
      </w:r>
      <w:r w:rsidR="00E60EFD">
        <w:t xml:space="preserve"> El resto de estrellas que comparten la misma dimensión de tiempo, sí que tienen todos los niveles de la jerarquía de agregación, es decir, el día, el mes y el año.</w:t>
      </w:r>
    </w:p>
    <w:p w14:paraId="6CDF29B3" w14:textId="63413C9F" w:rsidR="003666C9" w:rsidRDefault="002D2A5F" w:rsidP="005F5457">
      <w:r>
        <w:lastRenderedPageBreak/>
        <w:t>La gestión de las infracciones es el segundo hecho, y nos determina la siguiente tabl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D2A5F" w14:paraId="3F42E064" w14:textId="77777777" w:rsidTr="002D2A5F">
        <w:tc>
          <w:tcPr>
            <w:tcW w:w="4247" w:type="dxa"/>
          </w:tcPr>
          <w:p w14:paraId="110A7E50" w14:textId="3F282C8D" w:rsidR="002D2A5F" w:rsidRPr="002D2A5F" w:rsidRDefault="002D2A5F" w:rsidP="002D2A5F">
            <w:pPr>
              <w:ind w:firstLine="0"/>
              <w:jc w:val="center"/>
              <w:rPr>
                <w:b/>
                <w:bCs/>
              </w:rPr>
            </w:pPr>
            <w:r w:rsidRPr="002D2A5F">
              <w:rPr>
                <w:b/>
                <w:bCs/>
              </w:rPr>
              <w:t>Hecho</w:t>
            </w:r>
          </w:p>
        </w:tc>
        <w:tc>
          <w:tcPr>
            <w:tcW w:w="4247" w:type="dxa"/>
          </w:tcPr>
          <w:p w14:paraId="5A9C750A" w14:textId="13B7BDB2" w:rsidR="002D2A5F" w:rsidRPr="002D2A5F" w:rsidRDefault="002D2A5F" w:rsidP="002D2A5F">
            <w:pPr>
              <w:ind w:firstLine="0"/>
              <w:jc w:val="center"/>
              <w:rPr>
                <w:b/>
                <w:bCs/>
              </w:rPr>
            </w:pPr>
            <w:r w:rsidRPr="002D2A5F">
              <w:rPr>
                <w:b/>
                <w:bCs/>
              </w:rPr>
              <w:t>Descripción</w:t>
            </w:r>
          </w:p>
        </w:tc>
      </w:tr>
      <w:tr w:rsidR="002D2A5F" w14:paraId="0F71C7FC" w14:textId="77777777" w:rsidTr="002D2A5F">
        <w:tc>
          <w:tcPr>
            <w:tcW w:w="4247" w:type="dxa"/>
          </w:tcPr>
          <w:p w14:paraId="03A73B6B" w14:textId="73A38C23" w:rsidR="002D2A5F" w:rsidRDefault="002D2A5F" w:rsidP="005F5457">
            <w:pPr>
              <w:ind w:firstLine="0"/>
            </w:pPr>
            <w:proofErr w:type="spellStart"/>
            <w:r>
              <w:t>Fact_Infracciones_Evolucion</w:t>
            </w:r>
            <w:proofErr w:type="spellEnd"/>
          </w:p>
        </w:tc>
        <w:tc>
          <w:tcPr>
            <w:tcW w:w="4247" w:type="dxa"/>
          </w:tcPr>
          <w:p w14:paraId="419F183E" w14:textId="50560D81" w:rsidR="002D2A5F" w:rsidRDefault="002D2A5F" w:rsidP="002D2A5F">
            <w:pPr>
              <w:keepNext/>
              <w:ind w:firstLine="0"/>
            </w:pPr>
            <w:r>
              <w:t>Recoge el número de desobediencias durante el estado de alarma.</w:t>
            </w:r>
          </w:p>
        </w:tc>
      </w:tr>
    </w:tbl>
    <w:p w14:paraId="58BF91CD" w14:textId="51C82F30" w:rsidR="002D2A5F" w:rsidRDefault="002D2A5F" w:rsidP="002D2A5F">
      <w:pPr>
        <w:pStyle w:val="Descripcin"/>
        <w:jc w:val="center"/>
      </w:pPr>
      <w:bookmarkStart w:id="29" w:name="_Toc68811257"/>
      <w:r>
        <w:t xml:space="preserve">Tabla </w:t>
      </w:r>
      <w:fldSimple w:instr=" SEQ Tabla \* ARABIC ">
        <w:r w:rsidR="002733B2">
          <w:rPr>
            <w:noProof/>
          </w:rPr>
          <w:t>11</w:t>
        </w:r>
      </w:fldSimple>
      <w:r>
        <w:t xml:space="preserve"> - Tabla de Hechos para la gestión de las infracciones.</w:t>
      </w:r>
      <w:bookmarkEnd w:id="29"/>
    </w:p>
    <w:p w14:paraId="0DCD7673" w14:textId="2C861F2C" w:rsidR="00583292" w:rsidRDefault="00583292" w:rsidP="00583292">
      <w:r>
        <w:t>En la siguiente tabla observamos las dimensiones para satisfacer dich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583292" w14:paraId="6C13DBEE" w14:textId="77777777" w:rsidTr="00A379C3">
        <w:tc>
          <w:tcPr>
            <w:tcW w:w="4247" w:type="dxa"/>
          </w:tcPr>
          <w:p w14:paraId="5E8DD6C6" w14:textId="0CB29A7B" w:rsidR="00583292" w:rsidRPr="00583292" w:rsidRDefault="00583292" w:rsidP="00583292">
            <w:pPr>
              <w:ind w:firstLine="0"/>
              <w:jc w:val="center"/>
              <w:rPr>
                <w:b/>
                <w:bCs/>
              </w:rPr>
            </w:pPr>
            <w:r w:rsidRPr="00583292">
              <w:rPr>
                <w:b/>
                <w:bCs/>
              </w:rPr>
              <w:t>Dimensión</w:t>
            </w:r>
          </w:p>
        </w:tc>
        <w:tc>
          <w:tcPr>
            <w:tcW w:w="4247" w:type="dxa"/>
          </w:tcPr>
          <w:p w14:paraId="027560EB" w14:textId="79172EC6" w:rsidR="00583292" w:rsidRPr="00583292" w:rsidRDefault="00583292" w:rsidP="00583292">
            <w:pPr>
              <w:ind w:firstLine="0"/>
              <w:jc w:val="center"/>
              <w:rPr>
                <w:b/>
                <w:bCs/>
              </w:rPr>
            </w:pPr>
            <w:r w:rsidRPr="00583292">
              <w:rPr>
                <w:b/>
                <w:bCs/>
              </w:rPr>
              <w:t>Descripción</w:t>
            </w:r>
          </w:p>
        </w:tc>
      </w:tr>
      <w:tr w:rsidR="00583292" w14:paraId="3951803D" w14:textId="77777777" w:rsidTr="00A379C3">
        <w:tc>
          <w:tcPr>
            <w:tcW w:w="4247" w:type="dxa"/>
          </w:tcPr>
          <w:p w14:paraId="50E91B05" w14:textId="7C0818A5" w:rsidR="00583292" w:rsidRDefault="00583292" w:rsidP="00583292">
            <w:pPr>
              <w:ind w:firstLine="0"/>
            </w:pPr>
            <w:proofErr w:type="spellStart"/>
            <w:r>
              <w:t>Dim_Tiempo</w:t>
            </w:r>
            <w:proofErr w:type="spellEnd"/>
          </w:p>
        </w:tc>
        <w:tc>
          <w:tcPr>
            <w:tcW w:w="4247" w:type="dxa"/>
          </w:tcPr>
          <w:p w14:paraId="19BE6C68" w14:textId="3231512A" w:rsidR="00583292" w:rsidRDefault="00583292" w:rsidP="00583292">
            <w:pPr>
              <w:ind w:firstLine="0"/>
            </w:pPr>
            <w:r>
              <w:t>Análisis de las desobediencias según la fecha en las que se produjeron.</w:t>
            </w:r>
          </w:p>
        </w:tc>
      </w:tr>
      <w:tr w:rsidR="00583292" w14:paraId="354D684E" w14:textId="77777777" w:rsidTr="00A379C3">
        <w:tc>
          <w:tcPr>
            <w:tcW w:w="4247" w:type="dxa"/>
          </w:tcPr>
          <w:p w14:paraId="06B16F51" w14:textId="3123378B" w:rsidR="00583292" w:rsidRDefault="00583292" w:rsidP="00583292">
            <w:pPr>
              <w:ind w:firstLine="0"/>
            </w:pPr>
            <w:proofErr w:type="spellStart"/>
            <w:r>
              <w:t>Dim_Lugar</w:t>
            </w:r>
            <w:proofErr w:type="spellEnd"/>
          </w:p>
        </w:tc>
        <w:tc>
          <w:tcPr>
            <w:tcW w:w="4247" w:type="dxa"/>
          </w:tcPr>
          <w:p w14:paraId="60083105" w14:textId="16CB1E39" w:rsidR="00583292" w:rsidRDefault="00583292" w:rsidP="00583292">
            <w:pPr>
              <w:ind w:firstLine="0"/>
            </w:pPr>
            <w:r>
              <w:t>Análisis de las desobediencias según la provincia en las que se produjeron.</w:t>
            </w:r>
          </w:p>
        </w:tc>
      </w:tr>
      <w:tr w:rsidR="00583292" w14:paraId="1DEA616B" w14:textId="77777777" w:rsidTr="00A379C3">
        <w:tc>
          <w:tcPr>
            <w:tcW w:w="4247" w:type="dxa"/>
          </w:tcPr>
          <w:p w14:paraId="75A749DB" w14:textId="3339D607" w:rsidR="00583292" w:rsidRDefault="00583292" w:rsidP="00583292">
            <w:pPr>
              <w:ind w:firstLine="0"/>
            </w:pPr>
            <w:proofErr w:type="spellStart"/>
            <w:r>
              <w:t>Dim_Policia</w:t>
            </w:r>
            <w:proofErr w:type="spellEnd"/>
          </w:p>
        </w:tc>
        <w:tc>
          <w:tcPr>
            <w:tcW w:w="4247" w:type="dxa"/>
          </w:tcPr>
          <w:p w14:paraId="2DC94860" w14:textId="46A377C5" w:rsidR="00583292" w:rsidRDefault="00583292" w:rsidP="00A379C3">
            <w:pPr>
              <w:keepNext/>
              <w:ind w:firstLine="0"/>
            </w:pPr>
            <w:r>
              <w:t>Análisis de las desobediencias según la policía que las notificó.</w:t>
            </w:r>
          </w:p>
        </w:tc>
      </w:tr>
    </w:tbl>
    <w:p w14:paraId="3066B6B3" w14:textId="4DAE0159" w:rsidR="00583292" w:rsidRDefault="00A379C3" w:rsidP="00A379C3">
      <w:pPr>
        <w:pStyle w:val="Descripcin"/>
        <w:jc w:val="center"/>
      </w:pPr>
      <w:bookmarkStart w:id="30" w:name="_Toc68811258"/>
      <w:r>
        <w:t xml:space="preserve">Tabla </w:t>
      </w:r>
      <w:fldSimple w:instr=" SEQ Tabla \* ARABIC ">
        <w:r w:rsidR="002733B2">
          <w:rPr>
            <w:noProof/>
          </w:rPr>
          <w:t>12</w:t>
        </w:r>
      </w:fldSimple>
      <w:r>
        <w:t xml:space="preserve"> - Tabla de Dimensiones para la gestión de las infracciones.</w:t>
      </w:r>
      <w:bookmarkEnd w:id="30"/>
    </w:p>
    <w:p w14:paraId="345612A7" w14:textId="368330AA" w:rsidR="00FC4F4E" w:rsidRDefault="00FC4F4E" w:rsidP="00FC4F4E">
      <w:r>
        <w:t>Una vez determinados el hecho y las dimensiones, observamos el siguiente diseño conceptual:</w:t>
      </w:r>
    </w:p>
    <w:p w14:paraId="41D50A43" w14:textId="77777777" w:rsidR="008F121A" w:rsidRDefault="008F121A" w:rsidP="008F121A">
      <w:pPr>
        <w:keepNext/>
        <w:ind w:firstLine="0"/>
        <w:jc w:val="center"/>
      </w:pPr>
      <w:r>
        <w:rPr>
          <w:noProof/>
        </w:rPr>
        <w:drawing>
          <wp:inline distT="0" distB="0" distL="0" distR="0" wp14:anchorId="14A671ED" wp14:editId="1E549D36">
            <wp:extent cx="5869326" cy="1741335"/>
            <wp:effectExtent l="0" t="0" r="0" b="0"/>
            <wp:docPr id="5" name="Imagen 5"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60735" cy="1768455"/>
                    </a:xfrm>
                    <a:prstGeom prst="rect">
                      <a:avLst/>
                    </a:prstGeom>
                  </pic:spPr>
                </pic:pic>
              </a:graphicData>
            </a:graphic>
          </wp:inline>
        </w:drawing>
      </w:r>
    </w:p>
    <w:p w14:paraId="61EEC611" w14:textId="1E191DEE" w:rsidR="00FC4F4E" w:rsidRDefault="008F121A" w:rsidP="008F121A">
      <w:pPr>
        <w:pStyle w:val="Descripcin"/>
        <w:jc w:val="center"/>
      </w:pPr>
      <w:bookmarkStart w:id="31" w:name="_Toc68811287"/>
      <w:r>
        <w:t xml:space="preserve">Ilustración </w:t>
      </w:r>
      <w:fldSimple w:instr=" SEQ Ilustración \* ARABIC ">
        <w:r w:rsidR="00A71D74">
          <w:rPr>
            <w:noProof/>
          </w:rPr>
          <w:t>3</w:t>
        </w:r>
      </w:fldSimple>
      <w:r>
        <w:t xml:space="preserve"> - Diseño conceptual de las infracciones.</w:t>
      </w:r>
      <w:bookmarkEnd w:id="31"/>
    </w:p>
    <w:p w14:paraId="605ADD51" w14:textId="318A0005" w:rsidR="008F121A" w:rsidRDefault="008F121A" w:rsidP="008F121A">
      <w:r>
        <w:t>Tal y como podemos apreciar en la anterior ilustración, mantenemos las dimensiones de tiempo y lugar como en el hecho anterior. Sin embargo, la dimensión lugar aunque es la misma dimensión ha cambiado su jerarquía de agregación, debido a que no existen los niveles municipio y comarca.</w:t>
      </w:r>
      <w:r w:rsidR="00551F10">
        <w:t xml:space="preserve"> Por otro lado, vemos que desapareció </w:t>
      </w:r>
      <w:r w:rsidR="00551F10">
        <w:lastRenderedPageBreak/>
        <w:t>el nivel “ALL” dentro de la dimensión lugar, esto se debe a que dicho nivel solamente nos está indicando la agrupación de todas las instancias de la dimensión al mismo tiempo, pero en este caso con el nivel provincia conseguimos lo mismo.</w:t>
      </w:r>
    </w:p>
    <w:p w14:paraId="162F917E" w14:textId="77F5C8C4" w:rsidR="007D5F51" w:rsidRDefault="007D5F51" w:rsidP="008F121A">
      <w:r>
        <w:t>Al tener solo el nivel provincia podríamos considerar que ese nivel sea directamente la dimensión, pero para mantener un diseño de dimensiones hemos considerado que lo mejor sea seguir con el mismo diseño de las dimensiones comunes</w:t>
      </w:r>
      <w:r w:rsidR="00A0731F">
        <w:t>, ya que al final y al cabo son las mismas dimensiones.</w:t>
      </w:r>
    </w:p>
    <w:p w14:paraId="2B23F982" w14:textId="6510DDD9" w:rsidR="00284F36" w:rsidRDefault="00284F36" w:rsidP="008F121A">
      <w:r>
        <w:t xml:space="preserve">El análisis de la población por provincia determina la tercera tabla de hechos, cabe mencionar que aunque este hecho por sí mismo no proporcione información sobre el impacto del </w:t>
      </w:r>
      <w:r>
        <w:rPr>
          <w:i/>
          <w:iCs/>
        </w:rPr>
        <w:t>COVID-19</w:t>
      </w:r>
      <w:r>
        <w:t xml:space="preserve">, relacionando esta estrella con otras nos pueden dar datos interesantes, sobre todo </w:t>
      </w:r>
      <w:r w:rsidR="000E2FF0">
        <w:t>diferentes</w:t>
      </w:r>
      <w:r>
        <w:t xml:space="preserve"> ratios</w:t>
      </w:r>
      <w:r w:rsidR="000E2FF0">
        <w:t xml:space="preserve"> respecto a la población por provincia</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84F36" w14:paraId="19DD7D56" w14:textId="77777777" w:rsidTr="00ED4FB2">
        <w:tc>
          <w:tcPr>
            <w:tcW w:w="4247" w:type="dxa"/>
          </w:tcPr>
          <w:p w14:paraId="6F468BA0" w14:textId="1C10393B" w:rsidR="00284F36" w:rsidRPr="00284F36" w:rsidRDefault="00284F36" w:rsidP="00284F36">
            <w:pPr>
              <w:ind w:firstLine="0"/>
              <w:jc w:val="center"/>
              <w:rPr>
                <w:b/>
                <w:bCs/>
              </w:rPr>
            </w:pPr>
            <w:r w:rsidRPr="00284F36">
              <w:rPr>
                <w:b/>
                <w:bCs/>
              </w:rPr>
              <w:t>Hecho</w:t>
            </w:r>
          </w:p>
        </w:tc>
        <w:tc>
          <w:tcPr>
            <w:tcW w:w="4247" w:type="dxa"/>
          </w:tcPr>
          <w:p w14:paraId="006766C0" w14:textId="25021FB4" w:rsidR="00284F36" w:rsidRPr="00284F36" w:rsidRDefault="00284F36" w:rsidP="00284F36">
            <w:pPr>
              <w:ind w:firstLine="0"/>
              <w:jc w:val="center"/>
              <w:rPr>
                <w:b/>
                <w:bCs/>
              </w:rPr>
            </w:pPr>
            <w:r w:rsidRPr="00284F36">
              <w:rPr>
                <w:b/>
                <w:bCs/>
              </w:rPr>
              <w:t>Descripción</w:t>
            </w:r>
          </w:p>
        </w:tc>
      </w:tr>
      <w:tr w:rsidR="00284F36" w14:paraId="64C20430" w14:textId="77777777" w:rsidTr="00ED4FB2">
        <w:tc>
          <w:tcPr>
            <w:tcW w:w="4247" w:type="dxa"/>
          </w:tcPr>
          <w:p w14:paraId="611E1ED0" w14:textId="3BADA906" w:rsidR="00284F36" w:rsidRDefault="00284F36" w:rsidP="008F121A">
            <w:pPr>
              <w:ind w:firstLine="0"/>
            </w:pPr>
            <w:proofErr w:type="spellStart"/>
            <w:r>
              <w:t>Fact_Poblacion</w:t>
            </w:r>
            <w:proofErr w:type="spellEnd"/>
          </w:p>
        </w:tc>
        <w:tc>
          <w:tcPr>
            <w:tcW w:w="4247" w:type="dxa"/>
          </w:tcPr>
          <w:p w14:paraId="5B910036" w14:textId="0EEE29EA" w:rsidR="00284F36" w:rsidRDefault="00284F36" w:rsidP="00ED4FB2">
            <w:pPr>
              <w:keepNext/>
              <w:ind w:firstLine="0"/>
            </w:pPr>
            <w:r>
              <w:t>Recoge el número de la población española por provincia</w:t>
            </w:r>
          </w:p>
        </w:tc>
      </w:tr>
    </w:tbl>
    <w:p w14:paraId="2F16F07A" w14:textId="28F8E592" w:rsidR="00284F36" w:rsidRDefault="00ED4FB2" w:rsidP="00ED4FB2">
      <w:pPr>
        <w:pStyle w:val="Descripcin"/>
        <w:jc w:val="center"/>
      </w:pPr>
      <w:bookmarkStart w:id="32" w:name="_Toc68811259"/>
      <w:r>
        <w:t xml:space="preserve">Tabla </w:t>
      </w:r>
      <w:fldSimple w:instr=" SEQ Tabla \* ARABIC ">
        <w:r w:rsidR="002733B2">
          <w:rPr>
            <w:noProof/>
          </w:rPr>
          <w:t>13</w:t>
        </w:r>
      </w:fldSimple>
      <w:r>
        <w:t xml:space="preserve"> - Tabla de Hechos para la población.</w:t>
      </w:r>
      <w:bookmarkEnd w:id="32"/>
    </w:p>
    <w:p w14:paraId="4097A7F4" w14:textId="3085ED8A" w:rsidR="006C1299" w:rsidRDefault="006C1299" w:rsidP="006C1299">
      <w:r>
        <w:t>Esta estrella es muy simple ya que solo presentamos la siguiente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6C1299" w14:paraId="2C410A5A" w14:textId="77777777" w:rsidTr="006C1299">
        <w:tc>
          <w:tcPr>
            <w:tcW w:w="4247" w:type="dxa"/>
          </w:tcPr>
          <w:p w14:paraId="2981F3DF" w14:textId="59FB29F5" w:rsidR="006C1299" w:rsidRPr="006C1299" w:rsidRDefault="006C1299" w:rsidP="006C1299">
            <w:pPr>
              <w:ind w:firstLine="0"/>
              <w:jc w:val="center"/>
              <w:rPr>
                <w:b/>
                <w:bCs/>
              </w:rPr>
            </w:pPr>
            <w:r w:rsidRPr="006C1299">
              <w:rPr>
                <w:b/>
                <w:bCs/>
              </w:rPr>
              <w:t>Dimensión</w:t>
            </w:r>
          </w:p>
        </w:tc>
        <w:tc>
          <w:tcPr>
            <w:tcW w:w="4247" w:type="dxa"/>
          </w:tcPr>
          <w:p w14:paraId="79758375" w14:textId="041C120A" w:rsidR="006C1299" w:rsidRPr="006C1299" w:rsidRDefault="006C1299" w:rsidP="006C1299">
            <w:pPr>
              <w:ind w:firstLine="0"/>
              <w:jc w:val="center"/>
              <w:rPr>
                <w:b/>
                <w:bCs/>
              </w:rPr>
            </w:pPr>
            <w:r w:rsidRPr="006C1299">
              <w:rPr>
                <w:b/>
                <w:bCs/>
              </w:rPr>
              <w:t>Descripción</w:t>
            </w:r>
          </w:p>
        </w:tc>
      </w:tr>
      <w:tr w:rsidR="006C1299" w14:paraId="62FECC20" w14:textId="77777777" w:rsidTr="006C1299">
        <w:tc>
          <w:tcPr>
            <w:tcW w:w="4247" w:type="dxa"/>
          </w:tcPr>
          <w:p w14:paraId="5636F96F" w14:textId="2D69D371" w:rsidR="006C1299" w:rsidRDefault="006C1299" w:rsidP="006C1299">
            <w:pPr>
              <w:ind w:firstLine="0"/>
            </w:pPr>
            <w:proofErr w:type="spellStart"/>
            <w:r>
              <w:t>Dim_Lugar</w:t>
            </w:r>
            <w:proofErr w:type="spellEnd"/>
          </w:p>
        </w:tc>
        <w:tc>
          <w:tcPr>
            <w:tcW w:w="4247" w:type="dxa"/>
          </w:tcPr>
          <w:p w14:paraId="160BEFE4" w14:textId="4F4EFA9B" w:rsidR="006C1299" w:rsidRDefault="006C1299" w:rsidP="006C1299">
            <w:pPr>
              <w:keepNext/>
              <w:ind w:firstLine="0"/>
            </w:pPr>
            <w:r>
              <w:t>Número de habitantes por provincia.</w:t>
            </w:r>
          </w:p>
        </w:tc>
      </w:tr>
    </w:tbl>
    <w:p w14:paraId="1CF69A15" w14:textId="08B31AAF" w:rsidR="006C1299" w:rsidRDefault="006C1299" w:rsidP="006C1299">
      <w:pPr>
        <w:pStyle w:val="Descripcin"/>
        <w:jc w:val="center"/>
      </w:pPr>
      <w:bookmarkStart w:id="33" w:name="_Toc68811260"/>
      <w:r>
        <w:t xml:space="preserve">Tabla </w:t>
      </w:r>
      <w:fldSimple w:instr=" SEQ Tabla \* ARABIC ">
        <w:r w:rsidR="002733B2">
          <w:rPr>
            <w:noProof/>
          </w:rPr>
          <w:t>14</w:t>
        </w:r>
      </w:fldSimple>
      <w:r>
        <w:t xml:space="preserve"> - Tabla de Dimensiones para la población.</w:t>
      </w:r>
      <w:bookmarkEnd w:id="33"/>
    </w:p>
    <w:p w14:paraId="7AC94F82" w14:textId="03048A31" w:rsidR="0081382C" w:rsidRDefault="0081382C" w:rsidP="0081382C">
      <w:r>
        <w:t>Por lo tanto, tendríamos el siguiente diseño conceptual:</w:t>
      </w:r>
    </w:p>
    <w:p w14:paraId="66740897" w14:textId="77777777" w:rsidR="00455531" w:rsidRDefault="00455531" w:rsidP="00455531">
      <w:pPr>
        <w:keepNext/>
        <w:ind w:firstLine="0"/>
        <w:jc w:val="center"/>
      </w:pPr>
      <w:r>
        <w:rPr>
          <w:noProof/>
        </w:rPr>
        <w:lastRenderedPageBreak/>
        <w:drawing>
          <wp:inline distT="0" distB="0" distL="0" distR="0" wp14:anchorId="6EE4352E" wp14:editId="6F836F24">
            <wp:extent cx="5400040" cy="2395220"/>
            <wp:effectExtent l="0" t="0" r="0" b="5080"/>
            <wp:docPr id="3" name="Imagen 3"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con confianza baja"/>
                    <pic:cNvPicPr/>
                  </pic:nvPicPr>
                  <pic:blipFill>
                    <a:blip r:embed="rId23">
                      <a:extLst>
                        <a:ext uri="{28A0092B-C50C-407E-A947-70E740481C1C}">
                          <a14:useLocalDpi xmlns:a14="http://schemas.microsoft.com/office/drawing/2010/main" val="0"/>
                        </a:ext>
                      </a:extLst>
                    </a:blip>
                    <a:stretch>
                      <a:fillRect/>
                    </a:stretch>
                  </pic:blipFill>
                  <pic:spPr>
                    <a:xfrm>
                      <a:off x="0" y="0"/>
                      <a:ext cx="5400040" cy="2395220"/>
                    </a:xfrm>
                    <a:prstGeom prst="rect">
                      <a:avLst/>
                    </a:prstGeom>
                  </pic:spPr>
                </pic:pic>
              </a:graphicData>
            </a:graphic>
          </wp:inline>
        </w:drawing>
      </w:r>
    </w:p>
    <w:p w14:paraId="6036197E" w14:textId="3A49DED8" w:rsidR="0081382C" w:rsidRDefault="00455531" w:rsidP="00455531">
      <w:pPr>
        <w:pStyle w:val="Descripcin"/>
        <w:jc w:val="center"/>
      </w:pPr>
      <w:bookmarkStart w:id="34" w:name="_Toc68811288"/>
      <w:r>
        <w:t xml:space="preserve">Ilustración </w:t>
      </w:r>
      <w:fldSimple w:instr=" SEQ Ilustración \* ARABIC ">
        <w:r w:rsidR="00A71D74">
          <w:rPr>
            <w:noProof/>
          </w:rPr>
          <w:t>4</w:t>
        </w:r>
      </w:fldSimple>
      <w:r>
        <w:t xml:space="preserve"> - Diseño conceptual del análisis de la población.</w:t>
      </w:r>
      <w:bookmarkEnd w:id="34"/>
    </w:p>
    <w:p w14:paraId="0E9C87D5" w14:textId="1A5CCB81" w:rsidR="00455531" w:rsidRDefault="003F23D4" w:rsidP="00455531">
      <w:r>
        <w:t>Respecto a la evolución del porcentaje de movilidad durante el estado de alarma obtenemos la siguiente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3F23D4" w14:paraId="6E1C9AD5" w14:textId="77777777" w:rsidTr="00E847E5">
        <w:tc>
          <w:tcPr>
            <w:tcW w:w="4247" w:type="dxa"/>
          </w:tcPr>
          <w:p w14:paraId="2930F089" w14:textId="47176350" w:rsidR="003F23D4" w:rsidRPr="003F23D4" w:rsidRDefault="003F23D4" w:rsidP="003F23D4">
            <w:pPr>
              <w:ind w:firstLine="0"/>
              <w:jc w:val="center"/>
              <w:rPr>
                <w:b/>
                <w:bCs/>
              </w:rPr>
            </w:pPr>
            <w:r w:rsidRPr="003F23D4">
              <w:rPr>
                <w:b/>
                <w:bCs/>
              </w:rPr>
              <w:t>Hecho</w:t>
            </w:r>
          </w:p>
        </w:tc>
        <w:tc>
          <w:tcPr>
            <w:tcW w:w="4247" w:type="dxa"/>
          </w:tcPr>
          <w:p w14:paraId="55886F24" w14:textId="7C92D327" w:rsidR="003F23D4" w:rsidRPr="003F23D4" w:rsidRDefault="003F23D4" w:rsidP="003F23D4">
            <w:pPr>
              <w:ind w:firstLine="0"/>
              <w:jc w:val="center"/>
              <w:rPr>
                <w:b/>
                <w:bCs/>
              </w:rPr>
            </w:pPr>
            <w:r w:rsidRPr="003F23D4">
              <w:rPr>
                <w:b/>
                <w:bCs/>
              </w:rPr>
              <w:t>Descripción</w:t>
            </w:r>
          </w:p>
        </w:tc>
      </w:tr>
      <w:tr w:rsidR="003F23D4" w14:paraId="1FE8D531" w14:textId="77777777" w:rsidTr="00E847E5">
        <w:tc>
          <w:tcPr>
            <w:tcW w:w="4247" w:type="dxa"/>
          </w:tcPr>
          <w:p w14:paraId="5A6CC6A7" w14:textId="360E2E41" w:rsidR="003F23D4" w:rsidRDefault="003F23D4" w:rsidP="00455531">
            <w:pPr>
              <w:ind w:firstLine="0"/>
            </w:pPr>
            <w:proofErr w:type="spellStart"/>
            <w:r>
              <w:t>Fact_Movilidad</w:t>
            </w:r>
            <w:proofErr w:type="spellEnd"/>
          </w:p>
        </w:tc>
        <w:tc>
          <w:tcPr>
            <w:tcW w:w="4247" w:type="dxa"/>
          </w:tcPr>
          <w:p w14:paraId="1A0DD674" w14:textId="2E4AD44E" w:rsidR="003F23D4" w:rsidRDefault="003F23D4" w:rsidP="00E847E5">
            <w:pPr>
              <w:keepNext/>
              <w:ind w:firstLine="0"/>
            </w:pPr>
            <w:r>
              <w:t>Evolución de la movilidad a partir del porcentaje de población</w:t>
            </w:r>
            <w:r w:rsidR="00F13FFF">
              <w:t xml:space="preserve"> que se movilizó</w:t>
            </w:r>
            <w:r>
              <w:t>.</w:t>
            </w:r>
          </w:p>
        </w:tc>
      </w:tr>
    </w:tbl>
    <w:p w14:paraId="74F7CCBB" w14:textId="61E0999E" w:rsidR="003F23D4" w:rsidRDefault="00E847E5" w:rsidP="00E847E5">
      <w:pPr>
        <w:pStyle w:val="Descripcin"/>
        <w:jc w:val="center"/>
      </w:pPr>
      <w:bookmarkStart w:id="35" w:name="_Toc68811261"/>
      <w:r>
        <w:t xml:space="preserve">Tabla </w:t>
      </w:r>
      <w:fldSimple w:instr=" SEQ Tabla \* ARABIC ">
        <w:r w:rsidR="002733B2">
          <w:rPr>
            <w:noProof/>
          </w:rPr>
          <w:t>15</w:t>
        </w:r>
      </w:fldSimple>
      <w:r>
        <w:t xml:space="preserve"> - Tabla de Hechos para </w:t>
      </w:r>
      <w:r w:rsidR="009838DE">
        <w:t>la</w:t>
      </w:r>
      <w:r>
        <w:t xml:space="preserve"> movilidad.</w:t>
      </w:r>
      <w:bookmarkEnd w:id="35"/>
    </w:p>
    <w:p w14:paraId="39DC3F60" w14:textId="2E1715D5" w:rsidR="00E847E5" w:rsidRDefault="00E847E5" w:rsidP="00E847E5">
      <w:r>
        <w:t>Una vez que tenemos claro el hecho, definimos las dimension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E847E5" w14:paraId="66237DCD" w14:textId="77777777" w:rsidTr="00B9003B">
        <w:tc>
          <w:tcPr>
            <w:tcW w:w="4247" w:type="dxa"/>
          </w:tcPr>
          <w:p w14:paraId="2633C8B8" w14:textId="26CE58A7" w:rsidR="00E847E5" w:rsidRPr="00E847E5" w:rsidRDefault="00E847E5" w:rsidP="00E847E5">
            <w:pPr>
              <w:ind w:firstLine="0"/>
              <w:jc w:val="center"/>
              <w:rPr>
                <w:b/>
                <w:bCs/>
              </w:rPr>
            </w:pPr>
            <w:r w:rsidRPr="00E847E5">
              <w:rPr>
                <w:b/>
                <w:bCs/>
              </w:rPr>
              <w:t>Dimensión</w:t>
            </w:r>
          </w:p>
        </w:tc>
        <w:tc>
          <w:tcPr>
            <w:tcW w:w="4247" w:type="dxa"/>
          </w:tcPr>
          <w:p w14:paraId="2BA7F9B6" w14:textId="27061C08" w:rsidR="00E847E5" w:rsidRPr="00E847E5" w:rsidRDefault="00E847E5" w:rsidP="00E847E5">
            <w:pPr>
              <w:ind w:firstLine="0"/>
              <w:jc w:val="center"/>
              <w:rPr>
                <w:b/>
                <w:bCs/>
              </w:rPr>
            </w:pPr>
            <w:r w:rsidRPr="00E847E5">
              <w:rPr>
                <w:b/>
                <w:bCs/>
              </w:rPr>
              <w:t>Descripción</w:t>
            </w:r>
          </w:p>
        </w:tc>
      </w:tr>
      <w:tr w:rsidR="00E847E5" w14:paraId="6810BDBA" w14:textId="77777777" w:rsidTr="00B9003B">
        <w:tc>
          <w:tcPr>
            <w:tcW w:w="4247" w:type="dxa"/>
          </w:tcPr>
          <w:p w14:paraId="7A9E14A2" w14:textId="51809E22" w:rsidR="00E847E5" w:rsidRDefault="00E847E5" w:rsidP="00E847E5">
            <w:pPr>
              <w:ind w:firstLine="0"/>
            </w:pPr>
            <w:proofErr w:type="spellStart"/>
            <w:r>
              <w:t>Dim_Tiempo</w:t>
            </w:r>
            <w:proofErr w:type="spellEnd"/>
          </w:p>
        </w:tc>
        <w:tc>
          <w:tcPr>
            <w:tcW w:w="4247" w:type="dxa"/>
          </w:tcPr>
          <w:p w14:paraId="1D8A9206" w14:textId="37DABA26" w:rsidR="00E847E5" w:rsidRDefault="00E847E5" w:rsidP="00E847E5">
            <w:pPr>
              <w:ind w:firstLine="0"/>
            </w:pPr>
            <w:r>
              <w:t>Porcentaje de población que se movilizó dada una fecha.</w:t>
            </w:r>
          </w:p>
        </w:tc>
      </w:tr>
      <w:tr w:rsidR="00E847E5" w14:paraId="1D90B472" w14:textId="77777777" w:rsidTr="00B9003B">
        <w:tc>
          <w:tcPr>
            <w:tcW w:w="4247" w:type="dxa"/>
          </w:tcPr>
          <w:p w14:paraId="654B88B2" w14:textId="29C2E509" w:rsidR="00E847E5" w:rsidRDefault="00E847E5" w:rsidP="00E847E5">
            <w:pPr>
              <w:ind w:firstLine="0"/>
            </w:pPr>
            <w:proofErr w:type="spellStart"/>
            <w:r>
              <w:t>Dim_Lugar</w:t>
            </w:r>
            <w:proofErr w:type="spellEnd"/>
          </w:p>
        </w:tc>
        <w:tc>
          <w:tcPr>
            <w:tcW w:w="4247" w:type="dxa"/>
          </w:tcPr>
          <w:p w14:paraId="1DC805BC" w14:textId="439EA2DC" w:rsidR="00E847E5" w:rsidRDefault="00E847E5" w:rsidP="00B9003B">
            <w:pPr>
              <w:keepNext/>
              <w:ind w:firstLine="0"/>
            </w:pPr>
            <w:r>
              <w:t>Porcentaje de población que se movilizó dada su provincia.</w:t>
            </w:r>
          </w:p>
        </w:tc>
      </w:tr>
    </w:tbl>
    <w:p w14:paraId="46AD60E6" w14:textId="077131CA" w:rsidR="00E847E5" w:rsidRDefault="00B9003B" w:rsidP="00B9003B">
      <w:pPr>
        <w:pStyle w:val="Descripcin"/>
        <w:jc w:val="center"/>
      </w:pPr>
      <w:bookmarkStart w:id="36" w:name="_Toc68811262"/>
      <w:r>
        <w:t xml:space="preserve">Tabla </w:t>
      </w:r>
      <w:fldSimple w:instr=" SEQ Tabla \* ARABIC ">
        <w:r w:rsidR="002733B2">
          <w:rPr>
            <w:noProof/>
          </w:rPr>
          <w:t>16</w:t>
        </w:r>
      </w:fldSimple>
      <w:r>
        <w:t xml:space="preserve"> - Tabla de Dimensiones para </w:t>
      </w:r>
      <w:r w:rsidR="009838DE">
        <w:t>la</w:t>
      </w:r>
      <w:r>
        <w:t xml:space="preserve"> movilidad.</w:t>
      </w:r>
      <w:bookmarkEnd w:id="36"/>
    </w:p>
    <w:p w14:paraId="14659703" w14:textId="15F21A03" w:rsidR="00A83B71" w:rsidRDefault="00A83B71" w:rsidP="00A83B71">
      <w:r>
        <w:t>Como resultado de dicho análisis representamos el siguiente diseño conceptual:</w:t>
      </w:r>
    </w:p>
    <w:p w14:paraId="7D9A65D8" w14:textId="77777777" w:rsidR="008260D3" w:rsidRDefault="006E1FC1" w:rsidP="008260D3">
      <w:pPr>
        <w:keepNext/>
        <w:ind w:firstLine="0"/>
        <w:jc w:val="center"/>
      </w:pPr>
      <w:r>
        <w:rPr>
          <w:noProof/>
        </w:rPr>
        <w:lastRenderedPageBreak/>
        <w:drawing>
          <wp:inline distT="0" distB="0" distL="0" distR="0" wp14:anchorId="3ACC55FA" wp14:editId="2F15B1D5">
            <wp:extent cx="5714203" cy="2043485"/>
            <wp:effectExtent l="0" t="0" r="1270" b="0"/>
            <wp:docPr id="9"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Aplicación&#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4302" cy="2057825"/>
                    </a:xfrm>
                    <a:prstGeom prst="rect">
                      <a:avLst/>
                    </a:prstGeom>
                  </pic:spPr>
                </pic:pic>
              </a:graphicData>
            </a:graphic>
          </wp:inline>
        </w:drawing>
      </w:r>
    </w:p>
    <w:p w14:paraId="03DC9B58" w14:textId="6141D402" w:rsidR="00A83B71" w:rsidRDefault="008260D3" w:rsidP="008260D3">
      <w:pPr>
        <w:pStyle w:val="Descripcin"/>
        <w:jc w:val="center"/>
      </w:pPr>
      <w:bookmarkStart w:id="37" w:name="_Toc68811289"/>
      <w:r>
        <w:t xml:space="preserve">Ilustración </w:t>
      </w:r>
      <w:fldSimple w:instr=" SEQ Ilustración \* ARABIC ">
        <w:r w:rsidR="00A71D74">
          <w:rPr>
            <w:noProof/>
          </w:rPr>
          <w:t>5</w:t>
        </w:r>
      </w:fldSimple>
      <w:r>
        <w:t xml:space="preserve"> - </w:t>
      </w:r>
      <w:r w:rsidRPr="00513C0D">
        <w:t>Diseño conceptual de la evolución de la movilidad.</w:t>
      </w:r>
      <w:bookmarkEnd w:id="37"/>
    </w:p>
    <w:p w14:paraId="585DE478" w14:textId="02B92EC1" w:rsidR="006E1FC1" w:rsidRDefault="006E1FC1" w:rsidP="006E1FC1">
      <w:r>
        <w:t>Como podemos apreciar en la anterior ilustración, el hecho ha cambiado un poco respecto a los anteriores, en este caso tenemos dos Celdas, esto es debido a que no es lo mismo el porcentaje por día que la media del porcentaje por mes</w:t>
      </w:r>
      <w:r w:rsidR="003F779C">
        <w:t>, es decir, tenemos diferentes granularidades</w:t>
      </w:r>
      <w:r>
        <w:t>.</w:t>
      </w:r>
    </w:p>
    <w:p w14:paraId="154358AA" w14:textId="0A5454DB" w:rsidR="00424396" w:rsidRDefault="00424396" w:rsidP="006E1FC1">
      <w:r>
        <w:t>Hasta ahora no hemos tenido ese “problema”, ya que para el hecho de las llamadas al 112 no teníamos el atributo día, por lo tanto podíamos interpretar que las llamadas todas tienen el mismo día o directamente los cálculos se hacen a partir del mes. Por otro lado, el hecho de las infracciones sí que tenía como atributo el día pero todas las métricas</w:t>
      </w:r>
      <w:r w:rsidR="00A1598A">
        <w:t xml:space="preserve"> tanto derivadas como no</w:t>
      </w:r>
      <w:r>
        <w:t xml:space="preserve"> se calcula</w:t>
      </w:r>
      <w:r w:rsidR="009A5D3B">
        <w:t>n</w:t>
      </w:r>
      <w:r>
        <w:t xml:space="preserve"> a partir del día no del mes, </w:t>
      </w:r>
      <w:r w:rsidR="00A1598A">
        <w:t xml:space="preserve">es decir, </w:t>
      </w:r>
      <w:r>
        <w:t>son un recuento diario, aunque con ello podemos tener las perspectiva mensual o anual.</w:t>
      </w:r>
    </w:p>
    <w:p w14:paraId="6048098F" w14:textId="168CAA13" w:rsidR="00CE3A3E" w:rsidRPr="006E1FC1" w:rsidRDefault="00CE3A3E" w:rsidP="006E1FC1">
      <w:r>
        <w:t>Por lo tanto, el enfoque de este hecho es completamente diferente a los demás con el objetivo de cumplir los requisitos definidos en el primer apartado de la práctica.</w:t>
      </w:r>
    </w:p>
    <w:p w14:paraId="111F1A17" w14:textId="00B752E8" w:rsidR="00A83B71" w:rsidRDefault="00D4684C" w:rsidP="00A83B71">
      <w:r>
        <w:t>Finalmente, nos queda diseñar la última estrella, la cual nos indica el porcentaje de población que evitaba las aglomeraciones, según el grupo de edad y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D4684C" w14:paraId="4392A871" w14:textId="77777777" w:rsidTr="00FF0774">
        <w:tc>
          <w:tcPr>
            <w:tcW w:w="4247" w:type="dxa"/>
          </w:tcPr>
          <w:p w14:paraId="54C5CE75" w14:textId="4B6395C8" w:rsidR="00D4684C" w:rsidRPr="00D4684C" w:rsidRDefault="00D4684C" w:rsidP="00D4684C">
            <w:pPr>
              <w:ind w:firstLine="0"/>
              <w:jc w:val="center"/>
              <w:rPr>
                <w:b/>
                <w:bCs/>
              </w:rPr>
            </w:pPr>
            <w:r w:rsidRPr="00D4684C">
              <w:rPr>
                <w:b/>
                <w:bCs/>
              </w:rPr>
              <w:t>Hecho</w:t>
            </w:r>
          </w:p>
        </w:tc>
        <w:tc>
          <w:tcPr>
            <w:tcW w:w="4247" w:type="dxa"/>
          </w:tcPr>
          <w:p w14:paraId="438E424F" w14:textId="2928CD20" w:rsidR="00D4684C" w:rsidRPr="00D4684C" w:rsidRDefault="00D4684C" w:rsidP="00D4684C">
            <w:pPr>
              <w:ind w:firstLine="0"/>
              <w:jc w:val="center"/>
              <w:rPr>
                <w:b/>
                <w:bCs/>
              </w:rPr>
            </w:pPr>
            <w:r w:rsidRPr="00D4684C">
              <w:rPr>
                <w:b/>
                <w:bCs/>
              </w:rPr>
              <w:t>Descripción</w:t>
            </w:r>
          </w:p>
        </w:tc>
      </w:tr>
      <w:tr w:rsidR="00D4684C" w14:paraId="68AB9AB1" w14:textId="77777777" w:rsidTr="00FF0774">
        <w:tc>
          <w:tcPr>
            <w:tcW w:w="4247" w:type="dxa"/>
          </w:tcPr>
          <w:p w14:paraId="6C54C56C" w14:textId="633CAF1F" w:rsidR="00D4684C" w:rsidRDefault="00D4684C" w:rsidP="00A83B71">
            <w:pPr>
              <w:ind w:firstLine="0"/>
            </w:pPr>
            <w:proofErr w:type="spellStart"/>
            <w:r>
              <w:t>Fact_Evitacion_Aglomeracion</w:t>
            </w:r>
            <w:proofErr w:type="spellEnd"/>
          </w:p>
        </w:tc>
        <w:tc>
          <w:tcPr>
            <w:tcW w:w="4247" w:type="dxa"/>
          </w:tcPr>
          <w:p w14:paraId="0B26C04A" w14:textId="00B9DDEE" w:rsidR="00D4684C" w:rsidRDefault="00D4684C" w:rsidP="00FF0774">
            <w:pPr>
              <w:keepNext/>
              <w:ind w:firstLine="0"/>
            </w:pPr>
            <w:r>
              <w:t>Porcentaje de población que evitaba aglomeraciones.</w:t>
            </w:r>
          </w:p>
        </w:tc>
      </w:tr>
    </w:tbl>
    <w:p w14:paraId="13F43612" w14:textId="5BCE5C90" w:rsidR="00D4684C" w:rsidRDefault="00FF0774" w:rsidP="00FF0774">
      <w:pPr>
        <w:pStyle w:val="Descripcin"/>
        <w:jc w:val="center"/>
      </w:pPr>
      <w:bookmarkStart w:id="38" w:name="_Toc68811263"/>
      <w:r>
        <w:t xml:space="preserve">Tabla </w:t>
      </w:r>
      <w:fldSimple w:instr=" SEQ Tabla \* ARABIC ">
        <w:r w:rsidR="002733B2">
          <w:rPr>
            <w:noProof/>
          </w:rPr>
          <w:t>17</w:t>
        </w:r>
      </w:fldSimple>
      <w:r>
        <w:t xml:space="preserve"> - Tabla de Hechos de la evitación de la</w:t>
      </w:r>
      <w:r w:rsidR="009F0194">
        <w:t>s</w:t>
      </w:r>
      <w:r>
        <w:t xml:space="preserve"> aglomeraci</w:t>
      </w:r>
      <w:r w:rsidR="009F0194">
        <w:t>ones</w:t>
      </w:r>
      <w:r>
        <w:t>.</w:t>
      </w:r>
      <w:bookmarkEnd w:id="38"/>
    </w:p>
    <w:p w14:paraId="036C4F99" w14:textId="1C3910DE" w:rsidR="001762DD" w:rsidRDefault="001762DD" w:rsidP="001762DD">
      <w:r>
        <w:t>Las dimensiones que hemos identificado son las siguient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762DD" w14:paraId="780184E2" w14:textId="77777777" w:rsidTr="009F0194">
        <w:tc>
          <w:tcPr>
            <w:tcW w:w="4247" w:type="dxa"/>
          </w:tcPr>
          <w:p w14:paraId="575CEA3C" w14:textId="70A4115D" w:rsidR="001762DD" w:rsidRPr="001762DD" w:rsidRDefault="001762DD" w:rsidP="001762DD">
            <w:pPr>
              <w:ind w:firstLine="0"/>
              <w:jc w:val="center"/>
              <w:rPr>
                <w:b/>
                <w:bCs/>
              </w:rPr>
            </w:pPr>
            <w:r w:rsidRPr="001762DD">
              <w:rPr>
                <w:b/>
                <w:bCs/>
              </w:rPr>
              <w:t>Dimensión</w:t>
            </w:r>
          </w:p>
        </w:tc>
        <w:tc>
          <w:tcPr>
            <w:tcW w:w="4247" w:type="dxa"/>
          </w:tcPr>
          <w:p w14:paraId="2292E254" w14:textId="11A4E36E" w:rsidR="001762DD" w:rsidRPr="001762DD" w:rsidRDefault="001762DD" w:rsidP="001762DD">
            <w:pPr>
              <w:ind w:firstLine="0"/>
              <w:jc w:val="center"/>
              <w:rPr>
                <w:b/>
                <w:bCs/>
              </w:rPr>
            </w:pPr>
            <w:r w:rsidRPr="001762DD">
              <w:rPr>
                <w:b/>
                <w:bCs/>
              </w:rPr>
              <w:t>Descripción</w:t>
            </w:r>
          </w:p>
        </w:tc>
      </w:tr>
      <w:tr w:rsidR="001762DD" w14:paraId="3E8D0886" w14:textId="77777777" w:rsidTr="009F0194">
        <w:tc>
          <w:tcPr>
            <w:tcW w:w="4247" w:type="dxa"/>
          </w:tcPr>
          <w:p w14:paraId="6D53C02B" w14:textId="77182524" w:rsidR="001762DD" w:rsidRDefault="001762DD" w:rsidP="001762DD">
            <w:pPr>
              <w:ind w:firstLine="0"/>
            </w:pPr>
            <w:proofErr w:type="spellStart"/>
            <w:r>
              <w:lastRenderedPageBreak/>
              <w:t>Dim_Lugar</w:t>
            </w:r>
            <w:proofErr w:type="spellEnd"/>
          </w:p>
        </w:tc>
        <w:tc>
          <w:tcPr>
            <w:tcW w:w="4247" w:type="dxa"/>
          </w:tcPr>
          <w:p w14:paraId="41002B61" w14:textId="0F4C13B0" w:rsidR="001762DD" w:rsidRDefault="001762DD" w:rsidP="001762DD">
            <w:pPr>
              <w:ind w:firstLine="0"/>
            </w:pPr>
            <w:r>
              <w:t>Porcentaje de población que evitaba las aglomeraciones según la provincia.</w:t>
            </w:r>
          </w:p>
        </w:tc>
      </w:tr>
      <w:tr w:rsidR="001762DD" w14:paraId="7AACD76D" w14:textId="77777777" w:rsidTr="009F0194">
        <w:tc>
          <w:tcPr>
            <w:tcW w:w="4247" w:type="dxa"/>
          </w:tcPr>
          <w:p w14:paraId="438CBFD1" w14:textId="17D8D911" w:rsidR="001762DD" w:rsidRDefault="001762DD" w:rsidP="001762DD">
            <w:pPr>
              <w:ind w:firstLine="0"/>
            </w:pPr>
            <w:proofErr w:type="spellStart"/>
            <w:r>
              <w:t>Dim_Grupo_Edad</w:t>
            </w:r>
            <w:proofErr w:type="spellEnd"/>
          </w:p>
        </w:tc>
        <w:tc>
          <w:tcPr>
            <w:tcW w:w="4247" w:type="dxa"/>
          </w:tcPr>
          <w:p w14:paraId="09A7852D" w14:textId="5C77EC23" w:rsidR="001762DD" w:rsidRDefault="001762DD" w:rsidP="009F0194">
            <w:pPr>
              <w:keepNext/>
              <w:ind w:firstLine="0"/>
            </w:pPr>
            <w:r>
              <w:t>Porcentaje de población que evitaba las aglomeraciones según el grupo de edad.</w:t>
            </w:r>
          </w:p>
        </w:tc>
      </w:tr>
    </w:tbl>
    <w:p w14:paraId="5448E831" w14:textId="2ABAD1FF" w:rsidR="001762DD" w:rsidRDefault="009F0194" w:rsidP="009F0194">
      <w:pPr>
        <w:pStyle w:val="Descripcin"/>
      </w:pPr>
      <w:bookmarkStart w:id="39" w:name="_Toc68811264"/>
      <w:r>
        <w:t xml:space="preserve">Tabla </w:t>
      </w:r>
      <w:fldSimple w:instr=" SEQ Tabla \* ARABIC ">
        <w:r w:rsidR="002733B2">
          <w:rPr>
            <w:noProof/>
          </w:rPr>
          <w:t>18</w:t>
        </w:r>
      </w:fldSimple>
      <w:r>
        <w:t xml:space="preserve"> - Tabla de Dimensiones de la evitación de las aglomeraciones.</w:t>
      </w:r>
      <w:bookmarkEnd w:id="39"/>
    </w:p>
    <w:p w14:paraId="74549E71" w14:textId="7A6A3F2F" w:rsidR="00DE2781" w:rsidRDefault="00DE2781" w:rsidP="00DE2781">
      <w:r>
        <w:t>Como resultado del anterior análisis, obtenemos el siguiente diseño conceptual:</w:t>
      </w:r>
    </w:p>
    <w:p w14:paraId="76F1EB8A" w14:textId="77777777" w:rsidR="00A847FF" w:rsidRDefault="00A847FF" w:rsidP="00A847FF">
      <w:pPr>
        <w:keepNext/>
        <w:ind w:firstLine="0"/>
        <w:jc w:val="center"/>
      </w:pPr>
      <w:r>
        <w:rPr>
          <w:noProof/>
        </w:rPr>
        <w:drawing>
          <wp:inline distT="0" distB="0" distL="0" distR="0" wp14:anchorId="4B4A7275" wp14:editId="4CAA56FF">
            <wp:extent cx="5639673" cy="1542554"/>
            <wp:effectExtent l="0" t="0" r="0" b="635"/>
            <wp:docPr id="14" name="Imagen 14"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Interfaz de usuario gráfica&#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685861" cy="1555187"/>
                    </a:xfrm>
                    <a:prstGeom prst="rect">
                      <a:avLst/>
                    </a:prstGeom>
                  </pic:spPr>
                </pic:pic>
              </a:graphicData>
            </a:graphic>
          </wp:inline>
        </w:drawing>
      </w:r>
    </w:p>
    <w:p w14:paraId="33FA97E4" w14:textId="6A796CBA" w:rsidR="00A847FF" w:rsidRPr="00A847FF" w:rsidRDefault="00A847FF" w:rsidP="004E5568">
      <w:pPr>
        <w:pStyle w:val="Descripcin"/>
        <w:jc w:val="center"/>
      </w:pPr>
      <w:bookmarkStart w:id="40" w:name="_Toc68811290"/>
      <w:r>
        <w:t xml:space="preserve">Ilustración </w:t>
      </w:r>
      <w:fldSimple w:instr=" SEQ Ilustración \* ARABIC ">
        <w:r w:rsidR="00A71D74">
          <w:rPr>
            <w:noProof/>
          </w:rPr>
          <w:t>6</w:t>
        </w:r>
      </w:fldSimple>
      <w:r>
        <w:t xml:space="preserve"> - Diseño conceptual de la evitación de las aglomeraciones.</w:t>
      </w:r>
      <w:bookmarkEnd w:id="40"/>
    </w:p>
    <w:p w14:paraId="6B36ADB8" w14:textId="6DBB0765" w:rsidR="003666C9" w:rsidRDefault="003666C9" w:rsidP="003666C9">
      <w:pPr>
        <w:pStyle w:val="Ttulo4"/>
        <w:ind w:firstLine="0"/>
      </w:pPr>
      <w:r>
        <w:t>Diseño lógico</w:t>
      </w:r>
    </w:p>
    <w:p w14:paraId="3B17B11E" w14:textId="049213BB" w:rsidR="003666C9" w:rsidRDefault="00AC0D88" w:rsidP="003666C9">
      <w:r>
        <w:t>Una vez que hemos definidos el modelo conceptual, tenemos que identificar cada una de las métricas que tienen nuestros hechos y los atributos que tienen nuestras dimensiones.</w:t>
      </w:r>
    </w:p>
    <w:p w14:paraId="730BB097" w14:textId="6E02A0B4" w:rsidR="00977A10" w:rsidRDefault="00977A10" w:rsidP="003666C9">
      <w:r>
        <w:t>Respecto a la gestión de las llamadas al 112,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88"/>
        <w:gridCol w:w="3240"/>
        <w:gridCol w:w="2576"/>
      </w:tblGrid>
      <w:tr w:rsidR="00977A10" w14:paraId="22F4064D" w14:textId="77777777" w:rsidTr="009E6097">
        <w:tc>
          <w:tcPr>
            <w:tcW w:w="2831" w:type="dxa"/>
          </w:tcPr>
          <w:p w14:paraId="296F6900" w14:textId="69FF437B" w:rsidR="00977A10" w:rsidRPr="00977A10" w:rsidRDefault="00977A10" w:rsidP="00977A10">
            <w:pPr>
              <w:ind w:firstLine="0"/>
              <w:jc w:val="center"/>
              <w:rPr>
                <w:b/>
                <w:bCs/>
              </w:rPr>
            </w:pPr>
            <w:r w:rsidRPr="00977A10">
              <w:rPr>
                <w:b/>
                <w:bCs/>
              </w:rPr>
              <w:t>Hecho</w:t>
            </w:r>
          </w:p>
        </w:tc>
        <w:tc>
          <w:tcPr>
            <w:tcW w:w="2831" w:type="dxa"/>
          </w:tcPr>
          <w:p w14:paraId="321BEEA8" w14:textId="5427DBB8" w:rsidR="00977A10" w:rsidRPr="00977A10" w:rsidRDefault="00977A10" w:rsidP="00977A10">
            <w:pPr>
              <w:ind w:firstLine="0"/>
              <w:jc w:val="center"/>
              <w:rPr>
                <w:b/>
                <w:bCs/>
              </w:rPr>
            </w:pPr>
            <w:r w:rsidRPr="00977A10">
              <w:rPr>
                <w:b/>
                <w:bCs/>
              </w:rPr>
              <w:t>Métrica</w:t>
            </w:r>
          </w:p>
        </w:tc>
        <w:tc>
          <w:tcPr>
            <w:tcW w:w="2832" w:type="dxa"/>
          </w:tcPr>
          <w:p w14:paraId="749F6BB5" w14:textId="51FB93D0" w:rsidR="00977A10" w:rsidRPr="00977A10" w:rsidRDefault="00977A10" w:rsidP="00977A10">
            <w:pPr>
              <w:ind w:firstLine="0"/>
              <w:jc w:val="center"/>
              <w:rPr>
                <w:b/>
                <w:bCs/>
              </w:rPr>
            </w:pPr>
            <w:r w:rsidRPr="00977A10">
              <w:rPr>
                <w:b/>
                <w:bCs/>
              </w:rPr>
              <w:t>Descripción</w:t>
            </w:r>
          </w:p>
        </w:tc>
      </w:tr>
      <w:tr w:rsidR="00977A10" w14:paraId="331ACA15" w14:textId="77777777" w:rsidTr="009E6097">
        <w:tc>
          <w:tcPr>
            <w:tcW w:w="2831" w:type="dxa"/>
          </w:tcPr>
          <w:p w14:paraId="06A28215" w14:textId="239CF9C1" w:rsidR="00977A10" w:rsidRDefault="00977A10" w:rsidP="003666C9">
            <w:pPr>
              <w:ind w:firstLine="0"/>
            </w:pPr>
            <w:r>
              <w:t>Fact_Llamadas112</w:t>
            </w:r>
          </w:p>
        </w:tc>
        <w:tc>
          <w:tcPr>
            <w:tcW w:w="2831" w:type="dxa"/>
          </w:tcPr>
          <w:p w14:paraId="23650565" w14:textId="7B2FF42B" w:rsidR="00977A10" w:rsidRDefault="00977A10" w:rsidP="003666C9">
            <w:pPr>
              <w:ind w:firstLine="0"/>
            </w:pPr>
            <w:proofErr w:type="spellStart"/>
            <w:r>
              <w:t>N_Llamadas</w:t>
            </w:r>
            <w:proofErr w:type="spellEnd"/>
          </w:p>
        </w:tc>
        <w:tc>
          <w:tcPr>
            <w:tcW w:w="2832" w:type="dxa"/>
          </w:tcPr>
          <w:p w14:paraId="758CBC25" w14:textId="3AA42627" w:rsidR="00977A10" w:rsidRDefault="00977A10" w:rsidP="003666C9">
            <w:pPr>
              <w:ind w:firstLine="0"/>
            </w:pPr>
            <w:r>
              <w:t>Número de llamadas que se han realizado.</w:t>
            </w:r>
          </w:p>
        </w:tc>
      </w:tr>
      <w:tr w:rsidR="00977A10" w14:paraId="0A553D06" w14:textId="77777777" w:rsidTr="009E6097">
        <w:tc>
          <w:tcPr>
            <w:tcW w:w="2831" w:type="dxa"/>
          </w:tcPr>
          <w:p w14:paraId="5BC06121" w14:textId="0215D4F5" w:rsidR="00977A10" w:rsidRDefault="00977A10" w:rsidP="003666C9">
            <w:pPr>
              <w:ind w:firstLine="0"/>
            </w:pPr>
            <w:r>
              <w:t>Fact_Llamadas112</w:t>
            </w:r>
          </w:p>
        </w:tc>
        <w:tc>
          <w:tcPr>
            <w:tcW w:w="2831" w:type="dxa"/>
          </w:tcPr>
          <w:p w14:paraId="7E5B1988" w14:textId="005C2458" w:rsidR="00977A10" w:rsidRDefault="00977A10" w:rsidP="003666C9">
            <w:pPr>
              <w:ind w:firstLine="0"/>
            </w:pPr>
            <w:proofErr w:type="spellStart"/>
            <w:r>
              <w:t>N_Suma_Llamadas_Mensuales</w:t>
            </w:r>
            <w:proofErr w:type="spellEnd"/>
          </w:p>
        </w:tc>
        <w:tc>
          <w:tcPr>
            <w:tcW w:w="2832" w:type="dxa"/>
          </w:tcPr>
          <w:p w14:paraId="07EF81DA" w14:textId="52E33F5F" w:rsidR="00977A10" w:rsidRDefault="00597711" w:rsidP="009E6097">
            <w:pPr>
              <w:keepNext/>
              <w:ind w:firstLine="0"/>
            </w:pPr>
            <w:r>
              <w:t xml:space="preserve">Número que </w:t>
            </w:r>
            <w:r w:rsidR="00E35D2F">
              <w:t>hace el recuento de las llamadas mensuales.</w:t>
            </w:r>
          </w:p>
        </w:tc>
      </w:tr>
    </w:tbl>
    <w:p w14:paraId="75DC0C8D" w14:textId="3A801013" w:rsidR="00977A10" w:rsidRDefault="009E6097" w:rsidP="009E6097">
      <w:pPr>
        <w:pStyle w:val="Descripcin"/>
        <w:jc w:val="center"/>
      </w:pPr>
      <w:bookmarkStart w:id="41" w:name="_Toc68811265"/>
      <w:r>
        <w:t xml:space="preserve">Tabla </w:t>
      </w:r>
      <w:fldSimple w:instr=" SEQ Tabla \* ARABIC ">
        <w:r w:rsidR="002733B2">
          <w:rPr>
            <w:noProof/>
          </w:rPr>
          <w:t>19</w:t>
        </w:r>
      </w:fldSimple>
      <w:r>
        <w:t>- Tabla de Métricas para las llamadas al 112.</w:t>
      </w:r>
      <w:bookmarkEnd w:id="41"/>
    </w:p>
    <w:p w14:paraId="3EE09C64" w14:textId="7A3CD8F9" w:rsidR="009E6097" w:rsidRDefault="009E6097" w:rsidP="009E6097">
      <w:r>
        <w:t>Respecto a los atributos que hay dentro de cada dimensión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9E6097" w14:paraId="7AEA73CD" w14:textId="77777777" w:rsidTr="0071185C">
        <w:tc>
          <w:tcPr>
            <w:tcW w:w="4247" w:type="dxa"/>
          </w:tcPr>
          <w:p w14:paraId="57CD9721" w14:textId="7AB79BB7" w:rsidR="009E6097" w:rsidRPr="009E6097" w:rsidRDefault="009E6097" w:rsidP="009E6097">
            <w:pPr>
              <w:ind w:firstLine="0"/>
              <w:jc w:val="center"/>
              <w:rPr>
                <w:b/>
                <w:bCs/>
              </w:rPr>
            </w:pPr>
            <w:r w:rsidRPr="009E6097">
              <w:rPr>
                <w:b/>
                <w:bCs/>
              </w:rPr>
              <w:t>Dimensión</w:t>
            </w:r>
          </w:p>
        </w:tc>
        <w:tc>
          <w:tcPr>
            <w:tcW w:w="4247" w:type="dxa"/>
          </w:tcPr>
          <w:p w14:paraId="052BC327" w14:textId="4D0620EE" w:rsidR="009E6097" w:rsidRPr="009E6097" w:rsidRDefault="009E6097" w:rsidP="009E6097">
            <w:pPr>
              <w:ind w:firstLine="0"/>
              <w:jc w:val="center"/>
              <w:rPr>
                <w:b/>
                <w:bCs/>
              </w:rPr>
            </w:pPr>
            <w:r w:rsidRPr="009E6097">
              <w:rPr>
                <w:b/>
                <w:bCs/>
              </w:rPr>
              <w:t>Atributos descriptores</w:t>
            </w:r>
          </w:p>
        </w:tc>
      </w:tr>
      <w:tr w:rsidR="009E6097" w14:paraId="5717AF20" w14:textId="77777777" w:rsidTr="0071185C">
        <w:tc>
          <w:tcPr>
            <w:tcW w:w="4247" w:type="dxa"/>
          </w:tcPr>
          <w:p w14:paraId="0F696800" w14:textId="0F75DA01" w:rsidR="009E6097" w:rsidRDefault="004C1C86" w:rsidP="009E6097">
            <w:pPr>
              <w:ind w:firstLine="0"/>
            </w:pPr>
            <w:proofErr w:type="spellStart"/>
            <w:r>
              <w:lastRenderedPageBreak/>
              <w:t>Dim_Tiempo</w:t>
            </w:r>
            <w:proofErr w:type="spellEnd"/>
          </w:p>
        </w:tc>
        <w:tc>
          <w:tcPr>
            <w:tcW w:w="4247" w:type="dxa"/>
          </w:tcPr>
          <w:p w14:paraId="59C78A76" w14:textId="499A60CF" w:rsidR="009E6097" w:rsidRDefault="00EB378A" w:rsidP="009E6097">
            <w:pPr>
              <w:ind w:firstLine="0"/>
            </w:pPr>
            <w:proofErr w:type="spellStart"/>
            <w:r>
              <w:t>N_Dia</w:t>
            </w:r>
            <w:proofErr w:type="spellEnd"/>
            <w:r>
              <w:t xml:space="preserve">, </w:t>
            </w:r>
            <w:proofErr w:type="spellStart"/>
            <w:r>
              <w:t>N_Mes</w:t>
            </w:r>
            <w:proofErr w:type="spellEnd"/>
            <w:r>
              <w:t xml:space="preserve">, </w:t>
            </w:r>
            <w:proofErr w:type="spellStart"/>
            <w:r>
              <w:t>N_Año</w:t>
            </w:r>
            <w:proofErr w:type="spellEnd"/>
            <w:r>
              <w:t xml:space="preserve">, </w:t>
            </w:r>
            <w:proofErr w:type="spellStart"/>
            <w:r>
              <w:t>D_DiaMesAño</w:t>
            </w:r>
            <w:proofErr w:type="spellEnd"/>
            <w:r>
              <w:t xml:space="preserve">, </w:t>
            </w:r>
            <w:proofErr w:type="spellStart"/>
            <w:r>
              <w:t>S_MesAño</w:t>
            </w:r>
            <w:proofErr w:type="spellEnd"/>
          </w:p>
        </w:tc>
      </w:tr>
      <w:tr w:rsidR="009E6097" w14:paraId="78C67518" w14:textId="77777777" w:rsidTr="0071185C">
        <w:tc>
          <w:tcPr>
            <w:tcW w:w="4247" w:type="dxa"/>
          </w:tcPr>
          <w:p w14:paraId="42A64BCC" w14:textId="4DA0ABED" w:rsidR="009E6097" w:rsidRDefault="001538E8" w:rsidP="009E6097">
            <w:pPr>
              <w:ind w:firstLine="0"/>
            </w:pPr>
            <w:proofErr w:type="spellStart"/>
            <w:r>
              <w:t>Dim_Tipologia</w:t>
            </w:r>
            <w:proofErr w:type="spellEnd"/>
          </w:p>
        </w:tc>
        <w:tc>
          <w:tcPr>
            <w:tcW w:w="4247" w:type="dxa"/>
          </w:tcPr>
          <w:p w14:paraId="00B69D8A" w14:textId="517C30D6" w:rsidR="009E6097" w:rsidRDefault="001538E8" w:rsidP="009E6097">
            <w:pPr>
              <w:keepNext/>
              <w:ind w:firstLine="0"/>
            </w:pPr>
            <w:proofErr w:type="spellStart"/>
            <w:r>
              <w:t>S_T</w:t>
            </w:r>
            <w:r w:rsidR="001150F4">
              <w:t>ip</w:t>
            </w:r>
            <w:r w:rsidR="00F4713B">
              <w:t>o</w:t>
            </w:r>
            <w:proofErr w:type="spellEnd"/>
          </w:p>
        </w:tc>
      </w:tr>
      <w:tr w:rsidR="001150F4" w14:paraId="6F4921A4" w14:textId="77777777" w:rsidTr="0071185C">
        <w:tc>
          <w:tcPr>
            <w:tcW w:w="4247" w:type="dxa"/>
          </w:tcPr>
          <w:p w14:paraId="7D94F909" w14:textId="115572F6" w:rsidR="001150F4" w:rsidRDefault="001150F4" w:rsidP="009E6097">
            <w:pPr>
              <w:ind w:firstLine="0"/>
            </w:pPr>
            <w:proofErr w:type="spellStart"/>
            <w:r>
              <w:t>Dim_Lugar</w:t>
            </w:r>
            <w:proofErr w:type="spellEnd"/>
          </w:p>
        </w:tc>
        <w:tc>
          <w:tcPr>
            <w:tcW w:w="4247" w:type="dxa"/>
          </w:tcPr>
          <w:p w14:paraId="5722DB6F" w14:textId="246A6BD8" w:rsidR="001150F4" w:rsidRDefault="001150F4" w:rsidP="009E6097">
            <w:pPr>
              <w:keepNext/>
              <w:ind w:firstLine="0"/>
            </w:pPr>
            <w:proofErr w:type="spellStart"/>
            <w:r>
              <w:t>S_Municipio</w:t>
            </w:r>
            <w:proofErr w:type="spellEnd"/>
            <w:r>
              <w:t xml:space="preserve">, </w:t>
            </w:r>
            <w:proofErr w:type="spellStart"/>
            <w:r>
              <w:t>S_Comarca</w:t>
            </w:r>
            <w:proofErr w:type="spellEnd"/>
            <w:r>
              <w:t xml:space="preserve">, </w:t>
            </w:r>
            <w:proofErr w:type="spellStart"/>
            <w:r>
              <w:t>S_Provincia</w:t>
            </w:r>
            <w:proofErr w:type="spellEnd"/>
          </w:p>
        </w:tc>
      </w:tr>
    </w:tbl>
    <w:p w14:paraId="0B5CBED9" w14:textId="24423A12" w:rsidR="009E6097" w:rsidRDefault="009E6097" w:rsidP="009E6097">
      <w:pPr>
        <w:pStyle w:val="Descripcin"/>
        <w:jc w:val="center"/>
      </w:pPr>
      <w:bookmarkStart w:id="42" w:name="_Toc68811266"/>
      <w:r>
        <w:t xml:space="preserve">Tabla </w:t>
      </w:r>
      <w:fldSimple w:instr=" SEQ Tabla \* ARABIC ">
        <w:r w:rsidR="002733B2">
          <w:rPr>
            <w:noProof/>
          </w:rPr>
          <w:t>20</w:t>
        </w:r>
      </w:fldSimple>
      <w:r>
        <w:t xml:space="preserve"> - Tabla de Atributos para las llamadas al 112.</w:t>
      </w:r>
      <w:bookmarkEnd w:id="42"/>
    </w:p>
    <w:p w14:paraId="43F682D1" w14:textId="3009A4A3" w:rsidR="0071185C" w:rsidRDefault="0071185C" w:rsidP="0071185C">
      <w:r>
        <w:t>Cabe destacar, que vamos a tener atributos descriptores para cada uno de los niveles que hay dentro de una dimensión.</w:t>
      </w:r>
    </w:p>
    <w:p w14:paraId="7CFDBB5B" w14:textId="05D81EE5" w:rsidR="00C05F1F" w:rsidRDefault="00C05F1F" w:rsidP="0071185C">
      <w:r>
        <w:t xml:space="preserve">Por otro lado, como regla general para definir </w:t>
      </w:r>
      <w:r w:rsidR="00B12437">
        <w:t xml:space="preserve">tanto </w:t>
      </w:r>
      <w:r>
        <w:t>los atributos</w:t>
      </w:r>
      <w:r w:rsidR="00B12437">
        <w:t xml:space="preserve"> como las métricas</w:t>
      </w:r>
      <w:r>
        <w:t>, podemos ver que empiezan por:</w:t>
      </w:r>
    </w:p>
    <w:p w14:paraId="0E89B7B9" w14:textId="30DDC6D9" w:rsidR="00C05F1F" w:rsidRDefault="00C05F1F" w:rsidP="00C05F1F">
      <w:pPr>
        <w:pStyle w:val="Prrafodelista"/>
        <w:numPr>
          <w:ilvl w:val="0"/>
          <w:numId w:val="10"/>
        </w:numPr>
      </w:pPr>
      <w:r>
        <w:t xml:space="preserve">D: si es de tipo </w:t>
      </w:r>
      <w:r>
        <w:rPr>
          <w:i/>
          <w:iCs/>
        </w:rPr>
        <w:t>Date</w:t>
      </w:r>
      <w:r>
        <w:t>.</w:t>
      </w:r>
    </w:p>
    <w:p w14:paraId="472244CE" w14:textId="77777777" w:rsidR="00C05F1F" w:rsidRDefault="00C05F1F" w:rsidP="00C05F1F">
      <w:pPr>
        <w:pStyle w:val="Prrafodelista"/>
        <w:ind w:left="1117" w:firstLine="0"/>
      </w:pPr>
    </w:p>
    <w:p w14:paraId="3EF750A6" w14:textId="46C1F0D2" w:rsidR="00C05F1F" w:rsidRDefault="00C05F1F" w:rsidP="00C05F1F">
      <w:pPr>
        <w:pStyle w:val="Prrafodelista"/>
        <w:numPr>
          <w:ilvl w:val="0"/>
          <w:numId w:val="10"/>
        </w:numPr>
      </w:pPr>
      <w:r>
        <w:t xml:space="preserve">S: si es de tipo </w:t>
      </w:r>
      <w:proofErr w:type="spellStart"/>
      <w:r>
        <w:rPr>
          <w:i/>
          <w:iCs/>
        </w:rPr>
        <w:t>String</w:t>
      </w:r>
      <w:proofErr w:type="spellEnd"/>
      <w:r>
        <w:t>.</w:t>
      </w:r>
    </w:p>
    <w:p w14:paraId="5A9C1FDB" w14:textId="77777777" w:rsidR="00C05F1F" w:rsidRDefault="00C05F1F" w:rsidP="00C05F1F">
      <w:pPr>
        <w:pStyle w:val="Prrafodelista"/>
      </w:pPr>
    </w:p>
    <w:p w14:paraId="194080DB" w14:textId="0444180B" w:rsidR="00C05F1F" w:rsidRPr="0071185C" w:rsidRDefault="00C05F1F" w:rsidP="00C05F1F">
      <w:pPr>
        <w:pStyle w:val="Prrafodelista"/>
        <w:numPr>
          <w:ilvl w:val="0"/>
          <w:numId w:val="10"/>
        </w:numPr>
      </w:pPr>
      <w:r>
        <w:t xml:space="preserve">N: si es de tipo </w:t>
      </w:r>
      <w:proofErr w:type="spellStart"/>
      <w:r>
        <w:rPr>
          <w:i/>
          <w:iCs/>
        </w:rPr>
        <w:t>Number</w:t>
      </w:r>
      <w:proofErr w:type="spellEnd"/>
      <w:r>
        <w:rPr>
          <w:i/>
          <w:iCs/>
        </w:rPr>
        <w:t>.</w:t>
      </w:r>
    </w:p>
    <w:p w14:paraId="3187EC77" w14:textId="09123BC7" w:rsidR="00C44872" w:rsidRPr="003666C9" w:rsidRDefault="00C44872" w:rsidP="003A7DA9">
      <w:r>
        <w:t>Finalmente, para este hecho nos quedaría el siguiente diseño lógico:</w:t>
      </w:r>
    </w:p>
    <w:p w14:paraId="5A72D694" w14:textId="2A638F81" w:rsidR="003A7DA9" w:rsidRDefault="00547F05" w:rsidP="003A7DA9">
      <w:pPr>
        <w:keepNext/>
        <w:ind w:firstLine="0"/>
        <w:jc w:val="center"/>
      </w:pPr>
      <w:r>
        <w:rPr>
          <w:noProof/>
        </w:rPr>
        <w:drawing>
          <wp:inline distT="0" distB="0" distL="0" distR="0" wp14:anchorId="48850B13" wp14:editId="75B1B23E">
            <wp:extent cx="5709037" cy="2250988"/>
            <wp:effectExtent l="0" t="0" r="6350" b="0"/>
            <wp:docPr id="12" name="Imagen 12"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PowerPoint&#10;&#10;Descripción generada automá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2845" cy="2256432"/>
                    </a:xfrm>
                    <a:prstGeom prst="rect">
                      <a:avLst/>
                    </a:prstGeom>
                  </pic:spPr>
                </pic:pic>
              </a:graphicData>
            </a:graphic>
          </wp:inline>
        </w:drawing>
      </w:r>
    </w:p>
    <w:p w14:paraId="469C1AC0" w14:textId="07A7538A" w:rsidR="003666C9" w:rsidRDefault="003A7DA9" w:rsidP="003A7DA9">
      <w:pPr>
        <w:pStyle w:val="Descripcin"/>
        <w:jc w:val="center"/>
      </w:pPr>
      <w:bookmarkStart w:id="43" w:name="_Toc68811291"/>
      <w:r>
        <w:t xml:space="preserve">Ilustración </w:t>
      </w:r>
      <w:fldSimple w:instr=" SEQ Ilustración \* ARABIC ">
        <w:r w:rsidR="00A71D74">
          <w:rPr>
            <w:noProof/>
          </w:rPr>
          <w:t>7</w:t>
        </w:r>
      </w:fldSimple>
      <w:r>
        <w:t xml:space="preserve"> - Diseño lógico de las llamadas al 112.</w:t>
      </w:r>
      <w:bookmarkEnd w:id="43"/>
    </w:p>
    <w:p w14:paraId="6F0995F8" w14:textId="775B5AFF" w:rsidR="007A30E1" w:rsidRDefault="007A30E1" w:rsidP="007A30E1">
      <w:r>
        <w:t>Respecto al nivel “ALL” estamos haciendo referencia a la agrupación de todas las instancias de la dimensión al mismo tiempo (esto será así a lo largo de toda la práctica), es por ello que no tiene atributos descriptores por sí mismo.</w:t>
      </w:r>
    </w:p>
    <w:p w14:paraId="06BEEEE9" w14:textId="21A19E55" w:rsidR="00C205CB" w:rsidRDefault="00C205CB" w:rsidP="00C205CB">
      <w:r>
        <w:t>Respecto a la gestión de las infracciones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88"/>
        <w:gridCol w:w="2793"/>
        <w:gridCol w:w="2723"/>
      </w:tblGrid>
      <w:tr w:rsidR="00316E51" w14:paraId="01C81B52" w14:textId="77777777" w:rsidTr="00F66500">
        <w:tc>
          <w:tcPr>
            <w:tcW w:w="2831" w:type="dxa"/>
          </w:tcPr>
          <w:p w14:paraId="39EB6A4C" w14:textId="44CBCB36" w:rsidR="00316E51" w:rsidRPr="00316E51" w:rsidRDefault="00316E51" w:rsidP="00316E51">
            <w:pPr>
              <w:ind w:firstLine="0"/>
              <w:jc w:val="center"/>
              <w:rPr>
                <w:b/>
                <w:bCs/>
              </w:rPr>
            </w:pPr>
            <w:r w:rsidRPr="00316E51">
              <w:rPr>
                <w:b/>
                <w:bCs/>
              </w:rPr>
              <w:lastRenderedPageBreak/>
              <w:t>Hecho</w:t>
            </w:r>
          </w:p>
        </w:tc>
        <w:tc>
          <w:tcPr>
            <w:tcW w:w="2831" w:type="dxa"/>
          </w:tcPr>
          <w:p w14:paraId="1759B303" w14:textId="2CD849A7" w:rsidR="00316E51" w:rsidRPr="00316E51" w:rsidRDefault="00316E51" w:rsidP="00316E51">
            <w:pPr>
              <w:ind w:firstLine="0"/>
              <w:jc w:val="center"/>
              <w:rPr>
                <w:b/>
                <w:bCs/>
              </w:rPr>
            </w:pPr>
            <w:r w:rsidRPr="00316E51">
              <w:rPr>
                <w:b/>
                <w:bCs/>
              </w:rPr>
              <w:t>Métrica</w:t>
            </w:r>
          </w:p>
        </w:tc>
        <w:tc>
          <w:tcPr>
            <w:tcW w:w="2832" w:type="dxa"/>
          </w:tcPr>
          <w:p w14:paraId="673545EA" w14:textId="42509AD6" w:rsidR="00316E51" w:rsidRPr="00316E51" w:rsidRDefault="00316E51" w:rsidP="00316E51">
            <w:pPr>
              <w:ind w:firstLine="0"/>
              <w:jc w:val="center"/>
              <w:rPr>
                <w:b/>
                <w:bCs/>
              </w:rPr>
            </w:pPr>
            <w:r w:rsidRPr="00316E51">
              <w:rPr>
                <w:b/>
                <w:bCs/>
              </w:rPr>
              <w:t>Descripción</w:t>
            </w:r>
          </w:p>
        </w:tc>
      </w:tr>
      <w:tr w:rsidR="00316E51" w14:paraId="2DE10936" w14:textId="77777777" w:rsidTr="00F66500">
        <w:tc>
          <w:tcPr>
            <w:tcW w:w="2831" w:type="dxa"/>
          </w:tcPr>
          <w:p w14:paraId="74CCCF2F" w14:textId="6F03BBD0" w:rsidR="00316E51" w:rsidRDefault="00316E51" w:rsidP="00C205CB">
            <w:pPr>
              <w:ind w:firstLine="0"/>
            </w:pPr>
            <w:proofErr w:type="spellStart"/>
            <w:r>
              <w:t>Fact_Infracciones_Evolucion</w:t>
            </w:r>
            <w:proofErr w:type="spellEnd"/>
          </w:p>
        </w:tc>
        <w:tc>
          <w:tcPr>
            <w:tcW w:w="2831" w:type="dxa"/>
          </w:tcPr>
          <w:p w14:paraId="70353955" w14:textId="2FC46A5C" w:rsidR="00316E51" w:rsidRDefault="00316E51" w:rsidP="00C205CB">
            <w:pPr>
              <w:ind w:firstLine="0"/>
            </w:pPr>
            <w:proofErr w:type="spellStart"/>
            <w:r>
              <w:t>N_Identificados</w:t>
            </w:r>
            <w:proofErr w:type="spellEnd"/>
          </w:p>
        </w:tc>
        <w:tc>
          <w:tcPr>
            <w:tcW w:w="2832" w:type="dxa"/>
          </w:tcPr>
          <w:p w14:paraId="44E55B01" w14:textId="595B5D9F" w:rsidR="00316E51" w:rsidRDefault="00316E51" w:rsidP="00C205CB">
            <w:pPr>
              <w:ind w:firstLine="0"/>
            </w:pPr>
            <w:r>
              <w:t>Número de identificados.</w:t>
            </w:r>
          </w:p>
        </w:tc>
      </w:tr>
      <w:tr w:rsidR="00316E51" w14:paraId="706C56A1" w14:textId="77777777" w:rsidTr="00F66500">
        <w:tc>
          <w:tcPr>
            <w:tcW w:w="2831" w:type="dxa"/>
          </w:tcPr>
          <w:p w14:paraId="2D2B19E9" w14:textId="3F04AE79" w:rsidR="00316E51" w:rsidRDefault="00316E51" w:rsidP="00C205CB">
            <w:pPr>
              <w:ind w:firstLine="0"/>
            </w:pPr>
            <w:proofErr w:type="spellStart"/>
            <w:r>
              <w:t>Fact_Infracciones_Evolucion</w:t>
            </w:r>
            <w:proofErr w:type="spellEnd"/>
          </w:p>
        </w:tc>
        <w:tc>
          <w:tcPr>
            <w:tcW w:w="2831" w:type="dxa"/>
          </w:tcPr>
          <w:p w14:paraId="698DC972" w14:textId="7A9705E6" w:rsidR="00316E51" w:rsidRDefault="00316E51" w:rsidP="00C205CB">
            <w:pPr>
              <w:ind w:firstLine="0"/>
            </w:pPr>
            <w:proofErr w:type="spellStart"/>
            <w:r>
              <w:t>N_Detenidos</w:t>
            </w:r>
            <w:proofErr w:type="spellEnd"/>
          </w:p>
        </w:tc>
        <w:tc>
          <w:tcPr>
            <w:tcW w:w="2832" w:type="dxa"/>
          </w:tcPr>
          <w:p w14:paraId="7F761764" w14:textId="53591EC6" w:rsidR="00316E51" w:rsidRDefault="00316E51" w:rsidP="00C205CB">
            <w:pPr>
              <w:ind w:firstLine="0"/>
            </w:pPr>
            <w:r>
              <w:t>Número de detenidos.</w:t>
            </w:r>
          </w:p>
        </w:tc>
      </w:tr>
      <w:tr w:rsidR="00316E51" w14:paraId="17081E66" w14:textId="77777777" w:rsidTr="00F66500">
        <w:tc>
          <w:tcPr>
            <w:tcW w:w="2831" w:type="dxa"/>
          </w:tcPr>
          <w:p w14:paraId="07444FB5" w14:textId="31A62848" w:rsidR="00316E51" w:rsidRDefault="00316E51" w:rsidP="00C205CB">
            <w:pPr>
              <w:ind w:firstLine="0"/>
            </w:pPr>
            <w:proofErr w:type="spellStart"/>
            <w:r>
              <w:t>Fact_Infracciones_Evolucion</w:t>
            </w:r>
            <w:proofErr w:type="spellEnd"/>
          </w:p>
        </w:tc>
        <w:tc>
          <w:tcPr>
            <w:tcW w:w="2831" w:type="dxa"/>
          </w:tcPr>
          <w:p w14:paraId="62B297E9" w14:textId="34699160" w:rsidR="00316E51" w:rsidRDefault="00316E51" w:rsidP="00C205CB">
            <w:pPr>
              <w:ind w:firstLine="0"/>
            </w:pPr>
            <w:proofErr w:type="spellStart"/>
            <w:r>
              <w:t>N_Denuncias</w:t>
            </w:r>
            <w:proofErr w:type="spellEnd"/>
          </w:p>
        </w:tc>
        <w:tc>
          <w:tcPr>
            <w:tcW w:w="2832" w:type="dxa"/>
          </w:tcPr>
          <w:p w14:paraId="787AB895" w14:textId="46717B03" w:rsidR="00316E51" w:rsidRDefault="00316E51" w:rsidP="00C205CB">
            <w:pPr>
              <w:ind w:firstLine="0"/>
            </w:pPr>
            <w:r>
              <w:t>Número de denuncias.</w:t>
            </w:r>
          </w:p>
        </w:tc>
      </w:tr>
      <w:tr w:rsidR="00316E51" w14:paraId="176688AA" w14:textId="77777777" w:rsidTr="00F66500">
        <w:tc>
          <w:tcPr>
            <w:tcW w:w="2831" w:type="dxa"/>
          </w:tcPr>
          <w:p w14:paraId="2D82E2AF" w14:textId="4E642134" w:rsidR="00316E51" w:rsidRDefault="00316E51" w:rsidP="00C205CB">
            <w:pPr>
              <w:ind w:firstLine="0"/>
            </w:pPr>
            <w:proofErr w:type="spellStart"/>
            <w:r>
              <w:t>Fact_Infracciones_Evolucion</w:t>
            </w:r>
            <w:proofErr w:type="spellEnd"/>
          </w:p>
        </w:tc>
        <w:tc>
          <w:tcPr>
            <w:tcW w:w="2831" w:type="dxa"/>
          </w:tcPr>
          <w:p w14:paraId="113F0CD3" w14:textId="61A60F08" w:rsidR="00316E51" w:rsidRDefault="00316E51" w:rsidP="00C205CB">
            <w:pPr>
              <w:ind w:firstLine="0"/>
            </w:pPr>
            <w:proofErr w:type="spellStart"/>
            <w:r>
              <w:t>N_Vehiculos</w:t>
            </w:r>
            <w:proofErr w:type="spellEnd"/>
          </w:p>
        </w:tc>
        <w:tc>
          <w:tcPr>
            <w:tcW w:w="2832" w:type="dxa"/>
          </w:tcPr>
          <w:p w14:paraId="3ADBA570" w14:textId="7BE55C5D" w:rsidR="00316E51" w:rsidRDefault="00316E51" w:rsidP="00C205CB">
            <w:pPr>
              <w:ind w:firstLine="0"/>
            </w:pPr>
            <w:r>
              <w:t>Número de vehículos interceptados.</w:t>
            </w:r>
          </w:p>
        </w:tc>
      </w:tr>
      <w:tr w:rsidR="00316E51" w14:paraId="1BB41469" w14:textId="77777777" w:rsidTr="00F66500">
        <w:tc>
          <w:tcPr>
            <w:tcW w:w="2831" w:type="dxa"/>
          </w:tcPr>
          <w:p w14:paraId="5395A677" w14:textId="725AB9EE" w:rsidR="00316E51" w:rsidRDefault="00316E51" w:rsidP="00C205CB">
            <w:pPr>
              <w:ind w:firstLine="0"/>
            </w:pPr>
            <w:proofErr w:type="spellStart"/>
            <w:r>
              <w:t>Fact_Infracciones_Evolucion</w:t>
            </w:r>
            <w:proofErr w:type="spellEnd"/>
          </w:p>
        </w:tc>
        <w:tc>
          <w:tcPr>
            <w:tcW w:w="2831" w:type="dxa"/>
          </w:tcPr>
          <w:p w14:paraId="2F2012BA" w14:textId="5D1A24EE" w:rsidR="00316E51" w:rsidRDefault="00316E51" w:rsidP="00C205CB">
            <w:pPr>
              <w:ind w:firstLine="0"/>
            </w:pPr>
            <w:proofErr w:type="spellStart"/>
            <w:r>
              <w:t>N_Suma_Identificados</w:t>
            </w:r>
            <w:proofErr w:type="spellEnd"/>
          </w:p>
        </w:tc>
        <w:tc>
          <w:tcPr>
            <w:tcW w:w="2832" w:type="dxa"/>
          </w:tcPr>
          <w:p w14:paraId="7C7B27D5" w14:textId="0DAE880B" w:rsidR="00316E51" w:rsidRDefault="00316E51" w:rsidP="00C205CB">
            <w:pPr>
              <w:ind w:firstLine="0"/>
            </w:pPr>
            <w:r>
              <w:t>Recuento del número de identificados diarios.</w:t>
            </w:r>
          </w:p>
        </w:tc>
      </w:tr>
      <w:tr w:rsidR="00316E51" w14:paraId="0EF0EC0D" w14:textId="77777777" w:rsidTr="00F66500">
        <w:tc>
          <w:tcPr>
            <w:tcW w:w="2831" w:type="dxa"/>
          </w:tcPr>
          <w:p w14:paraId="667FC7B3" w14:textId="1D9BCAD6" w:rsidR="00316E51" w:rsidRDefault="00316E51" w:rsidP="00C205CB">
            <w:pPr>
              <w:ind w:firstLine="0"/>
            </w:pPr>
            <w:proofErr w:type="spellStart"/>
            <w:r>
              <w:t>Fact_Infracciones_Evolucion</w:t>
            </w:r>
            <w:proofErr w:type="spellEnd"/>
          </w:p>
        </w:tc>
        <w:tc>
          <w:tcPr>
            <w:tcW w:w="2831" w:type="dxa"/>
          </w:tcPr>
          <w:p w14:paraId="4F1D09C6" w14:textId="5E5DA166" w:rsidR="00316E51" w:rsidRDefault="00316E51" w:rsidP="00C205CB">
            <w:pPr>
              <w:ind w:firstLine="0"/>
            </w:pPr>
            <w:proofErr w:type="spellStart"/>
            <w:r>
              <w:t>N_Suma_Detenidos</w:t>
            </w:r>
            <w:proofErr w:type="spellEnd"/>
          </w:p>
        </w:tc>
        <w:tc>
          <w:tcPr>
            <w:tcW w:w="2832" w:type="dxa"/>
          </w:tcPr>
          <w:p w14:paraId="280CD26A" w14:textId="6493CB1C" w:rsidR="00316E51" w:rsidRDefault="005D51CC" w:rsidP="00C205CB">
            <w:pPr>
              <w:ind w:firstLine="0"/>
            </w:pPr>
            <w:r>
              <w:t>Recuento del número de detenidos diarios.</w:t>
            </w:r>
          </w:p>
        </w:tc>
      </w:tr>
      <w:tr w:rsidR="00316E51" w14:paraId="05C101D8" w14:textId="77777777" w:rsidTr="00F66500">
        <w:tc>
          <w:tcPr>
            <w:tcW w:w="2831" w:type="dxa"/>
          </w:tcPr>
          <w:p w14:paraId="4B9C6366" w14:textId="7CC13274" w:rsidR="00316E51" w:rsidRDefault="00316E51" w:rsidP="00C205CB">
            <w:pPr>
              <w:ind w:firstLine="0"/>
            </w:pPr>
            <w:proofErr w:type="spellStart"/>
            <w:r>
              <w:t>Fact_Infracciones_Evolucion</w:t>
            </w:r>
            <w:proofErr w:type="spellEnd"/>
          </w:p>
        </w:tc>
        <w:tc>
          <w:tcPr>
            <w:tcW w:w="2831" w:type="dxa"/>
          </w:tcPr>
          <w:p w14:paraId="499E0E21" w14:textId="6A2E2585" w:rsidR="00316E51" w:rsidRDefault="00316E51" w:rsidP="00C205CB">
            <w:pPr>
              <w:ind w:firstLine="0"/>
            </w:pPr>
            <w:proofErr w:type="spellStart"/>
            <w:r>
              <w:t>N_Suma_Denuncias</w:t>
            </w:r>
            <w:proofErr w:type="spellEnd"/>
          </w:p>
        </w:tc>
        <w:tc>
          <w:tcPr>
            <w:tcW w:w="2832" w:type="dxa"/>
          </w:tcPr>
          <w:p w14:paraId="4F90EC2B" w14:textId="12FD79DB" w:rsidR="00316E51" w:rsidRDefault="005D51CC" w:rsidP="00C205CB">
            <w:pPr>
              <w:ind w:firstLine="0"/>
            </w:pPr>
            <w:r>
              <w:t>Recuento del número de denuncias diarias.</w:t>
            </w:r>
          </w:p>
        </w:tc>
      </w:tr>
      <w:tr w:rsidR="00316E51" w14:paraId="4011FF77" w14:textId="77777777" w:rsidTr="00F66500">
        <w:tc>
          <w:tcPr>
            <w:tcW w:w="2831" w:type="dxa"/>
          </w:tcPr>
          <w:p w14:paraId="560B0CC4" w14:textId="0D825FC9" w:rsidR="00316E51" w:rsidRDefault="00316E51" w:rsidP="00C205CB">
            <w:pPr>
              <w:ind w:firstLine="0"/>
            </w:pPr>
            <w:proofErr w:type="spellStart"/>
            <w:r>
              <w:t>Fact_Infracciones_Evolucion</w:t>
            </w:r>
            <w:proofErr w:type="spellEnd"/>
          </w:p>
        </w:tc>
        <w:tc>
          <w:tcPr>
            <w:tcW w:w="2831" w:type="dxa"/>
          </w:tcPr>
          <w:p w14:paraId="00F597D2" w14:textId="3BFC277D" w:rsidR="00316E51" w:rsidRDefault="00316E51" w:rsidP="00C205CB">
            <w:pPr>
              <w:ind w:firstLine="0"/>
            </w:pPr>
            <w:proofErr w:type="spellStart"/>
            <w:r>
              <w:t>N_Suma_Vehiculos</w:t>
            </w:r>
            <w:proofErr w:type="spellEnd"/>
          </w:p>
        </w:tc>
        <w:tc>
          <w:tcPr>
            <w:tcW w:w="2832" w:type="dxa"/>
          </w:tcPr>
          <w:p w14:paraId="68CDF3E1" w14:textId="78CE5D71" w:rsidR="00316E51" w:rsidRDefault="005D51CC" w:rsidP="005D51CC">
            <w:pPr>
              <w:keepNext/>
              <w:ind w:firstLine="0"/>
            </w:pPr>
            <w:r>
              <w:t>Recuento del número de vehículos interceptados</w:t>
            </w:r>
            <w:r w:rsidR="00BA127A">
              <w:t xml:space="preserve"> diari</w:t>
            </w:r>
            <w:r w:rsidR="00365873">
              <w:t>o</w:t>
            </w:r>
            <w:r w:rsidR="00BA127A">
              <w:t>s</w:t>
            </w:r>
            <w:r>
              <w:t>.</w:t>
            </w:r>
          </w:p>
        </w:tc>
      </w:tr>
    </w:tbl>
    <w:p w14:paraId="5043DD19" w14:textId="4E2825E8" w:rsidR="00C205CB" w:rsidRDefault="005D51CC" w:rsidP="005D51CC">
      <w:pPr>
        <w:pStyle w:val="Descripcin"/>
        <w:jc w:val="center"/>
      </w:pPr>
      <w:bookmarkStart w:id="44" w:name="_Toc68811267"/>
      <w:r>
        <w:t xml:space="preserve">Tabla </w:t>
      </w:r>
      <w:fldSimple w:instr=" SEQ Tabla \* ARABIC ">
        <w:r w:rsidR="002733B2">
          <w:rPr>
            <w:noProof/>
          </w:rPr>
          <w:t>21</w:t>
        </w:r>
      </w:fldSimple>
      <w:r>
        <w:t xml:space="preserve"> - Tabla de Métricas para las infracciones.</w:t>
      </w:r>
      <w:bookmarkEnd w:id="44"/>
    </w:p>
    <w:p w14:paraId="08294007" w14:textId="015DBB9B" w:rsidR="007D5F51" w:rsidRDefault="00CE4A28" w:rsidP="007A30E1">
      <w:r>
        <w:t>Respecto a los atributos que hay dentro de cada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CE4A28" w14:paraId="0776C48C" w14:textId="77777777" w:rsidTr="00525BE5">
        <w:tc>
          <w:tcPr>
            <w:tcW w:w="4247" w:type="dxa"/>
          </w:tcPr>
          <w:p w14:paraId="02DC085B" w14:textId="54D3A6A1" w:rsidR="00CE4A28" w:rsidRPr="00CE4A28" w:rsidRDefault="00CE4A28" w:rsidP="00CE4A28">
            <w:pPr>
              <w:ind w:firstLine="0"/>
              <w:jc w:val="center"/>
              <w:rPr>
                <w:b/>
                <w:bCs/>
              </w:rPr>
            </w:pPr>
            <w:r w:rsidRPr="00CE4A28">
              <w:rPr>
                <w:b/>
                <w:bCs/>
              </w:rPr>
              <w:t>Dimensión</w:t>
            </w:r>
          </w:p>
        </w:tc>
        <w:tc>
          <w:tcPr>
            <w:tcW w:w="4247" w:type="dxa"/>
          </w:tcPr>
          <w:p w14:paraId="4E394E1E" w14:textId="390C9B7C" w:rsidR="00CE4A28" w:rsidRPr="00CE4A28" w:rsidRDefault="00CE4A28" w:rsidP="00CE4A28">
            <w:pPr>
              <w:ind w:firstLine="0"/>
              <w:jc w:val="center"/>
              <w:rPr>
                <w:b/>
                <w:bCs/>
              </w:rPr>
            </w:pPr>
            <w:r w:rsidRPr="00CE4A28">
              <w:rPr>
                <w:b/>
                <w:bCs/>
              </w:rPr>
              <w:t>Atributos descriptores</w:t>
            </w:r>
          </w:p>
        </w:tc>
      </w:tr>
      <w:tr w:rsidR="00CE4A28" w14:paraId="13F974CF" w14:textId="77777777" w:rsidTr="00525BE5">
        <w:tc>
          <w:tcPr>
            <w:tcW w:w="4247" w:type="dxa"/>
          </w:tcPr>
          <w:p w14:paraId="725EEBB3" w14:textId="692A19D8" w:rsidR="00CE4A28" w:rsidRDefault="00A55596" w:rsidP="007A30E1">
            <w:pPr>
              <w:ind w:firstLine="0"/>
            </w:pPr>
            <w:proofErr w:type="spellStart"/>
            <w:r>
              <w:t>Dim_Tiempo</w:t>
            </w:r>
            <w:proofErr w:type="spellEnd"/>
          </w:p>
        </w:tc>
        <w:tc>
          <w:tcPr>
            <w:tcW w:w="4247" w:type="dxa"/>
          </w:tcPr>
          <w:p w14:paraId="3E851EC0" w14:textId="3BF1D642" w:rsidR="00CE4A28" w:rsidRDefault="00063C62" w:rsidP="007A30E1">
            <w:pPr>
              <w:ind w:firstLine="0"/>
            </w:pPr>
            <w:proofErr w:type="spellStart"/>
            <w:r>
              <w:t>N_Dia</w:t>
            </w:r>
            <w:proofErr w:type="spellEnd"/>
            <w:r>
              <w:t xml:space="preserve">, </w:t>
            </w:r>
            <w:proofErr w:type="spellStart"/>
            <w:r>
              <w:t>N_Mes</w:t>
            </w:r>
            <w:proofErr w:type="spellEnd"/>
            <w:r>
              <w:t xml:space="preserve">, </w:t>
            </w:r>
            <w:proofErr w:type="spellStart"/>
            <w:r>
              <w:t>N_Año</w:t>
            </w:r>
            <w:proofErr w:type="spellEnd"/>
            <w:r>
              <w:t xml:space="preserve">, </w:t>
            </w:r>
            <w:proofErr w:type="spellStart"/>
            <w:r>
              <w:t>D_DiaMesAño</w:t>
            </w:r>
            <w:proofErr w:type="spellEnd"/>
            <w:r>
              <w:t xml:space="preserve">, </w:t>
            </w:r>
            <w:proofErr w:type="spellStart"/>
            <w:r>
              <w:t>S_MesAño</w:t>
            </w:r>
            <w:proofErr w:type="spellEnd"/>
          </w:p>
        </w:tc>
      </w:tr>
      <w:tr w:rsidR="00CE4A28" w14:paraId="7719A220" w14:textId="77777777" w:rsidTr="00525BE5">
        <w:tc>
          <w:tcPr>
            <w:tcW w:w="4247" w:type="dxa"/>
          </w:tcPr>
          <w:p w14:paraId="6402E07F" w14:textId="58272341" w:rsidR="00CE4A28" w:rsidRDefault="00A55596" w:rsidP="007A30E1">
            <w:pPr>
              <w:ind w:firstLine="0"/>
            </w:pPr>
            <w:proofErr w:type="spellStart"/>
            <w:r>
              <w:t>Dim_Lugar</w:t>
            </w:r>
            <w:proofErr w:type="spellEnd"/>
          </w:p>
        </w:tc>
        <w:tc>
          <w:tcPr>
            <w:tcW w:w="4247" w:type="dxa"/>
          </w:tcPr>
          <w:p w14:paraId="5D6B43EC" w14:textId="6AC96F10" w:rsidR="00CE4A28" w:rsidRDefault="00A55596" w:rsidP="007A30E1">
            <w:pPr>
              <w:ind w:firstLine="0"/>
            </w:pPr>
            <w:proofErr w:type="spellStart"/>
            <w:r>
              <w:t>S_Provincia</w:t>
            </w:r>
            <w:proofErr w:type="spellEnd"/>
          </w:p>
        </w:tc>
      </w:tr>
      <w:tr w:rsidR="00CE4A28" w14:paraId="65098143" w14:textId="77777777" w:rsidTr="00525BE5">
        <w:tc>
          <w:tcPr>
            <w:tcW w:w="4247" w:type="dxa"/>
          </w:tcPr>
          <w:p w14:paraId="2D6DAD52" w14:textId="504073DA" w:rsidR="00CE4A28" w:rsidRDefault="00A55596" w:rsidP="007A30E1">
            <w:pPr>
              <w:ind w:firstLine="0"/>
            </w:pPr>
            <w:proofErr w:type="spellStart"/>
            <w:r>
              <w:t>Dim_Policia</w:t>
            </w:r>
            <w:proofErr w:type="spellEnd"/>
          </w:p>
        </w:tc>
        <w:tc>
          <w:tcPr>
            <w:tcW w:w="4247" w:type="dxa"/>
          </w:tcPr>
          <w:p w14:paraId="639EFAD4" w14:textId="14D62627" w:rsidR="00CE4A28" w:rsidRDefault="00A55596" w:rsidP="00525BE5">
            <w:pPr>
              <w:keepNext/>
              <w:ind w:firstLine="0"/>
            </w:pPr>
            <w:proofErr w:type="spellStart"/>
            <w:r>
              <w:t>S_TipoPolicia</w:t>
            </w:r>
            <w:proofErr w:type="spellEnd"/>
          </w:p>
        </w:tc>
      </w:tr>
    </w:tbl>
    <w:p w14:paraId="03F2E6FB" w14:textId="0AF48FC3" w:rsidR="00CE4A28" w:rsidRDefault="00525BE5" w:rsidP="00525BE5">
      <w:pPr>
        <w:pStyle w:val="Descripcin"/>
        <w:jc w:val="center"/>
      </w:pPr>
      <w:bookmarkStart w:id="45" w:name="_Toc68811268"/>
      <w:r>
        <w:t xml:space="preserve">Tabla </w:t>
      </w:r>
      <w:fldSimple w:instr=" SEQ Tabla \* ARABIC ">
        <w:r w:rsidR="002733B2">
          <w:rPr>
            <w:noProof/>
          </w:rPr>
          <w:t>22</w:t>
        </w:r>
      </w:fldSimple>
      <w:r>
        <w:t xml:space="preserve"> - Tabla de Atributos para las infracciones.</w:t>
      </w:r>
      <w:bookmarkEnd w:id="45"/>
    </w:p>
    <w:p w14:paraId="31E66F9C" w14:textId="284E04BE" w:rsidR="00444958" w:rsidRDefault="00444958" w:rsidP="00444958">
      <w:r>
        <w:t xml:space="preserve">Por lo tanto, una vez analizadas las métricas y los atributos nos </w:t>
      </w:r>
      <w:proofErr w:type="gramStart"/>
      <w:r>
        <w:t>quedaría</w:t>
      </w:r>
      <w:proofErr w:type="gramEnd"/>
      <w:r>
        <w:t xml:space="preserve"> el siguiente diseño lógico:</w:t>
      </w:r>
    </w:p>
    <w:p w14:paraId="328C98CE" w14:textId="77777777" w:rsidR="00027B08" w:rsidRDefault="00027B08" w:rsidP="00027B08">
      <w:pPr>
        <w:keepNext/>
        <w:ind w:firstLine="0"/>
        <w:jc w:val="center"/>
      </w:pPr>
      <w:r>
        <w:rPr>
          <w:noProof/>
        </w:rPr>
        <w:lastRenderedPageBreak/>
        <w:drawing>
          <wp:inline distT="0" distB="0" distL="0" distR="0" wp14:anchorId="332FD915" wp14:editId="5EFF1756">
            <wp:extent cx="5670830" cy="2504661"/>
            <wp:effectExtent l="0" t="0" r="6350" b="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87052" cy="2511826"/>
                    </a:xfrm>
                    <a:prstGeom prst="rect">
                      <a:avLst/>
                    </a:prstGeom>
                  </pic:spPr>
                </pic:pic>
              </a:graphicData>
            </a:graphic>
          </wp:inline>
        </w:drawing>
      </w:r>
    </w:p>
    <w:p w14:paraId="5418A871" w14:textId="5716994D" w:rsidR="00444958" w:rsidRPr="00444958" w:rsidRDefault="00027B08" w:rsidP="00027B08">
      <w:pPr>
        <w:pStyle w:val="Descripcin"/>
        <w:jc w:val="center"/>
      </w:pPr>
      <w:bookmarkStart w:id="46" w:name="_Toc68811292"/>
      <w:r>
        <w:t xml:space="preserve">Ilustración </w:t>
      </w:r>
      <w:fldSimple w:instr=" SEQ Ilustración \* ARABIC ">
        <w:r w:rsidR="00A71D74">
          <w:rPr>
            <w:noProof/>
          </w:rPr>
          <w:t>8</w:t>
        </w:r>
      </w:fldSimple>
      <w:r>
        <w:t xml:space="preserve"> - Diseño lógico de las infracciones.</w:t>
      </w:r>
      <w:bookmarkEnd w:id="46"/>
    </w:p>
    <w:p w14:paraId="6B477926" w14:textId="6DEC6B14" w:rsidR="007E2BAD" w:rsidRDefault="00C145C9" w:rsidP="00C145C9">
      <w:r>
        <w:t>Respecto al análisis de la población según su provincia, identific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C145C9" w14:paraId="04ED958B" w14:textId="77777777" w:rsidTr="00E7527F">
        <w:tc>
          <w:tcPr>
            <w:tcW w:w="2831" w:type="dxa"/>
          </w:tcPr>
          <w:p w14:paraId="2E2D9ABD" w14:textId="475D51BF" w:rsidR="00C145C9" w:rsidRPr="00C145C9" w:rsidRDefault="00C145C9" w:rsidP="00C145C9">
            <w:pPr>
              <w:ind w:firstLine="0"/>
              <w:jc w:val="center"/>
              <w:rPr>
                <w:b/>
                <w:bCs/>
              </w:rPr>
            </w:pPr>
            <w:r w:rsidRPr="00C145C9">
              <w:rPr>
                <w:b/>
                <w:bCs/>
              </w:rPr>
              <w:t>Hecho</w:t>
            </w:r>
          </w:p>
        </w:tc>
        <w:tc>
          <w:tcPr>
            <w:tcW w:w="2831" w:type="dxa"/>
          </w:tcPr>
          <w:p w14:paraId="26960DF1" w14:textId="0C667440" w:rsidR="00C145C9" w:rsidRPr="00C145C9" w:rsidRDefault="00C145C9" w:rsidP="00C145C9">
            <w:pPr>
              <w:ind w:firstLine="0"/>
              <w:jc w:val="center"/>
              <w:rPr>
                <w:b/>
                <w:bCs/>
              </w:rPr>
            </w:pPr>
            <w:r w:rsidRPr="00C145C9">
              <w:rPr>
                <w:b/>
                <w:bCs/>
              </w:rPr>
              <w:t>Métrica</w:t>
            </w:r>
          </w:p>
        </w:tc>
        <w:tc>
          <w:tcPr>
            <w:tcW w:w="2832" w:type="dxa"/>
          </w:tcPr>
          <w:p w14:paraId="65A1A2C0" w14:textId="701DE929" w:rsidR="00C145C9" w:rsidRPr="00C145C9" w:rsidRDefault="00C145C9" w:rsidP="00C145C9">
            <w:pPr>
              <w:ind w:firstLine="0"/>
              <w:jc w:val="center"/>
              <w:rPr>
                <w:b/>
                <w:bCs/>
              </w:rPr>
            </w:pPr>
            <w:r w:rsidRPr="00C145C9">
              <w:rPr>
                <w:b/>
                <w:bCs/>
              </w:rPr>
              <w:t>Descripción</w:t>
            </w:r>
          </w:p>
        </w:tc>
      </w:tr>
      <w:tr w:rsidR="00C145C9" w14:paraId="00DA209D" w14:textId="77777777" w:rsidTr="00E7527F">
        <w:tc>
          <w:tcPr>
            <w:tcW w:w="2831" w:type="dxa"/>
          </w:tcPr>
          <w:p w14:paraId="298E974A" w14:textId="62C4C889" w:rsidR="00C145C9" w:rsidRDefault="00C145C9" w:rsidP="00C145C9">
            <w:pPr>
              <w:ind w:firstLine="0"/>
            </w:pPr>
            <w:proofErr w:type="spellStart"/>
            <w:r>
              <w:t>Fact_Poblacion</w:t>
            </w:r>
            <w:proofErr w:type="spellEnd"/>
          </w:p>
        </w:tc>
        <w:tc>
          <w:tcPr>
            <w:tcW w:w="2831" w:type="dxa"/>
          </w:tcPr>
          <w:p w14:paraId="5E4EC8A6" w14:textId="17D75799" w:rsidR="00C145C9" w:rsidRDefault="00C145C9" w:rsidP="00C145C9">
            <w:pPr>
              <w:ind w:firstLine="0"/>
            </w:pPr>
            <w:proofErr w:type="spellStart"/>
            <w:r>
              <w:t>N_Poblacion</w:t>
            </w:r>
            <w:proofErr w:type="spellEnd"/>
          </w:p>
        </w:tc>
        <w:tc>
          <w:tcPr>
            <w:tcW w:w="2832" w:type="dxa"/>
          </w:tcPr>
          <w:p w14:paraId="0F746F2F" w14:textId="400EC039" w:rsidR="00C145C9" w:rsidRDefault="00C145C9" w:rsidP="00E7527F">
            <w:pPr>
              <w:keepNext/>
              <w:ind w:firstLine="0"/>
            </w:pPr>
            <w:r>
              <w:t>Número de la población.</w:t>
            </w:r>
          </w:p>
        </w:tc>
      </w:tr>
    </w:tbl>
    <w:p w14:paraId="21D4C8BE" w14:textId="0189B954" w:rsidR="00C145C9" w:rsidRDefault="00E7527F" w:rsidP="00E7527F">
      <w:pPr>
        <w:pStyle w:val="Descripcin"/>
        <w:jc w:val="center"/>
      </w:pPr>
      <w:bookmarkStart w:id="47" w:name="_Toc68811269"/>
      <w:r>
        <w:t xml:space="preserve">Tabla </w:t>
      </w:r>
      <w:fldSimple w:instr=" SEQ Tabla \* ARABIC ">
        <w:r w:rsidR="002733B2">
          <w:rPr>
            <w:noProof/>
          </w:rPr>
          <w:t>23</w:t>
        </w:r>
      </w:fldSimple>
      <w:r>
        <w:t xml:space="preserve"> - Tabla de Métricas para la población.</w:t>
      </w:r>
      <w:bookmarkEnd w:id="47"/>
    </w:p>
    <w:p w14:paraId="5A98ADBD" w14:textId="5F218086" w:rsidR="00E7527F" w:rsidRDefault="00E7527F" w:rsidP="00E7527F">
      <w:r>
        <w:t>Por otro lado, los atributos que vamos a tener en las dimensiones van a ser los siguient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E7527F" w14:paraId="2B1B8C8A" w14:textId="77777777" w:rsidTr="005B3D36">
        <w:tc>
          <w:tcPr>
            <w:tcW w:w="4247" w:type="dxa"/>
          </w:tcPr>
          <w:p w14:paraId="6B76AE59" w14:textId="39076614" w:rsidR="00E7527F" w:rsidRPr="00E7527F" w:rsidRDefault="00E7527F" w:rsidP="00E7527F">
            <w:pPr>
              <w:ind w:firstLine="0"/>
              <w:jc w:val="center"/>
              <w:rPr>
                <w:b/>
                <w:bCs/>
              </w:rPr>
            </w:pPr>
            <w:r w:rsidRPr="00E7527F">
              <w:rPr>
                <w:b/>
                <w:bCs/>
              </w:rPr>
              <w:t>Dimensión</w:t>
            </w:r>
          </w:p>
        </w:tc>
        <w:tc>
          <w:tcPr>
            <w:tcW w:w="4247" w:type="dxa"/>
          </w:tcPr>
          <w:p w14:paraId="430B7F32" w14:textId="159447EF" w:rsidR="00E7527F" w:rsidRPr="00E7527F" w:rsidRDefault="00E7527F" w:rsidP="00E7527F">
            <w:pPr>
              <w:ind w:firstLine="0"/>
              <w:jc w:val="center"/>
              <w:rPr>
                <w:b/>
                <w:bCs/>
              </w:rPr>
            </w:pPr>
            <w:r w:rsidRPr="00E7527F">
              <w:rPr>
                <w:b/>
                <w:bCs/>
              </w:rPr>
              <w:t>Atributos descriptores</w:t>
            </w:r>
          </w:p>
        </w:tc>
      </w:tr>
      <w:tr w:rsidR="00E7527F" w14:paraId="1763BA12" w14:textId="77777777" w:rsidTr="005B3D36">
        <w:tc>
          <w:tcPr>
            <w:tcW w:w="4247" w:type="dxa"/>
          </w:tcPr>
          <w:p w14:paraId="5AEB48C6" w14:textId="11952B59" w:rsidR="00E7527F" w:rsidRDefault="00E7527F" w:rsidP="00E7527F">
            <w:pPr>
              <w:ind w:firstLine="0"/>
            </w:pPr>
            <w:proofErr w:type="spellStart"/>
            <w:r>
              <w:t>Dim_Lugar</w:t>
            </w:r>
            <w:proofErr w:type="spellEnd"/>
          </w:p>
        </w:tc>
        <w:tc>
          <w:tcPr>
            <w:tcW w:w="4247" w:type="dxa"/>
          </w:tcPr>
          <w:p w14:paraId="0F53A814" w14:textId="35C4ADDE" w:rsidR="00E7527F" w:rsidRDefault="00E7527F" w:rsidP="005B3D36">
            <w:pPr>
              <w:keepNext/>
              <w:ind w:firstLine="0"/>
            </w:pPr>
            <w:proofErr w:type="spellStart"/>
            <w:r>
              <w:t>S_Provincia</w:t>
            </w:r>
            <w:proofErr w:type="spellEnd"/>
          </w:p>
        </w:tc>
      </w:tr>
    </w:tbl>
    <w:p w14:paraId="234C9004" w14:textId="76947CA9" w:rsidR="00E7527F" w:rsidRDefault="005B3D36" w:rsidP="005B3D36">
      <w:pPr>
        <w:pStyle w:val="Descripcin"/>
        <w:jc w:val="center"/>
      </w:pPr>
      <w:bookmarkStart w:id="48" w:name="_Toc68811270"/>
      <w:r>
        <w:t xml:space="preserve">Tabla </w:t>
      </w:r>
      <w:fldSimple w:instr=" SEQ Tabla \* ARABIC ">
        <w:r w:rsidR="002733B2">
          <w:rPr>
            <w:noProof/>
          </w:rPr>
          <w:t>24</w:t>
        </w:r>
      </w:fldSimple>
      <w:r>
        <w:t xml:space="preserve"> - Tabla de Atributos para la población.</w:t>
      </w:r>
      <w:bookmarkEnd w:id="48"/>
    </w:p>
    <w:p w14:paraId="3AD415A7" w14:textId="53293B30" w:rsidR="005B3D36" w:rsidRDefault="005B3D36" w:rsidP="005B3D36">
      <w:r>
        <w:t>Una vez identificadas las métricas y lo hechos, representamos el diseño lógico:</w:t>
      </w:r>
    </w:p>
    <w:p w14:paraId="7F78B419" w14:textId="77777777" w:rsidR="00C92593" w:rsidRDefault="00C92593" w:rsidP="00C92593">
      <w:pPr>
        <w:keepNext/>
        <w:ind w:firstLine="0"/>
        <w:jc w:val="center"/>
      </w:pPr>
      <w:r>
        <w:rPr>
          <w:noProof/>
        </w:rPr>
        <w:lastRenderedPageBreak/>
        <w:drawing>
          <wp:inline distT="0" distB="0" distL="0" distR="0" wp14:anchorId="672C8452" wp14:editId="7A43E78C">
            <wp:extent cx="5400040" cy="2395220"/>
            <wp:effectExtent l="0" t="0" r="0" b="5080"/>
            <wp:docPr id="6" name="Imagen 6"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con confianza baja"/>
                    <pic:cNvPicPr/>
                  </pic:nvPicPr>
                  <pic:blipFill>
                    <a:blip r:embed="rId28">
                      <a:extLst>
                        <a:ext uri="{28A0092B-C50C-407E-A947-70E740481C1C}">
                          <a14:useLocalDpi xmlns:a14="http://schemas.microsoft.com/office/drawing/2010/main" val="0"/>
                        </a:ext>
                      </a:extLst>
                    </a:blip>
                    <a:stretch>
                      <a:fillRect/>
                    </a:stretch>
                  </pic:blipFill>
                  <pic:spPr>
                    <a:xfrm>
                      <a:off x="0" y="0"/>
                      <a:ext cx="5400040" cy="2395220"/>
                    </a:xfrm>
                    <a:prstGeom prst="rect">
                      <a:avLst/>
                    </a:prstGeom>
                  </pic:spPr>
                </pic:pic>
              </a:graphicData>
            </a:graphic>
          </wp:inline>
        </w:drawing>
      </w:r>
    </w:p>
    <w:p w14:paraId="6FD09373" w14:textId="7DB1AB20" w:rsidR="005B3D36" w:rsidRDefault="00C92593" w:rsidP="00C92593">
      <w:pPr>
        <w:pStyle w:val="Descripcin"/>
        <w:jc w:val="center"/>
      </w:pPr>
      <w:bookmarkStart w:id="49" w:name="_Toc68811293"/>
      <w:r>
        <w:t xml:space="preserve">Ilustración </w:t>
      </w:r>
      <w:fldSimple w:instr=" SEQ Ilustración \* ARABIC ">
        <w:r w:rsidR="00A71D74">
          <w:rPr>
            <w:noProof/>
          </w:rPr>
          <w:t>9</w:t>
        </w:r>
      </w:fldSimple>
      <w:r>
        <w:t xml:space="preserve"> - Diseño lógico de la población.</w:t>
      </w:r>
      <w:bookmarkEnd w:id="49"/>
    </w:p>
    <w:p w14:paraId="14B6C10A" w14:textId="6910168E" w:rsidR="00C92593" w:rsidRDefault="00C40DFB" w:rsidP="00C92593">
      <w:r>
        <w:t>Respecto a la evolución de la movilidad en la población española, con el objetivo de cumplir los requerimientos identificamos las siguiente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35"/>
        <w:gridCol w:w="4438"/>
        <w:gridCol w:w="1922"/>
      </w:tblGrid>
      <w:tr w:rsidR="00C40DFB" w14:paraId="1B36D47D" w14:textId="77777777" w:rsidTr="009B710C">
        <w:tc>
          <w:tcPr>
            <w:tcW w:w="1835" w:type="dxa"/>
          </w:tcPr>
          <w:p w14:paraId="11B9955C" w14:textId="06E1325C" w:rsidR="00C40DFB" w:rsidRPr="00C40DFB" w:rsidRDefault="00C40DFB" w:rsidP="00C40DFB">
            <w:pPr>
              <w:ind w:firstLine="0"/>
              <w:jc w:val="center"/>
              <w:rPr>
                <w:b/>
                <w:bCs/>
              </w:rPr>
            </w:pPr>
            <w:r w:rsidRPr="00C40DFB">
              <w:rPr>
                <w:b/>
                <w:bCs/>
              </w:rPr>
              <w:t>Hecho</w:t>
            </w:r>
          </w:p>
        </w:tc>
        <w:tc>
          <w:tcPr>
            <w:tcW w:w="4438" w:type="dxa"/>
          </w:tcPr>
          <w:p w14:paraId="17A395A9" w14:textId="00BFBD06" w:rsidR="00C40DFB" w:rsidRPr="00C40DFB" w:rsidRDefault="00C40DFB" w:rsidP="00C40DFB">
            <w:pPr>
              <w:ind w:firstLine="0"/>
              <w:jc w:val="center"/>
              <w:rPr>
                <w:b/>
                <w:bCs/>
              </w:rPr>
            </w:pPr>
            <w:r w:rsidRPr="00C40DFB">
              <w:rPr>
                <w:b/>
                <w:bCs/>
              </w:rPr>
              <w:t>Métrica</w:t>
            </w:r>
          </w:p>
        </w:tc>
        <w:tc>
          <w:tcPr>
            <w:tcW w:w="1922" w:type="dxa"/>
          </w:tcPr>
          <w:p w14:paraId="79B12073" w14:textId="442FD608" w:rsidR="00C40DFB" w:rsidRPr="00C40DFB" w:rsidRDefault="00C40DFB" w:rsidP="00C40DFB">
            <w:pPr>
              <w:ind w:firstLine="0"/>
              <w:jc w:val="center"/>
              <w:rPr>
                <w:b/>
                <w:bCs/>
              </w:rPr>
            </w:pPr>
            <w:r w:rsidRPr="00C40DFB">
              <w:rPr>
                <w:b/>
                <w:bCs/>
              </w:rPr>
              <w:t>Descripción</w:t>
            </w:r>
          </w:p>
        </w:tc>
      </w:tr>
      <w:tr w:rsidR="00C40DFB" w14:paraId="5BF812EB" w14:textId="77777777" w:rsidTr="009B710C">
        <w:tc>
          <w:tcPr>
            <w:tcW w:w="1835" w:type="dxa"/>
          </w:tcPr>
          <w:p w14:paraId="21828ADD" w14:textId="6979B06C" w:rsidR="00C40DFB" w:rsidRDefault="00EC57A4" w:rsidP="00C40DFB">
            <w:pPr>
              <w:ind w:firstLine="0"/>
            </w:pPr>
            <w:proofErr w:type="spellStart"/>
            <w:r>
              <w:t>Fact_Movilidad</w:t>
            </w:r>
            <w:proofErr w:type="spellEnd"/>
          </w:p>
        </w:tc>
        <w:tc>
          <w:tcPr>
            <w:tcW w:w="4438" w:type="dxa"/>
          </w:tcPr>
          <w:p w14:paraId="281616C1" w14:textId="6543AF4D" w:rsidR="00C40DFB" w:rsidRDefault="00EC57A4" w:rsidP="00C40DFB">
            <w:pPr>
              <w:ind w:firstLine="0"/>
            </w:pPr>
            <w:proofErr w:type="spellStart"/>
            <w:r>
              <w:t>PorcentajeAtomico.N_Porcentaje</w:t>
            </w:r>
            <w:proofErr w:type="spellEnd"/>
          </w:p>
        </w:tc>
        <w:tc>
          <w:tcPr>
            <w:tcW w:w="1922" w:type="dxa"/>
          </w:tcPr>
          <w:p w14:paraId="7273B51D" w14:textId="63342608" w:rsidR="00C40DFB" w:rsidRDefault="00EC57A4" w:rsidP="00C40DFB">
            <w:pPr>
              <w:ind w:firstLine="0"/>
            </w:pPr>
            <w:r>
              <w:t>Porcentaje de la movilidad de la población diario.</w:t>
            </w:r>
          </w:p>
        </w:tc>
      </w:tr>
      <w:tr w:rsidR="00C40DFB" w14:paraId="7B2FCE6B" w14:textId="77777777" w:rsidTr="009B710C">
        <w:tc>
          <w:tcPr>
            <w:tcW w:w="1835" w:type="dxa"/>
          </w:tcPr>
          <w:p w14:paraId="56FAA519" w14:textId="2FDF80BC" w:rsidR="00C40DFB" w:rsidRDefault="00EC57A4" w:rsidP="00C40DFB">
            <w:pPr>
              <w:ind w:firstLine="0"/>
            </w:pPr>
            <w:proofErr w:type="spellStart"/>
            <w:r>
              <w:t>Fact_Movilidad</w:t>
            </w:r>
            <w:proofErr w:type="spellEnd"/>
          </w:p>
        </w:tc>
        <w:tc>
          <w:tcPr>
            <w:tcW w:w="4438" w:type="dxa"/>
          </w:tcPr>
          <w:p w14:paraId="689CA737" w14:textId="376EE67B" w:rsidR="00C40DFB" w:rsidRDefault="00EC57A4" w:rsidP="00C40DFB">
            <w:pPr>
              <w:ind w:firstLine="0"/>
            </w:pPr>
            <w:proofErr w:type="spellStart"/>
            <w:r>
              <w:t>MediaPorcentajeMes.N_Media_Porcentaje</w:t>
            </w:r>
            <w:proofErr w:type="spellEnd"/>
          </w:p>
        </w:tc>
        <w:tc>
          <w:tcPr>
            <w:tcW w:w="1922" w:type="dxa"/>
          </w:tcPr>
          <w:p w14:paraId="5CC7E1D7" w14:textId="1F05942C" w:rsidR="00C40DFB" w:rsidRDefault="00EC57A4" w:rsidP="009B710C">
            <w:pPr>
              <w:keepNext/>
              <w:ind w:firstLine="0"/>
            </w:pPr>
            <w:r>
              <w:t>Porcentaje de la movilidad de la población mensual.</w:t>
            </w:r>
          </w:p>
        </w:tc>
      </w:tr>
    </w:tbl>
    <w:p w14:paraId="293E421E" w14:textId="211F2D60" w:rsidR="00C40DFB" w:rsidRDefault="009B710C" w:rsidP="009B710C">
      <w:pPr>
        <w:pStyle w:val="Descripcin"/>
        <w:jc w:val="center"/>
      </w:pPr>
      <w:bookmarkStart w:id="50" w:name="_Toc68811271"/>
      <w:r>
        <w:t xml:space="preserve">Tabla </w:t>
      </w:r>
      <w:fldSimple w:instr=" SEQ Tabla \* ARABIC ">
        <w:r w:rsidR="002733B2">
          <w:rPr>
            <w:noProof/>
          </w:rPr>
          <w:t>25</w:t>
        </w:r>
      </w:fldSimple>
      <w:r>
        <w:t xml:space="preserve"> - Tabla de Métricas para la movilidad.</w:t>
      </w:r>
      <w:bookmarkEnd w:id="50"/>
    </w:p>
    <w:p w14:paraId="13042770" w14:textId="5D26EFBF" w:rsidR="00731348" w:rsidRDefault="00731348" w:rsidP="00731348">
      <w:r>
        <w:t>Una vez identificadas las métricas, definimos los atributos para cada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731348" w14:paraId="4B1214A3" w14:textId="77777777" w:rsidTr="00BB1EE0">
        <w:tc>
          <w:tcPr>
            <w:tcW w:w="4247" w:type="dxa"/>
          </w:tcPr>
          <w:p w14:paraId="23FB6A01" w14:textId="68184014" w:rsidR="00731348" w:rsidRPr="00731348" w:rsidRDefault="00731348" w:rsidP="00731348">
            <w:pPr>
              <w:ind w:firstLine="0"/>
              <w:jc w:val="center"/>
              <w:rPr>
                <w:b/>
                <w:bCs/>
              </w:rPr>
            </w:pPr>
            <w:r w:rsidRPr="00731348">
              <w:rPr>
                <w:b/>
                <w:bCs/>
              </w:rPr>
              <w:t>Dimensión</w:t>
            </w:r>
          </w:p>
        </w:tc>
        <w:tc>
          <w:tcPr>
            <w:tcW w:w="4247" w:type="dxa"/>
          </w:tcPr>
          <w:p w14:paraId="7F1E5E3C" w14:textId="10B579BB" w:rsidR="00731348" w:rsidRPr="00731348" w:rsidRDefault="00731348" w:rsidP="00731348">
            <w:pPr>
              <w:ind w:firstLine="0"/>
              <w:jc w:val="center"/>
              <w:rPr>
                <w:b/>
                <w:bCs/>
              </w:rPr>
            </w:pPr>
            <w:r w:rsidRPr="00731348">
              <w:rPr>
                <w:b/>
                <w:bCs/>
              </w:rPr>
              <w:t>Atributos descriptores</w:t>
            </w:r>
          </w:p>
        </w:tc>
      </w:tr>
      <w:tr w:rsidR="00731348" w14:paraId="5E1889D0" w14:textId="77777777" w:rsidTr="00BB1EE0">
        <w:tc>
          <w:tcPr>
            <w:tcW w:w="4247" w:type="dxa"/>
          </w:tcPr>
          <w:p w14:paraId="0FAEA056" w14:textId="44044F62" w:rsidR="00731348" w:rsidRDefault="00731348" w:rsidP="00731348">
            <w:pPr>
              <w:ind w:firstLine="0"/>
            </w:pPr>
            <w:proofErr w:type="spellStart"/>
            <w:r>
              <w:t>Dim_Tiempo</w:t>
            </w:r>
            <w:proofErr w:type="spellEnd"/>
          </w:p>
        </w:tc>
        <w:tc>
          <w:tcPr>
            <w:tcW w:w="4247" w:type="dxa"/>
          </w:tcPr>
          <w:p w14:paraId="3949C508" w14:textId="272D5132" w:rsidR="00731348" w:rsidRDefault="006B7217" w:rsidP="00731348">
            <w:pPr>
              <w:ind w:firstLine="0"/>
            </w:pPr>
            <w:proofErr w:type="spellStart"/>
            <w:r>
              <w:t>N_Dia</w:t>
            </w:r>
            <w:proofErr w:type="spellEnd"/>
            <w:r>
              <w:t xml:space="preserve">, </w:t>
            </w:r>
            <w:proofErr w:type="spellStart"/>
            <w:r>
              <w:t>N_Mes</w:t>
            </w:r>
            <w:proofErr w:type="spellEnd"/>
            <w:r>
              <w:t xml:space="preserve">, </w:t>
            </w:r>
            <w:proofErr w:type="spellStart"/>
            <w:r>
              <w:t>N_Año</w:t>
            </w:r>
            <w:proofErr w:type="spellEnd"/>
            <w:r w:rsidR="00E43283">
              <w:t xml:space="preserve">, </w:t>
            </w:r>
            <w:proofErr w:type="spellStart"/>
            <w:r w:rsidR="00E43283">
              <w:t>D_DiaMesAño</w:t>
            </w:r>
            <w:proofErr w:type="spellEnd"/>
            <w:r w:rsidR="00E43283">
              <w:t xml:space="preserve">, </w:t>
            </w:r>
            <w:proofErr w:type="spellStart"/>
            <w:r w:rsidR="00E43283">
              <w:t>S_MesAño</w:t>
            </w:r>
            <w:proofErr w:type="spellEnd"/>
          </w:p>
        </w:tc>
      </w:tr>
      <w:tr w:rsidR="00731348" w14:paraId="73073278" w14:textId="77777777" w:rsidTr="00BB1EE0">
        <w:tc>
          <w:tcPr>
            <w:tcW w:w="4247" w:type="dxa"/>
          </w:tcPr>
          <w:p w14:paraId="6E6BDC75" w14:textId="31629644" w:rsidR="00731348" w:rsidRDefault="00731348" w:rsidP="00731348">
            <w:pPr>
              <w:ind w:firstLine="0"/>
            </w:pPr>
            <w:proofErr w:type="spellStart"/>
            <w:r>
              <w:t>Dim_Lugar</w:t>
            </w:r>
            <w:proofErr w:type="spellEnd"/>
          </w:p>
        </w:tc>
        <w:tc>
          <w:tcPr>
            <w:tcW w:w="4247" w:type="dxa"/>
          </w:tcPr>
          <w:p w14:paraId="3AF563EC" w14:textId="7FF40700" w:rsidR="00731348" w:rsidRDefault="00731348" w:rsidP="00BB1EE0">
            <w:pPr>
              <w:keepNext/>
              <w:ind w:firstLine="0"/>
            </w:pPr>
            <w:proofErr w:type="spellStart"/>
            <w:r>
              <w:t>S_Provincia</w:t>
            </w:r>
            <w:proofErr w:type="spellEnd"/>
          </w:p>
        </w:tc>
      </w:tr>
    </w:tbl>
    <w:p w14:paraId="39C85525" w14:textId="2B2C0BE1" w:rsidR="00731348" w:rsidRDefault="00BB1EE0" w:rsidP="00BB1EE0">
      <w:pPr>
        <w:pStyle w:val="Descripcin"/>
        <w:jc w:val="center"/>
      </w:pPr>
      <w:bookmarkStart w:id="51" w:name="_Toc68811272"/>
      <w:r>
        <w:t xml:space="preserve">Tabla </w:t>
      </w:r>
      <w:fldSimple w:instr=" SEQ Tabla \* ARABIC ">
        <w:r w:rsidR="002733B2">
          <w:rPr>
            <w:noProof/>
          </w:rPr>
          <w:t>26</w:t>
        </w:r>
      </w:fldSimple>
      <w:r>
        <w:t xml:space="preserve"> - Tabla de Atributos para la movilidad.</w:t>
      </w:r>
      <w:bookmarkEnd w:id="51"/>
    </w:p>
    <w:p w14:paraId="0038B61B" w14:textId="138BAA6A" w:rsidR="00EB36BC" w:rsidRDefault="00EB36BC" w:rsidP="00EB36BC">
      <w:r>
        <w:t>Por lo tanto, el diseño lógico sería el siguiente:</w:t>
      </w:r>
    </w:p>
    <w:p w14:paraId="286CFE3B" w14:textId="577AD56B" w:rsidR="00175FE4" w:rsidRDefault="00AA7716" w:rsidP="00AA7716">
      <w:pPr>
        <w:keepNext/>
        <w:ind w:firstLine="0"/>
        <w:jc w:val="center"/>
      </w:pPr>
      <w:r>
        <w:rPr>
          <w:noProof/>
        </w:rPr>
        <w:lastRenderedPageBreak/>
        <w:drawing>
          <wp:inline distT="0" distB="0" distL="0" distR="0" wp14:anchorId="1E5A5C24" wp14:editId="11E0C53D">
            <wp:extent cx="5863681" cy="1884459"/>
            <wp:effectExtent l="0" t="0" r="3810" b="1905"/>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73488" cy="1887611"/>
                    </a:xfrm>
                    <a:prstGeom prst="rect">
                      <a:avLst/>
                    </a:prstGeom>
                  </pic:spPr>
                </pic:pic>
              </a:graphicData>
            </a:graphic>
          </wp:inline>
        </w:drawing>
      </w:r>
    </w:p>
    <w:p w14:paraId="7015586E" w14:textId="6D3308F9" w:rsidR="004C3D94" w:rsidRDefault="00175FE4" w:rsidP="00175FE4">
      <w:pPr>
        <w:pStyle w:val="Descripcin"/>
        <w:jc w:val="center"/>
      </w:pPr>
      <w:bookmarkStart w:id="52" w:name="_Toc68811294"/>
      <w:r>
        <w:t xml:space="preserve">Ilustración </w:t>
      </w:r>
      <w:fldSimple w:instr=" SEQ Ilustración \* ARABIC ">
        <w:r w:rsidR="00A71D74">
          <w:rPr>
            <w:noProof/>
          </w:rPr>
          <w:t>10</w:t>
        </w:r>
      </w:fldSimple>
      <w:r>
        <w:t xml:space="preserve"> - Diseño lógico para la movilidad.</w:t>
      </w:r>
      <w:bookmarkEnd w:id="52"/>
    </w:p>
    <w:p w14:paraId="7CC9FB7A" w14:textId="77777777" w:rsidR="00F840A6" w:rsidRDefault="00175FE4" w:rsidP="00DE5DA5">
      <w:r>
        <w:t>Tal y como podemos observar en la anterior ilustración, este hecho tiene dos celdas ya que la granularidad es diferente, esto ya fue explicado en el diseño conceptual.</w:t>
      </w:r>
    </w:p>
    <w:p w14:paraId="0AD7954A" w14:textId="77777777" w:rsidR="00180CE0" w:rsidRDefault="00F840A6" w:rsidP="00DE5DA5">
      <w:r>
        <w:t>Finalmente, nos queda diseñar a nivel lógico la última estrella, la cual nos indica el porcentaje de población que evitaba las aglomeraciones, según el grupo de edad y provincia</w:t>
      </w:r>
      <w:r w:rsidR="00180CE0">
        <w:t>.</w:t>
      </w:r>
    </w:p>
    <w:p w14:paraId="6DCFC032" w14:textId="77777777" w:rsidR="002061D5" w:rsidRDefault="002061D5" w:rsidP="00DE5DA5">
      <w:r>
        <w:t>Hemos identificado las siguientes métricas, con el fin de cumplir las necesidades y requerimient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00"/>
        <w:gridCol w:w="2721"/>
        <w:gridCol w:w="2683"/>
      </w:tblGrid>
      <w:tr w:rsidR="002061D5" w14:paraId="3851F87D" w14:textId="77777777" w:rsidTr="006C2FDD">
        <w:tc>
          <w:tcPr>
            <w:tcW w:w="2831" w:type="dxa"/>
          </w:tcPr>
          <w:p w14:paraId="52A8B7F9" w14:textId="6FA62FFD" w:rsidR="002061D5" w:rsidRPr="002061D5" w:rsidRDefault="002061D5" w:rsidP="002061D5">
            <w:pPr>
              <w:ind w:firstLine="0"/>
              <w:jc w:val="center"/>
              <w:rPr>
                <w:b/>
                <w:bCs/>
              </w:rPr>
            </w:pPr>
            <w:r w:rsidRPr="002061D5">
              <w:rPr>
                <w:b/>
                <w:bCs/>
              </w:rPr>
              <w:t>Hecho</w:t>
            </w:r>
          </w:p>
        </w:tc>
        <w:tc>
          <w:tcPr>
            <w:tcW w:w="2831" w:type="dxa"/>
          </w:tcPr>
          <w:p w14:paraId="2DA6B0FC" w14:textId="3C661662" w:rsidR="002061D5" w:rsidRPr="002061D5" w:rsidRDefault="002061D5" w:rsidP="002061D5">
            <w:pPr>
              <w:ind w:firstLine="0"/>
              <w:jc w:val="center"/>
              <w:rPr>
                <w:b/>
                <w:bCs/>
              </w:rPr>
            </w:pPr>
            <w:r w:rsidRPr="002061D5">
              <w:rPr>
                <w:b/>
                <w:bCs/>
              </w:rPr>
              <w:t>Métrica</w:t>
            </w:r>
          </w:p>
        </w:tc>
        <w:tc>
          <w:tcPr>
            <w:tcW w:w="2832" w:type="dxa"/>
          </w:tcPr>
          <w:p w14:paraId="6EE0921B" w14:textId="063ED19A" w:rsidR="002061D5" w:rsidRPr="002061D5" w:rsidRDefault="002061D5" w:rsidP="002061D5">
            <w:pPr>
              <w:ind w:firstLine="0"/>
              <w:jc w:val="center"/>
              <w:rPr>
                <w:b/>
                <w:bCs/>
              </w:rPr>
            </w:pPr>
            <w:r w:rsidRPr="002061D5">
              <w:rPr>
                <w:b/>
                <w:bCs/>
              </w:rPr>
              <w:t>Descripción</w:t>
            </w:r>
          </w:p>
        </w:tc>
      </w:tr>
      <w:tr w:rsidR="002061D5" w14:paraId="7BD4550A" w14:textId="77777777" w:rsidTr="006C2FDD">
        <w:tc>
          <w:tcPr>
            <w:tcW w:w="2831" w:type="dxa"/>
          </w:tcPr>
          <w:p w14:paraId="3BB6B5CB" w14:textId="3CA718FD" w:rsidR="002061D5" w:rsidRDefault="002061D5" w:rsidP="00DE5DA5">
            <w:pPr>
              <w:ind w:firstLine="0"/>
            </w:pPr>
            <w:proofErr w:type="spellStart"/>
            <w:r>
              <w:t>Fact_Evitacion_Aglomeracion</w:t>
            </w:r>
            <w:proofErr w:type="spellEnd"/>
          </w:p>
        </w:tc>
        <w:tc>
          <w:tcPr>
            <w:tcW w:w="2831" w:type="dxa"/>
          </w:tcPr>
          <w:p w14:paraId="6B68F32D" w14:textId="79C38E0F" w:rsidR="002061D5" w:rsidRDefault="002061D5" w:rsidP="00DE5DA5">
            <w:pPr>
              <w:ind w:firstLine="0"/>
            </w:pPr>
            <w:proofErr w:type="spellStart"/>
            <w:r>
              <w:t>N_Porcentaje</w:t>
            </w:r>
            <w:proofErr w:type="spellEnd"/>
          </w:p>
        </w:tc>
        <w:tc>
          <w:tcPr>
            <w:tcW w:w="2832" w:type="dxa"/>
          </w:tcPr>
          <w:p w14:paraId="3445FBA9" w14:textId="32248F84" w:rsidR="002061D5" w:rsidRDefault="002061D5" w:rsidP="00DE5DA5">
            <w:pPr>
              <w:ind w:firstLine="0"/>
            </w:pPr>
            <w:r>
              <w:t>Porcentaje de la población que evitaba las aglomeración.</w:t>
            </w:r>
          </w:p>
        </w:tc>
      </w:tr>
      <w:tr w:rsidR="002061D5" w14:paraId="4F8BD030" w14:textId="77777777" w:rsidTr="006C2FDD">
        <w:tc>
          <w:tcPr>
            <w:tcW w:w="2831" w:type="dxa"/>
          </w:tcPr>
          <w:p w14:paraId="1BCF47E3" w14:textId="078361B7" w:rsidR="002061D5" w:rsidRDefault="002061D5" w:rsidP="00DE5DA5">
            <w:pPr>
              <w:ind w:firstLine="0"/>
            </w:pPr>
            <w:proofErr w:type="spellStart"/>
            <w:r>
              <w:t>Fact_Evitacion_Aglomeracion</w:t>
            </w:r>
            <w:proofErr w:type="spellEnd"/>
          </w:p>
        </w:tc>
        <w:tc>
          <w:tcPr>
            <w:tcW w:w="2831" w:type="dxa"/>
          </w:tcPr>
          <w:p w14:paraId="7A058EA0" w14:textId="39B679AB" w:rsidR="002061D5" w:rsidRDefault="002061D5" w:rsidP="00DE5DA5">
            <w:pPr>
              <w:ind w:firstLine="0"/>
            </w:pPr>
            <w:proofErr w:type="spellStart"/>
            <w:r>
              <w:t>N_Max_Porcentaje</w:t>
            </w:r>
            <w:proofErr w:type="spellEnd"/>
          </w:p>
        </w:tc>
        <w:tc>
          <w:tcPr>
            <w:tcW w:w="2832" w:type="dxa"/>
          </w:tcPr>
          <w:p w14:paraId="423D950C" w14:textId="2EEB12AE" w:rsidR="002061D5" w:rsidRDefault="002061D5" w:rsidP="006C2FDD">
            <w:pPr>
              <w:keepNext/>
              <w:ind w:firstLine="0"/>
            </w:pPr>
            <w:r>
              <w:t>Máximo porcentaje de la población que evitaba las aglomeraciones.</w:t>
            </w:r>
          </w:p>
        </w:tc>
      </w:tr>
    </w:tbl>
    <w:p w14:paraId="4378EF32" w14:textId="7106052E" w:rsidR="006C2FDD" w:rsidRDefault="006C2FDD" w:rsidP="006C2FDD">
      <w:pPr>
        <w:pStyle w:val="Descripcin"/>
        <w:jc w:val="center"/>
      </w:pPr>
      <w:bookmarkStart w:id="53" w:name="_Toc68811273"/>
      <w:r>
        <w:t xml:space="preserve">Tabla </w:t>
      </w:r>
      <w:fldSimple w:instr=" SEQ Tabla \* ARABIC ">
        <w:r w:rsidR="002733B2">
          <w:rPr>
            <w:noProof/>
          </w:rPr>
          <w:t>27</w:t>
        </w:r>
      </w:fldSimple>
      <w:r>
        <w:t xml:space="preserve"> - Tabla de Métricas para el porcentaje de </w:t>
      </w:r>
      <w:r w:rsidR="00CC3772">
        <w:t>población que evitaba las aglomeraciones</w:t>
      </w:r>
      <w:r>
        <w:t>.</w:t>
      </w:r>
      <w:bookmarkEnd w:id="53"/>
    </w:p>
    <w:p w14:paraId="021D1FD2" w14:textId="54B35642" w:rsidR="00D03120" w:rsidRDefault="00D03120" w:rsidP="00D03120">
      <w:r>
        <w:t>Por otro lado, los atributos que hemos identificado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D03120" w14:paraId="5B96A4A5" w14:textId="77777777" w:rsidTr="008E242C">
        <w:tc>
          <w:tcPr>
            <w:tcW w:w="4247" w:type="dxa"/>
          </w:tcPr>
          <w:p w14:paraId="666F336C" w14:textId="384C8E32" w:rsidR="00D03120" w:rsidRPr="00D03120" w:rsidRDefault="00D03120" w:rsidP="00D03120">
            <w:pPr>
              <w:ind w:firstLine="0"/>
              <w:jc w:val="center"/>
              <w:rPr>
                <w:b/>
                <w:bCs/>
              </w:rPr>
            </w:pPr>
            <w:r w:rsidRPr="00D03120">
              <w:rPr>
                <w:b/>
                <w:bCs/>
              </w:rPr>
              <w:t>Dimensión</w:t>
            </w:r>
          </w:p>
        </w:tc>
        <w:tc>
          <w:tcPr>
            <w:tcW w:w="4247" w:type="dxa"/>
          </w:tcPr>
          <w:p w14:paraId="5314AF51" w14:textId="15970C2F" w:rsidR="00D03120" w:rsidRPr="00D03120" w:rsidRDefault="00D03120" w:rsidP="00D03120">
            <w:pPr>
              <w:ind w:firstLine="0"/>
              <w:jc w:val="center"/>
              <w:rPr>
                <w:b/>
                <w:bCs/>
              </w:rPr>
            </w:pPr>
            <w:r w:rsidRPr="00D03120">
              <w:rPr>
                <w:b/>
                <w:bCs/>
              </w:rPr>
              <w:t>Atributos descriptores</w:t>
            </w:r>
          </w:p>
        </w:tc>
      </w:tr>
      <w:tr w:rsidR="00D03120" w14:paraId="59F46414" w14:textId="77777777" w:rsidTr="008E242C">
        <w:tc>
          <w:tcPr>
            <w:tcW w:w="4247" w:type="dxa"/>
          </w:tcPr>
          <w:p w14:paraId="3D372F33" w14:textId="6389627F" w:rsidR="00D03120" w:rsidRDefault="00D03120" w:rsidP="00D03120">
            <w:pPr>
              <w:ind w:firstLine="0"/>
            </w:pPr>
            <w:proofErr w:type="spellStart"/>
            <w:r>
              <w:t>Dim_Lugar</w:t>
            </w:r>
            <w:proofErr w:type="spellEnd"/>
          </w:p>
        </w:tc>
        <w:tc>
          <w:tcPr>
            <w:tcW w:w="4247" w:type="dxa"/>
          </w:tcPr>
          <w:p w14:paraId="091A8887" w14:textId="53D6A99D" w:rsidR="00D03120" w:rsidRDefault="00D03120" w:rsidP="00D03120">
            <w:pPr>
              <w:ind w:firstLine="0"/>
            </w:pPr>
            <w:proofErr w:type="spellStart"/>
            <w:r>
              <w:t>S_Provincia</w:t>
            </w:r>
            <w:proofErr w:type="spellEnd"/>
          </w:p>
        </w:tc>
      </w:tr>
      <w:tr w:rsidR="00D03120" w14:paraId="5C1E88E6" w14:textId="77777777" w:rsidTr="008E242C">
        <w:tc>
          <w:tcPr>
            <w:tcW w:w="4247" w:type="dxa"/>
          </w:tcPr>
          <w:p w14:paraId="0FB04695" w14:textId="184E3A27" w:rsidR="00D03120" w:rsidRDefault="00D03120" w:rsidP="00D03120">
            <w:pPr>
              <w:ind w:firstLine="0"/>
            </w:pPr>
            <w:proofErr w:type="spellStart"/>
            <w:r>
              <w:t>Dim_Grupo_Edad</w:t>
            </w:r>
            <w:proofErr w:type="spellEnd"/>
          </w:p>
        </w:tc>
        <w:tc>
          <w:tcPr>
            <w:tcW w:w="4247" w:type="dxa"/>
          </w:tcPr>
          <w:p w14:paraId="78908A82" w14:textId="4CB9ED3C" w:rsidR="00D03120" w:rsidRDefault="00D03120" w:rsidP="008E242C">
            <w:pPr>
              <w:keepNext/>
              <w:ind w:firstLine="0"/>
            </w:pPr>
            <w:proofErr w:type="spellStart"/>
            <w:r>
              <w:t>S_GrupoEdad</w:t>
            </w:r>
            <w:proofErr w:type="spellEnd"/>
          </w:p>
        </w:tc>
      </w:tr>
    </w:tbl>
    <w:p w14:paraId="7F010CF8" w14:textId="41AF0002" w:rsidR="00D03120" w:rsidRDefault="008E242C" w:rsidP="008E242C">
      <w:pPr>
        <w:pStyle w:val="Descripcin"/>
        <w:jc w:val="center"/>
      </w:pPr>
      <w:bookmarkStart w:id="54" w:name="_Toc68811274"/>
      <w:r>
        <w:lastRenderedPageBreak/>
        <w:t xml:space="preserve">Tabla </w:t>
      </w:r>
      <w:fldSimple w:instr=" SEQ Tabla \* ARABIC ">
        <w:r w:rsidR="002733B2">
          <w:rPr>
            <w:noProof/>
          </w:rPr>
          <w:t>28</w:t>
        </w:r>
      </w:fldSimple>
      <w:r>
        <w:t xml:space="preserve"> - Tabla de Atributos para el porcentaje de</w:t>
      </w:r>
      <w:r w:rsidR="00CA15C5">
        <w:t xml:space="preserve"> población que evitaba las aglomeraciones</w:t>
      </w:r>
      <w:r>
        <w:t>.</w:t>
      </w:r>
      <w:bookmarkEnd w:id="54"/>
    </w:p>
    <w:p w14:paraId="7F80A8E0" w14:textId="277D50BA" w:rsidR="002E0EC3" w:rsidRDefault="002E0EC3" w:rsidP="002E0EC3">
      <w:r>
        <w:t>A la vista de lo anterior, hemos diseñado el siguiente modelo:</w:t>
      </w:r>
    </w:p>
    <w:p w14:paraId="5B37C757" w14:textId="77777777" w:rsidR="00CA15C5" w:rsidRDefault="00CA15C5" w:rsidP="00CA15C5">
      <w:pPr>
        <w:keepNext/>
        <w:ind w:firstLine="0"/>
        <w:jc w:val="center"/>
      </w:pPr>
      <w:r>
        <w:rPr>
          <w:noProof/>
        </w:rPr>
        <w:drawing>
          <wp:inline distT="0" distB="0" distL="0" distR="0" wp14:anchorId="268DC11E" wp14:editId="6A48C220">
            <wp:extent cx="5785023" cy="1582310"/>
            <wp:effectExtent l="0" t="0" r="6350" b="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810108" cy="1589171"/>
                    </a:xfrm>
                    <a:prstGeom prst="rect">
                      <a:avLst/>
                    </a:prstGeom>
                  </pic:spPr>
                </pic:pic>
              </a:graphicData>
            </a:graphic>
          </wp:inline>
        </w:drawing>
      </w:r>
    </w:p>
    <w:p w14:paraId="0D8EC97D" w14:textId="047ADE5B" w:rsidR="002E0EC3" w:rsidRDefault="00CA15C5" w:rsidP="00CA15C5">
      <w:pPr>
        <w:pStyle w:val="Descripcin"/>
        <w:jc w:val="center"/>
      </w:pPr>
      <w:bookmarkStart w:id="55" w:name="_Toc68811295"/>
      <w:r>
        <w:t xml:space="preserve">Ilustración </w:t>
      </w:r>
      <w:fldSimple w:instr=" SEQ Ilustración \* ARABIC ">
        <w:r w:rsidR="00A71D74">
          <w:rPr>
            <w:noProof/>
          </w:rPr>
          <w:t>11</w:t>
        </w:r>
      </w:fldSimple>
      <w:r>
        <w:t xml:space="preserve"> - Diseño lógico para el porcentaje de población que evitaba las aglomeraciones.</w:t>
      </w:r>
      <w:bookmarkEnd w:id="55"/>
    </w:p>
    <w:p w14:paraId="0A436C6F" w14:textId="0002EE69" w:rsidR="001C6CB2" w:rsidRDefault="001C6CB2" w:rsidP="001C6CB2">
      <w:pPr>
        <w:pStyle w:val="Ttulo4"/>
        <w:ind w:firstLine="0"/>
      </w:pPr>
      <w:r>
        <w:t>Diseño físico</w:t>
      </w:r>
    </w:p>
    <w:p w14:paraId="0B80E33A" w14:textId="7EE6444D" w:rsidR="001C6CB2" w:rsidRDefault="00587B1F" w:rsidP="001C6CB2">
      <w:r>
        <w:t xml:space="preserve">Una vez que ya está claro el diseño conceptual y lógico de nuestro almacén de datos, nos falta el último paso para asegurarnos de que nuestro </w:t>
      </w:r>
      <w:r>
        <w:rPr>
          <w:i/>
          <w:iCs/>
        </w:rPr>
        <w:t>data warehouse</w:t>
      </w:r>
      <w:r>
        <w:t xml:space="preserve"> nos proporciona el mejor rendimiento posible.</w:t>
      </w:r>
    </w:p>
    <w:p w14:paraId="62D73C60" w14:textId="48DF613B" w:rsidR="00587B1F" w:rsidRDefault="00587B1F" w:rsidP="001C6CB2">
      <w:r>
        <w:t>En este paso tenemos que definir las diferentes claves primarias de las dimensiones y las claves foráneas que a su vez serán claves primarias de los hechos.</w:t>
      </w:r>
      <w:r w:rsidR="008B27D2">
        <w:t xml:space="preserve"> También debemos de tener en cuenta el tipo de datos junto con su tamaño.</w:t>
      </w:r>
    </w:p>
    <w:p w14:paraId="3CA1E80E" w14:textId="6EDA0412" w:rsidR="00201683" w:rsidRDefault="00201683" w:rsidP="001C6CB2">
      <w:r>
        <w:t>Primero vamos a realizar el diseño físico de las dimensiones y posteriormente el de los hechos.</w:t>
      </w:r>
    </w:p>
    <w:p w14:paraId="3CDB2B16" w14:textId="403C1A48" w:rsidR="00201683" w:rsidRDefault="00201683" w:rsidP="00201683">
      <w:pPr>
        <w:pStyle w:val="Ttulo4"/>
        <w:ind w:firstLine="0"/>
      </w:pPr>
      <w:r>
        <w:t>Dimensiones</w:t>
      </w:r>
    </w:p>
    <w:p w14:paraId="5CC90BBB" w14:textId="2F75E64E" w:rsidR="00201683" w:rsidRDefault="00201683" w:rsidP="00C920F4">
      <w:proofErr w:type="spellStart"/>
      <w:r w:rsidRPr="00C920F4">
        <w:rPr>
          <w:b/>
          <w:bCs/>
        </w:rPr>
        <w:t>Dim_Tipología</w:t>
      </w:r>
      <w:proofErr w:type="spellEnd"/>
      <w:r>
        <w:t>: corresponde a la dimensión de la</w:t>
      </w:r>
      <w:r w:rsidR="00C920F4">
        <w:t>s</w:t>
      </w:r>
      <w:r>
        <w:t xml:space="preserve"> tipología</w:t>
      </w:r>
      <w:r w:rsidR="00C920F4">
        <w:t>s</w:t>
      </w:r>
      <w:r>
        <w:t xml:space="preserve"> correspondiente</w:t>
      </w:r>
      <w:r w:rsidR="00C920F4">
        <w:t>s</w:t>
      </w:r>
      <w:r>
        <w:t xml:space="preserve"> a las llamadas al 112 en la comunidad de Cataluñ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C920F4" w14:paraId="08F17F31" w14:textId="77777777" w:rsidTr="00C13B1C">
        <w:tc>
          <w:tcPr>
            <w:tcW w:w="2123" w:type="dxa"/>
          </w:tcPr>
          <w:p w14:paraId="6642ACD3" w14:textId="05CB2969" w:rsidR="00C920F4" w:rsidRPr="00C920F4" w:rsidRDefault="00C920F4" w:rsidP="00C920F4">
            <w:pPr>
              <w:ind w:firstLine="0"/>
              <w:jc w:val="center"/>
              <w:rPr>
                <w:b/>
                <w:bCs/>
              </w:rPr>
            </w:pPr>
            <w:r w:rsidRPr="00C920F4">
              <w:rPr>
                <w:b/>
                <w:bCs/>
              </w:rPr>
              <w:t>Nombre Campo</w:t>
            </w:r>
          </w:p>
        </w:tc>
        <w:tc>
          <w:tcPr>
            <w:tcW w:w="2123" w:type="dxa"/>
          </w:tcPr>
          <w:p w14:paraId="26ED10F7" w14:textId="64B86390" w:rsidR="00C920F4" w:rsidRPr="00C920F4" w:rsidRDefault="00C920F4" w:rsidP="00C920F4">
            <w:pPr>
              <w:ind w:firstLine="0"/>
              <w:jc w:val="center"/>
              <w:rPr>
                <w:b/>
                <w:bCs/>
              </w:rPr>
            </w:pPr>
            <w:r w:rsidRPr="00C920F4">
              <w:rPr>
                <w:b/>
                <w:bCs/>
              </w:rPr>
              <w:t>Tipo</w:t>
            </w:r>
          </w:p>
        </w:tc>
        <w:tc>
          <w:tcPr>
            <w:tcW w:w="2124" w:type="dxa"/>
          </w:tcPr>
          <w:p w14:paraId="6FB0A64D" w14:textId="66D65DE7" w:rsidR="00C920F4" w:rsidRPr="00C920F4" w:rsidRDefault="00C920F4" w:rsidP="00C920F4">
            <w:pPr>
              <w:ind w:firstLine="0"/>
              <w:jc w:val="center"/>
              <w:rPr>
                <w:b/>
                <w:bCs/>
              </w:rPr>
            </w:pPr>
            <w:r w:rsidRPr="00C920F4">
              <w:rPr>
                <w:b/>
                <w:bCs/>
              </w:rPr>
              <w:t>Tamaño</w:t>
            </w:r>
          </w:p>
        </w:tc>
        <w:tc>
          <w:tcPr>
            <w:tcW w:w="2124" w:type="dxa"/>
          </w:tcPr>
          <w:p w14:paraId="66E8B841" w14:textId="72AE9525" w:rsidR="00C920F4" w:rsidRPr="00C920F4" w:rsidRDefault="00C920F4" w:rsidP="00C920F4">
            <w:pPr>
              <w:ind w:firstLine="0"/>
              <w:jc w:val="center"/>
              <w:rPr>
                <w:b/>
                <w:bCs/>
              </w:rPr>
            </w:pPr>
            <w:r w:rsidRPr="00C920F4">
              <w:rPr>
                <w:b/>
                <w:bCs/>
              </w:rPr>
              <w:t>Ejemplo</w:t>
            </w:r>
          </w:p>
        </w:tc>
      </w:tr>
      <w:tr w:rsidR="00C920F4" w14:paraId="0B79F57E" w14:textId="77777777" w:rsidTr="00C13B1C">
        <w:tc>
          <w:tcPr>
            <w:tcW w:w="2123" w:type="dxa"/>
          </w:tcPr>
          <w:p w14:paraId="33A92BA8" w14:textId="4D6FA0BE" w:rsidR="00C920F4" w:rsidRDefault="00C920F4" w:rsidP="00C920F4">
            <w:pPr>
              <w:ind w:firstLine="0"/>
            </w:pPr>
            <w:proofErr w:type="spellStart"/>
            <w:r>
              <w:t>PK_Tipologia</w:t>
            </w:r>
            <w:proofErr w:type="spellEnd"/>
            <w:r>
              <w:t xml:space="preserve"> (PK)</w:t>
            </w:r>
          </w:p>
        </w:tc>
        <w:tc>
          <w:tcPr>
            <w:tcW w:w="2123" w:type="dxa"/>
          </w:tcPr>
          <w:p w14:paraId="7BFC8FFD" w14:textId="245083EB" w:rsidR="00C920F4" w:rsidRDefault="00C920F4" w:rsidP="00C920F4">
            <w:pPr>
              <w:ind w:firstLine="0"/>
            </w:pPr>
            <w:r>
              <w:t>Numérico</w:t>
            </w:r>
          </w:p>
        </w:tc>
        <w:tc>
          <w:tcPr>
            <w:tcW w:w="2124" w:type="dxa"/>
          </w:tcPr>
          <w:p w14:paraId="232CD373" w14:textId="3FE1A391" w:rsidR="00C920F4" w:rsidRDefault="00C920F4" w:rsidP="00C920F4">
            <w:pPr>
              <w:ind w:firstLine="0"/>
            </w:pPr>
            <w:r>
              <w:t>4</w:t>
            </w:r>
          </w:p>
        </w:tc>
        <w:tc>
          <w:tcPr>
            <w:tcW w:w="2124" w:type="dxa"/>
          </w:tcPr>
          <w:p w14:paraId="09B8A40B" w14:textId="4E4CB94F" w:rsidR="00C920F4" w:rsidRDefault="00C920F4" w:rsidP="00C920F4">
            <w:pPr>
              <w:ind w:firstLine="0"/>
            </w:pPr>
            <w:r>
              <w:t>1</w:t>
            </w:r>
          </w:p>
        </w:tc>
      </w:tr>
      <w:tr w:rsidR="00C920F4" w14:paraId="6BA080E2" w14:textId="77777777" w:rsidTr="00C13B1C">
        <w:tc>
          <w:tcPr>
            <w:tcW w:w="2123" w:type="dxa"/>
          </w:tcPr>
          <w:p w14:paraId="60CB9ECA" w14:textId="7212ED54" w:rsidR="00C920F4" w:rsidRDefault="00C920F4" w:rsidP="00C920F4">
            <w:pPr>
              <w:ind w:firstLine="0"/>
            </w:pPr>
            <w:proofErr w:type="spellStart"/>
            <w:r>
              <w:t>S</w:t>
            </w:r>
            <w:r w:rsidR="00C13B1C">
              <w:t>_Tipo</w:t>
            </w:r>
            <w:proofErr w:type="spellEnd"/>
          </w:p>
        </w:tc>
        <w:tc>
          <w:tcPr>
            <w:tcW w:w="2123" w:type="dxa"/>
          </w:tcPr>
          <w:p w14:paraId="7E97982D" w14:textId="5F40F6FB" w:rsidR="00C920F4" w:rsidRDefault="00C13B1C" w:rsidP="00C920F4">
            <w:pPr>
              <w:ind w:firstLine="0"/>
            </w:pPr>
            <w:r>
              <w:t>Texto</w:t>
            </w:r>
          </w:p>
        </w:tc>
        <w:tc>
          <w:tcPr>
            <w:tcW w:w="2124" w:type="dxa"/>
          </w:tcPr>
          <w:p w14:paraId="18B5ECAA" w14:textId="48CADDE1" w:rsidR="00C920F4" w:rsidRDefault="00C13B1C" w:rsidP="00C920F4">
            <w:pPr>
              <w:ind w:firstLine="0"/>
            </w:pPr>
            <w:r>
              <w:t>50</w:t>
            </w:r>
          </w:p>
        </w:tc>
        <w:tc>
          <w:tcPr>
            <w:tcW w:w="2124" w:type="dxa"/>
          </w:tcPr>
          <w:p w14:paraId="1644E20B" w14:textId="445042BF" w:rsidR="00C920F4" w:rsidRDefault="00C13B1C" w:rsidP="00C13B1C">
            <w:pPr>
              <w:keepNext/>
              <w:ind w:firstLine="0"/>
            </w:pPr>
            <w:r>
              <w:t>“</w:t>
            </w:r>
            <w:proofErr w:type="spellStart"/>
            <w:r>
              <w:t>Seguretat</w:t>
            </w:r>
            <w:proofErr w:type="spellEnd"/>
            <w:r>
              <w:t>”</w:t>
            </w:r>
          </w:p>
        </w:tc>
      </w:tr>
    </w:tbl>
    <w:p w14:paraId="5911036B" w14:textId="05CC1016" w:rsidR="00C920F4" w:rsidRDefault="00C13B1C" w:rsidP="00C13B1C">
      <w:pPr>
        <w:pStyle w:val="Descripcin"/>
        <w:jc w:val="center"/>
      </w:pPr>
      <w:bookmarkStart w:id="56" w:name="_Toc68811275"/>
      <w:r>
        <w:t xml:space="preserve">Tabla </w:t>
      </w:r>
      <w:fldSimple w:instr=" SEQ Tabla \* ARABIC ">
        <w:r w:rsidR="002733B2">
          <w:rPr>
            <w:noProof/>
          </w:rPr>
          <w:t>29</w:t>
        </w:r>
      </w:fldSimple>
      <w:r>
        <w:t xml:space="preserve"> - Diseño físico de </w:t>
      </w:r>
      <w:proofErr w:type="spellStart"/>
      <w:r>
        <w:t>Dim_Tipologia</w:t>
      </w:r>
      <w:proofErr w:type="spellEnd"/>
      <w:r>
        <w:t>.</w:t>
      </w:r>
      <w:bookmarkEnd w:id="56"/>
    </w:p>
    <w:p w14:paraId="2A235113" w14:textId="1B76391B" w:rsidR="00C13B1C" w:rsidRDefault="00C13B1C" w:rsidP="00C13B1C">
      <w:proofErr w:type="spellStart"/>
      <w:r>
        <w:rPr>
          <w:b/>
          <w:bCs/>
        </w:rPr>
        <w:t>Dim_Policia</w:t>
      </w:r>
      <w:proofErr w:type="spellEnd"/>
      <w:r>
        <w:t>: corresponde a la dimensión del tipo de policía a la hora de analizar las infracciones/desobediencias durante el estado de emergencia en el País Vasco.</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C13B1C" w14:paraId="7A4A7FD1" w14:textId="77777777" w:rsidTr="00C13B1C">
        <w:tc>
          <w:tcPr>
            <w:tcW w:w="2123" w:type="dxa"/>
          </w:tcPr>
          <w:p w14:paraId="4D80A05F" w14:textId="3CD66FCC" w:rsidR="00C13B1C" w:rsidRPr="00C13B1C" w:rsidRDefault="00C13B1C" w:rsidP="00C13B1C">
            <w:pPr>
              <w:ind w:firstLine="0"/>
              <w:jc w:val="center"/>
              <w:rPr>
                <w:b/>
                <w:bCs/>
              </w:rPr>
            </w:pPr>
            <w:r w:rsidRPr="00C13B1C">
              <w:rPr>
                <w:b/>
                <w:bCs/>
              </w:rPr>
              <w:lastRenderedPageBreak/>
              <w:t>Nombre Campo</w:t>
            </w:r>
          </w:p>
        </w:tc>
        <w:tc>
          <w:tcPr>
            <w:tcW w:w="2123" w:type="dxa"/>
          </w:tcPr>
          <w:p w14:paraId="5A9537FF" w14:textId="403843BF" w:rsidR="00C13B1C" w:rsidRPr="00C13B1C" w:rsidRDefault="00C13B1C" w:rsidP="00C13B1C">
            <w:pPr>
              <w:ind w:firstLine="0"/>
              <w:jc w:val="center"/>
              <w:rPr>
                <w:b/>
                <w:bCs/>
              </w:rPr>
            </w:pPr>
            <w:r w:rsidRPr="00C13B1C">
              <w:rPr>
                <w:b/>
                <w:bCs/>
              </w:rPr>
              <w:t>Tipo</w:t>
            </w:r>
          </w:p>
        </w:tc>
        <w:tc>
          <w:tcPr>
            <w:tcW w:w="2124" w:type="dxa"/>
          </w:tcPr>
          <w:p w14:paraId="29922986" w14:textId="5B4A03EF" w:rsidR="00C13B1C" w:rsidRPr="00C13B1C" w:rsidRDefault="00C13B1C" w:rsidP="00C13B1C">
            <w:pPr>
              <w:ind w:firstLine="0"/>
              <w:jc w:val="center"/>
              <w:rPr>
                <w:b/>
                <w:bCs/>
              </w:rPr>
            </w:pPr>
            <w:r w:rsidRPr="00C13B1C">
              <w:rPr>
                <w:b/>
                <w:bCs/>
              </w:rPr>
              <w:t>Tamaño</w:t>
            </w:r>
          </w:p>
        </w:tc>
        <w:tc>
          <w:tcPr>
            <w:tcW w:w="2124" w:type="dxa"/>
          </w:tcPr>
          <w:p w14:paraId="674FC521" w14:textId="73347564" w:rsidR="00C13B1C" w:rsidRPr="00C13B1C" w:rsidRDefault="00C13B1C" w:rsidP="00C13B1C">
            <w:pPr>
              <w:ind w:firstLine="0"/>
              <w:jc w:val="center"/>
              <w:rPr>
                <w:b/>
                <w:bCs/>
              </w:rPr>
            </w:pPr>
            <w:r w:rsidRPr="00C13B1C">
              <w:rPr>
                <w:b/>
                <w:bCs/>
              </w:rPr>
              <w:t>Ejemplo</w:t>
            </w:r>
          </w:p>
        </w:tc>
      </w:tr>
      <w:tr w:rsidR="00C13B1C" w14:paraId="324FF2C8" w14:textId="77777777" w:rsidTr="00C13B1C">
        <w:tc>
          <w:tcPr>
            <w:tcW w:w="2123" w:type="dxa"/>
          </w:tcPr>
          <w:p w14:paraId="1716664C" w14:textId="2A782EF9" w:rsidR="00C13B1C" w:rsidRDefault="00C13B1C" w:rsidP="00C13B1C">
            <w:pPr>
              <w:ind w:firstLine="0"/>
            </w:pPr>
            <w:proofErr w:type="spellStart"/>
            <w:r>
              <w:t>PK_Policia</w:t>
            </w:r>
            <w:proofErr w:type="spellEnd"/>
            <w:r>
              <w:t xml:space="preserve"> (PK)</w:t>
            </w:r>
          </w:p>
        </w:tc>
        <w:tc>
          <w:tcPr>
            <w:tcW w:w="2123" w:type="dxa"/>
          </w:tcPr>
          <w:p w14:paraId="515F1E57" w14:textId="19D865CA" w:rsidR="00C13B1C" w:rsidRDefault="00C13B1C" w:rsidP="00C13B1C">
            <w:pPr>
              <w:ind w:firstLine="0"/>
            </w:pPr>
            <w:r>
              <w:t>Numérico</w:t>
            </w:r>
          </w:p>
        </w:tc>
        <w:tc>
          <w:tcPr>
            <w:tcW w:w="2124" w:type="dxa"/>
          </w:tcPr>
          <w:p w14:paraId="491BDA4E" w14:textId="1DC5C762" w:rsidR="00C13B1C" w:rsidRDefault="00C13B1C" w:rsidP="00C13B1C">
            <w:pPr>
              <w:ind w:firstLine="0"/>
            </w:pPr>
            <w:r>
              <w:t>1</w:t>
            </w:r>
          </w:p>
        </w:tc>
        <w:tc>
          <w:tcPr>
            <w:tcW w:w="2124" w:type="dxa"/>
          </w:tcPr>
          <w:p w14:paraId="4C92AEFD" w14:textId="477EBBA4" w:rsidR="00C13B1C" w:rsidRDefault="00C13B1C" w:rsidP="00C13B1C">
            <w:pPr>
              <w:ind w:firstLine="0"/>
            </w:pPr>
            <w:r>
              <w:t>1</w:t>
            </w:r>
          </w:p>
        </w:tc>
      </w:tr>
      <w:tr w:rsidR="00C13B1C" w14:paraId="6028DD9B" w14:textId="77777777" w:rsidTr="00C13B1C">
        <w:tc>
          <w:tcPr>
            <w:tcW w:w="2123" w:type="dxa"/>
          </w:tcPr>
          <w:p w14:paraId="4021B873" w14:textId="2D06FF84" w:rsidR="00C13B1C" w:rsidRDefault="00C13B1C" w:rsidP="00C13B1C">
            <w:pPr>
              <w:ind w:firstLine="0"/>
            </w:pPr>
            <w:proofErr w:type="spellStart"/>
            <w:r>
              <w:t>S_TipoPolicia</w:t>
            </w:r>
            <w:proofErr w:type="spellEnd"/>
          </w:p>
        </w:tc>
        <w:tc>
          <w:tcPr>
            <w:tcW w:w="2123" w:type="dxa"/>
          </w:tcPr>
          <w:p w14:paraId="68ADECCA" w14:textId="23538148" w:rsidR="00C13B1C" w:rsidRDefault="00C13B1C" w:rsidP="00C13B1C">
            <w:pPr>
              <w:ind w:firstLine="0"/>
            </w:pPr>
            <w:r>
              <w:t>Texto</w:t>
            </w:r>
          </w:p>
        </w:tc>
        <w:tc>
          <w:tcPr>
            <w:tcW w:w="2124" w:type="dxa"/>
          </w:tcPr>
          <w:p w14:paraId="7361F97D" w14:textId="152A9AEF" w:rsidR="00C13B1C" w:rsidRDefault="00C13B1C" w:rsidP="00C13B1C">
            <w:pPr>
              <w:ind w:firstLine="0"/>
            </w:pPr>
            <w:r>
              <w:t>15</w:t>
            </w:r>
          </w:p>
        </w:tc>
        <w:tc>
          <w:tcPr>
            <w:tcW w:w="2124" w:type="dxa"/>
          </w:tcPr>
          <w:p w14:paraId="10AD3722" w14:textId="1F6C7BC5" w:rsidR="00C13B1C" w:rsidRDefault="00C13B1C" w:rsidP="00C13B1C">
            <w:pPr>
              <w:keepNext/>
              <w:ind w:firstLine="0"/>
            </w:pPr>
            <w:r>
              <w:t>“ERTZAINTZA”</w:t>
            </w:r>
          </w:p>
        </w:tc>
      </w:tr>
    </w:tbl>
    <w:p w14:paraId="21797D47" w14:textId="0D43EF4A" w:rsidR="00C13B1C" w:rsidRDefault="00C13B1C" w:rsidP="00C13B1C">
      <w:pPr>
        <w:pStyle w:val="Descripcin"/>
        <w:jc w:val="center"/>
      </w:pPr>
      <w:bookmarkStart w:id="57" w:name="_Toc68811276"/>
      <w:r>
        <w:t xml:space="preserve">Tabla </w:t>
      </w:r>
      <w:fldSimple w:instr=" SEQ Tabla \* ARABIC ">
        <w:r w:rsidR="002733B2">
          <w:rPr>
            <w:noProof/>
          </w:rPr>
          <w:t>30</w:t>
        </w:r>
      </w:fldSimple>
      <w:r>
        <w:t xml:space="preserve"> - Diseño físico de </w:t>
      </w:r>
      <w:proofErr w:type="spellStart"/>
      <w:r>
        <w:t>Dim_Policia</w:t>
      </w:r>
      <w:proofErr w:type="spellEnd"/>
      <w:r>
        <w:t>.</w:t>
      </w:r>
      <w:bookmarkEnd w:id="57"/>
    </w:p>
    <w:p w14:paraId="269B0E9E" w14:textId="7782C87B" w:rsidR="00C13B1C" w:rsidRDefault="00C13B1C" w:rsidP="00C13B1C">
      <w:proofErr w:type="spellStart"/>
      <w:r>
        <w:rPr>
          <w:b/>
          <w:bCs/>
        </w:rPr>
        <w:t>Dim_Grupo_Edad</w:t>
      </w:r>
      <w:proofErr w:type="spellEnd"/>
      <w:r>
        <w:t>: corresponde a la dimensión del rango de edad para analizar el porcentaje de personas que evitaron una aglomeración</w:t>
      </w:r>
      <w:r w:rsidR="003D70AD">
        <w:t xml:space="preserve"> por motivo del coronavirus</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3D70AD" w14:paraId="54928963" w14:textId="77777777" w:rsidTr="003D70AD">
        <w:tc>
          <w:tcPr>
            <w:tcW w:w="2123" w:type="dxa"/>
          </w:tcPr>
          <w:p w14:paraId="5D05A0AE" w14:textId="63BF057D" w:rsidR="003D70AD" w:rsidRPr="003D70AD" w:rsidRDefault="003D70AD" w:rsidP="003D70AD">
            <w:pPr>
              <w:ind w:firstLine="0"/>
              <w:jc w:val="center"/>
              <w:rPr>
                <w:b/>
                <w:bCs/>
              </w:rPr>
            </w:pPr>
            <w:r w:rsidRPr="003D70AD">
              <w:rPr>
                <w:b/>
                <w:bCs/>
              </w:rPr>
              <w:t>Nombre Campo</w:t>
            </w:r>
          </w:p>
        </w:tc>
        <w:tc>
          <w:tcPr>
            <w:tcW w:w="2123" w:type="dxa"/>
          </w:tcPr>
          <w:p w14:paraId="3BF22660" w14:textId="6BFF3130" w:rsidR="003D70AD" w:rsidRPr="003D70AD" w:rsidRDefault="003D70AD" w:rsidP="003D70AD">
            <w:pPr>
              <w:ind w:firstLine="0"/>
              <w:jc w:val="center"/>
              <w:rPr>
                <w:b/>
                <w:bCs/>
              </w:rPr>
            </w:pPr>
            <w:r w:rsidRPr="003D70AD">
              <w:rPr>
                <w:b/>
                <w:bCs/>
              </w:rPr>
              <w:t>Tipo</w:t>
            </w:r>
          </w:p>
        </w:tc>
        <w:tc>
          <w:tcPr>
            <w:tcW w:w="2124" w:type="dxa"/>
          </w:tcPr>
          <w:p w14:paraId="53B711AE" w14:textId="0ABB3718" w:rsidR="003D70AD" w:rsidRPr="003D70AD" w:rsidRDefault="003D70AD" w:rsidP="003D70AD">
            <w:pPr>
              <w:ind w:firstLine="0"/>
              <w:jc w:val="center"/>
              <w:rPr>
                <w:b/>
                <w:bCs/>
              </w:rPr>
            </w:pPr>
            <w:r w:rsidRPr="003D70AD">
              <w:rPr>
                <w:b/>
                <w:bCs/>
              </w:rPr>
              <w:t>Tamaño</w:t>
            </w:r>
          </w:p>
        </w:tc>
        <w:tc>
          <w:tcPr>
            <w:tcW w:w="2124" w:type="dxa"/>
          </w:tcPr>
          <w:p w14:paraId="312E3420" w14:textId="2931F412" w:rsidR="003D70AD" w:rsidRPr="003D70AD" w:rsidRDefault="003D70AD" w:rsidP="003D70AD">
            <w:pPr>
              <w:ind w:firstLine="0"/>
              <w:jc w:val="center"/>
              <w:rPr>
                <w:b/>
                <w:bCs/>
              </w:rPr>
            </w:pPr>
            <w:r w:rsidRPr="003D70AD">
              <w:rPr>
                <w:b/>
                <w:bCs/>
              </w:rPr>
              <w:t>Ejemplo</w:t>
            </w:r>
          </w:p>
        </w:tc>
      </w:tr>
      <w:tr w:rsidR="003D70AD" w14:paraId="23745945" w14:textId="77777777" w:rsidTr="003D70AD">
        <w:tc>
          <w:tcPr>
            <w:tcW w:w="2123" w:type="dxa"/>
          </w:tcPr>
          <w:p w14:paraId="14AD8C09" w14:textId="1D6D4B0D" w:rsidR="003D70AD" w:rsidRDefault="003D70AD" w:rsidP="00C13B1C">
            <w:pPr>
              <w:ind w:firstLine="0"/>
            </w:pPr>
            <w:proofErr w:type="spellStart"/>
            <w:r>
              <w:t>PK_GrupoEdad</w:t>
            </w:r>
            <w:proofErr w:type="spellEnd"/>
            <w:r w:rsidR="00C46154">
              <w:t xml:space="preserve"> (PK)</w:t>
            </w:r>
          </w:p>
        </w:tc>
        <w:tc>
          <w:tcPr>
            <w:tcW w:w="2123" w:type="dxa"/>
          </w:tcPr>
          <w:p w14:paraId="60E1EC6A" w14:textId="7453FE54" w:rsidR="003D70AD" w:rsidRDefault="003D70AD" w:rsidP="00C13B1C">
            <w:pPr>
              <w:ind w:firstLine="0"/>
            </w:pPr>
            <w:r>
              <w:t>Numérico</w:t>
            </w:r>
          </w:p>
        </w:tc>
        <w:tc>
          <w:tcPr>
            <w:tcW w:w="2124" w:type="dxa"/>
          </w:tcPr>
          <w:p w14:paraId="563792B8" w14:textId="5550D06E" w:rsidR="003D70AD" w:rsidRDefault="003D70AD" w:rsidP="00C13B1C">
            <w:pPr>
              <w:ind w:firstLine="0"/>
            </w:pPr>
            <w:r>
              <w:t>1</w:t>
            </w:r>
          </w:p>
        </w:tc>
        <w:tc>
          <w:tcPr>
            <w:tcW w:w="2124" w:type="dxa"/>
          </w:tcPr>
          <w:p w14:paraId="2D04927C" w14:textId="1858E5CD" w:rsidR="003D70AD" w:rsidRDefault="003D70AD" w:rsidP="00C13B1C">
            <w:pPr>
              <w:ind w:firstLine="0"/>
            </w:pPr>
            <w:r>
              <w:t>1</w:t>
            </w:r>
          </w:p>
        </w:tc>
      </w:tr>
      <w:tr w:rsidR="003D70AD" w14:paraId="2DAE5FA5" w14:textId="77777777" w:rsidTr="003D70AD">
        <w:tc>
          <w:tcPr>
            <w:tcW w:w="2123" w:type="dxa"/>
          </w:tcPr>
          <w:p w14:paraId="419164B6" w14:textId="0C332839" w:rsidR="003D70AD" w:rsidRDefault="003D70AD" w:rsidP="00C13B1C">
            <w:pPr>
              <w:ind w:firstLine="0"/>
            </w:pPr>
            <w:proofErr w:type="spellStart"/>
            <w:r>
              <w:t>S_GrupoEdad</w:t>
            </w:r>
            <w:proofErr w:type="spellEnd"/>
          </w:p>
        </w:tc>
        <w:tc>
          <w:tcPr>
            <w:tcW w:w="2123" w:type="dxa"/>
          </w:tcPr>
          <w:p w14:paraId="01D18040" w14:textId="50448A6C" w:rsidR="003D70AD" w:rsidRDefault="003D70AD" w:rsidP="00C13B1C">
            <w:pPr>
              <w:ind w:firstLine="0"/>
            </w:pPr>
            <w:r>
              <w:t>Texto</w:t>
            </w:r>
          </w:p>
        </w:tc>
        <w:tc>
          <w:tcPr>
            <w:tcW w:w="2124" w:type="dxa"/>
          </w:tcPr>
          <w:p w14:paraId="5D31BA77" w14:textId="5ABB1D07" w:rsidR="003D70AD" w:rsidRDefault="003D70AD" w:rsidP="00C13B1C">
            <w:pPr>
              <w:ind w:firstLine="0"/>
            </w:pPr>
            <w:r>
              <w:t>10</w:t>
            </w:r>
          </w:p>
        </w:tc>
        <w:tc>
          <w:tcPr>
            <w:tcW w:w="2124" w:type="dxa"/>
          </w:tcPr>
          <w:p w14:paraId="57CB4F4F" w14:textId="0D1AB727" w:rsidR="003D70AD" w:rsidRDefault="003D70AD" w:rsidP="003D70AD">
            <w:pPr>
              <w:keepNext/>
              <w:ind w:firstLine="0"/>
            </w:pPr>
            <w:r>
              <w:t>“14 - 24”</w:t>
            </w:r>
          </w:p>
        </w:tc>
      </w:tr>
    </w:tbl>
    <w:p w14:paraId="6F520952" w14:textId="3CB72772" w:rsidR="003D70AD" w:rsidRDefault="003D70AD" w:rsidP="003D70AD">
      <w:pPr>
        <w:pStyle w:val="Descripcin"/>
        <w:jc w:val="center"/>
      </w:pPr>
      <w:bookmarkStart w:id="58" w:name="_Toc68811277"/>
      <w:r>
        <w:t xml:space="preserve">Tabla </w:t>
      </w:r>
      <w:fldSimple w:instr=" SEQ Tabla \* ARABIC ">
        <w:r w:rsidR="002733B2">
          <w:rPr>
            <w:noProof/>
          </w:rPr>
          <w:t>31</w:t>
        </w:r>
      </w:fldSimple>
      <w:r>
        <w:t xml:space="preserve"> - Diseño físico de </w:t>
      </w:r>
      <w:proofErr w:type="spellStart"/>
      <w:r>
        <w:t>Dim_GrupoEdad</w:t>
      </w:r>
      <w:proofErr w:type="spellEnd"/>
      <w:r>
        <w:t>.</w:t>
      </w:r>
      <w:bookmarkEnd w:id="58"/>
    </w:p>
    <w:p w14:paraId="534E4381" w14:textId="6E1A0B33" w:rsidR="003D70AD" w:rsidRDefault="00C46154" w:rsidP="003D70AD">
      <w:proofErr w:type="spellStart"/>
      <w:r>
        <w:rPr>
          <w:b/>
          <w:bCs/>
        </w:rPr>
        <w:t>Dim_Tiempo</w:t>
      </w:r>
      <w:proofErr w:type="spellEnd"/>
      <w:r>
        <w:t>: corresponde a la dimensión tiempo de nuestro almacén de datos, es una dimensión común en la gran mayoría de estrell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C46154" w14:paraId="54C764D0" w14:textId="77777777" w:rsidTr="00072DC8">
        <w:tc>
          <w:tcPr>
            <w:tcW w:w="2123" w:type="dxa"/>
          </w:tcPr>
          <w:p w14:paraId="28BB9D0C" w14:textId="386539E0" w:rsidR="00C46154" w:rsidRPr="00C46154" w:rsidRDefault="00C46154" w:rsidP="00C46154">
            <w:pPr>
              <w:ind w:firstLine="0"/>
              <w:jc w:val="center"/>
              <w:rPr>
                <w:b/>
                <w:bCs/>
              </w:rPr>
            </w:pPr>
            <w:r w:rsidRPr="00C46154">
              <w:rPr>
                <w:b/>
                <w:bCs/>
              </w:rPr>
              <w:t>Nombre Campo</w:t>
            </w:r>
          </w:p>
        </w:tc>
        <w:tc>
          <w:tcPr>
            <w:tcW w:w="2123" w:type="dxa"/>
          </w:tcPr>
          <w:p w14:paraId="40849F64" w14:textId="1FDE97DE" w:rsidR="00C46154" w:rsidRPr="00C46154" w:rsidRDefault="00C46154" w:rsidP="00C46154">
            <w:pPr>
              <w:ind w:firstLine="0"/>
              <w:jc w:val="center"/>
              <w:rPr>
                <w:b/>
                <w:bCs/>
              </w:rPr>
            </w:pPr>
            <w:r w:rsidRPr="00C46154">
              <w:rPr>
                <w:b/>
                <w:bCs/>
              </w:rPr>
              <w:t>Tipo</w:t>
            </w:r>
          </w:p>
        </w:tc>
        <w:tc>
          <w:tcPr>
            <w:tcW w:w="2124" w:type="dxa"/>
          </w:tcPr>
          <w:p w14:paraId="3AE3847D" w14:textId="133F19DA" w:rsidR="00C46154" w:rsidRPr="00C46154" w:rsidRDefault="00C46154" w:rsidP="00C46154">
            <w:pPr>
              <w:ind w:firstLine="0"/>
              <w:jc w:val="center"/>
              <w:rPr>
                <w:b/>
                <w:bCs/>
              </w:rPr>
            </w:pPr>
            <w:r w:rsidRPr="00C46154">
              <w:rPr>
                <w:b/>
                <w:bCs/>
              </w:rPr>
              <w:t>Tamaño</w:t>
            </w:r>
          </w:p>
        </w:tc>
        <w:tc>
          <w:tcPr>
            <w:tcW w:w="2124" w:type="dxa"/>
          </w:tcPr>
          <w:p w14:paraId="455E7BFD" w14:textId="63076F8B" w:rsidR="00C46154" w:rsidRPr="00C46154" w:rsidRDefault="00C46154" w:rsidP="00C46154">
            <w:pPr>
              <w:ind w:firstLine="0"/>
              <w:jc w:val="center"/>
              <w:rPr>
                <w:b/>
                <w:bCs/>
              </w:rPr>
            </w:pPr>
            <w:r w:rsidRPr="00C46154">
              <w:rPr>
                <w:b/>
                <w:bCs/>
              </w:rPr>
              <w:t>Ejemplo</w:t>
            </w:r>
          </w:p>
        </w:tc>
      </w:tr>
      <w:tr w:rsidR="00C46154" w14:paraId="78316084" w14:textId="77777777" w:rsidTr="00072DC8">
        <w:tc>
          <w:tcPr>
            <w:tcW w:w="2123" w:type="dxa"/>
          </w:tcPr>
          <w:p w14:paraId="0073597B" w14:textId="364D4098" w:rsidR="00C46154" w:rsidRDefault="00C46154" w:rsidP="003D70AD">
            <w:pPr>
              <w:ind w:firstLine="0"/>
            </w:pPr>
            <w:proofErr w:type="spellStart"/>
            <w:r>
              <w:t>PK_Fecha</w:t>
            </w:r>
            <w:proofErr w:type="spellEnd"/>
            <w:r>
              <w:t xml:space="preserve"> (PK)</w:t>
            </w:r>
          </w:p>
        </w:tc>
        <w:tc>
          <w:tcPr>
            <w:tcW w:w="2123" w:type="dxa"/>
          </w:tcPr>
          <w:p w14:paraId="643C75F5" w14:textId="3DE68163" w:rsidR="00C46154" w:rsidRDefault="00C46154" w:rsidP="003D70AD">
            <w:pPr>
              <w:ind w:firstLine="0"/>
            </w:pPr>
            <w:r>
              <w:t>Numérico</w:t>
            </w:r>
          </w:p>
        </w:tc>
        <w:tc>
          <w:tcPr>
            <w:tcW w:w="2124" w:type="dxa"/>
          </w:tcPr>
          <w:p w14:paraId="7E8633A2" w14:textId="4EFE799F" w:rsidR="00C46154" w:rsidRDefault="00C46154" w:rsidP="003D70AD">
            <w:pPr>
              <w:ind w:firstLine="0"/>
            </w:pPr>
            <w:r>
              <w:t>8</w:t>
            </w:r>
          </w:p>
        </w:tc>
        <w:tc>
          <w:tcPr>
            <w:tcW w:w="2124" w:type="dxa"/>
          </w:tcPr>
          <w:p w14:paraId="7D77CE46" w14:textId="6BA755BC" w:rsidR="00C46154" w:rsidRDefault="00C46154" w:rsidP="003D70AD">
            <w:pPr>
              <w:ind w:firstLine="0"/>
            </w:pPr>
            <w:r>
              <w:t>20200101</w:t>
            </w:r>
          </w:p>
        </w:tc>
      </w:tr>
      <w:tr w:rsidR="00C46154" w14:paraId="052F7577" w14:textId="77777777" w:rsidTr="00072DC8">
        <w:tc>
          <w:tcPr>
            <w:tcW w:w="2123" w:type="dxa"/>
          </w:tcPr>
          <w:p w14:paraId="1950A95B" w14:textId="0A8B4E7D" w:rsidR="00C46154" w:rsidRDefault="00C46154" w:rsidP="003D70AD">
            <w:pPr>
              <w:ind w:firstLine="0"/>
            </w:pPr>
            <w:proofErr w:type="spellStart"/>
            <w:r>
              <w:t>D_DiaMesAño</w:t>
            </w:r>
            <w:proofErr w:type="spellEnd"/>
          </w:p>
        </w:tc>
        <w:tc>
          <w:tcPr>
            <w:tcW w:w="2123" w:type="dxa"/>
          </w:tcPr>
          <w:p w14:paraId="467DD635" w14:textId="2CC8F0FA" w:rsidR="00C46154" w:rsidRDefault="00C46154" w:rsidP="003D70AD">
            <w:pPr>
              <w:ind w:firstLine="0"/>
            </w:pPr>
            <w:r>
              <w:t>Date</w:t>
            </w:r>
          </w:p>
        </w:tc>
        <w:tc>
          <w:tcPr>
            <w:tcW w:w="2124" w:type="dxa"/>
          </w:tcPr>
          <w:p w14:paraId="648F9A66" w14:textId="05059ECE" w:rsidR="00C46154" w:rsidRDefault="00C46154" w:rsidP="003D70AD">
            <w:pPr>
              <w:ind w:firstLine="0"/>
            </w:pPr>
            <w:r>
              <w:t>10</w:t>
            </w:r>
          </w:p>
        </w:tc>
        <w:tc>
          <w:tcPr>
            <w:tcW w:w="2124" w:type="dxa"/>
          </w:tcPr>
          <w:p w14:paraId="74233183" w14:textId="0C8A70A5" w:rsidR="00C46154" w:rsidRDefault="00C46154" w:rsidP="003D70AD">
            <w:pPr>
              <w:ind w:firstLine="0"/>
            </w:pPr>
            <w:r>
              <w:t>31/12/2020</w:t>
            </w:r>
          </w:p>
        </w:tc>
      </w:tr>
      <w:tr w:rsidR="00C46154" w14:paraId="0429DD9E" w14:textId="77777777" w:rsidTr="00072DC8">
        <w:tc>
          <w:tcPr>
            <w:tcW w:w="2123" w:type="dxa"/>
          </w:tcPr>
          <w:p w14:paraId="08BA07E9" w14:textId="7522C16C" w:rsidR="00C46154" w:rsidRDefault="00C46154" w:rsidP="003D70AD">
            <w:pPr>
              <w:ind w:firstLine="0"/>
            </w:pPr>
            <w:proofErr w:type="spellStart"/>
            <w:r>
              <w:t>N_Dia</w:t>
            </w:r>
            <w:proofErr w:type="spellEnd"/>
          </w:p>
        </w:tc>
        <w:tc>
          <w:tcPr>
            <w:tcW w:w="2123" w:type="dxa"/>
          </w:tcPr>
          <w:p w14:paraId="63CE3987" w14:textId="62571C1F" w:rsidR="00C46154" w:rsidRDefault="00C46154" w:rsidP="003D70AD">
            <w:pPr>
              <w:ind w:firstLine="0"/>
            </w:pPr>
            <w:r>
              <w:t>Numérico</w:t>
            </w:r>
          </w:p>
        </w:tc>
        <w:tc>
          <w:tcPr>
            <w:tcW w:w="2124" w:type="dxa"/>
          </w:tcPr>
          <w:p w14:paraId="7981DF9C" w14:textId="516344CB" w:rsidR="00C46154" w:rsidRDefault="00C46154" w:rsidP="003D70AD">
            <w:pPr>
              <w:ind w:firstLine="0"/>
            </w:pPr>
            <w:r>
              <w:t>2</w:t>
            </w:r>
          </w:p>
        </w:tc>
        <w:tc>
          <w:tcPr>
            <w:tcW w:w="2124" w:type="dxa"/>
          </w:tcPr>
          <w:p w14:paraId="066C4F46" w14:textId="53BEEFD5" w:rsidR="00C46154" w:rsidRDefault="00C46154" w:rsidP="003D70AD">
            <w:pPr>
              <w:ind w:firstLine="0"/>
            </w:pPr>
            <w:r>
              <w:t>31</w:t>
            </w:r>
          </w:p>
        </w:tc>
      </w:tr>
      <w:tr w:rsidR="00C46154" w14:paraId="09A45EA6" w14:textId="77777777" w:rsidTr="00072DC8">
        <w:tc>
          <w:tcPr>
            <w:tcW w:w="2123" w:type="dxa"/>
          </w:tcPr>
          <w:p w14:paraId="552797D1" w14:textId="798A16D5" w:rsidR="00C46154" w:rsidRDefault="00C46154" w:rsidP="003D70AD">
            <w:pPr>
              <w:ind w:firstLine="0"/>
            </w:pPr>
            <w:proofErr w:type="spellStart"/>
            <w:r>
              <w:t>S_MesAño</w:t>
            </w:r>
            <w:proofErr w:type="spellEnd"/>
          </w:p>
        </w:tc>
        <w:tc>
          <w:tcPr>
            <w:tcW w:w="2123" w:type="dxa"/>
          </w:tcPr>
          <w:p w14:paraId="6AF80736" w14:textId="1EA2BC50" w:rsidR="00C46154" w:rsidRDefault="00C46154" w:rsidP="003D70AD">
            <w:pPr>
              <w:ind w:firstLine="0"/>
            </w:pPr>
            <w:r>
              <w:t>Texto</w:t>
            </w:r>
          </w:p>
        </w:tc>
        <w:tc>
          <w:tcPr>
            <w:tcW w:w="2124" w:type="dxa"/>
          </w:tcPr>
          <w:p w14:paraId="48399E19" w14:textId="13CB0BCF" w:rsidR="00C46154" w:rsidRDefault="00C46154" w:rsidP="003D70AD">
            <w:pPr>
              <w:ind w:firstLine="0"/>
            </w:pPr>
            <w:r>
              <w:t>20</w:t>
            </w:r>
          </w:p>
        </w:tc>
        <w:tc>
          <w:tcPr>
            <w:tcW w:w="2124" w:type="dxa"/>
          </w:tcPr>
          <w:p w14:paraId="65730C1B" w14:textId="73BB1845" w:rsidR="00C46154" w:rsidRDefault="00C46154" w:rsidP="003D70AD">
            <w:pPr>
              <w:ind w:firstLine="0"/>
            </w:pPr>
            <w:r>
              <w:t>“</w:t>
            </w:r>
            <w:proofErr w:type="gramStart"/>
            <w:r>
              <w:t>Diciembre</w:t>
            </w:r>
            <w:proofErr w:type="gramEnd"/>
            <w:r>
              <w:t xml:space="preserve"> 2020”</w:t>
            </w:r>
          </w:p>
        </w:tc>
      </w:tr>
      <w:tr w:rsidR="00C46154" w14:paraId="258040C7" w14:textId="77777777" w:rsidTr="00072DC8">
        <w:tc>
          <w:tcPr>
            <w:tcW w:w="2123" w:type="dxa"/>
          </w:tcPr>
          <w:p w14:paraId="01CFBCEE" w14:textId="6A037F87" w:rsidR="00C46154" w:rsidRDefault="00C46154" w:rsidP="003D70AD">
            <w:pPr>
              <w:ind w:firstLine="0"/>
            </w:pPr>
            <w:proofErr w:type="spellStart"/>
            <w:r>
              <w:t>N_Mes</w:t>
            </w:r>
            <w:proofErr w:type="spellEnd"/>
          </w:p>
        </w:tc>
        <w:tc>
          <w:tcPr>
            <w:tcW w:w="2123" w:type="dxa"/>
          </w:tcPr>
          <w:p w14:paraId="198FB9E6" w14:textId="34A10036" w:rsidR="00C46154" w:rsidRDefault="00C46154" w:rsidP="003D70AD">
            <w:pPr>
              <w:ind w:firstLine="0"/>
            </w:pPr>
            <w:r>
              <w:t>Numérico</w:t>
            </w:r>
          </w:p>
        </w:tc>
        <w:tc>
          <w:tcPr>
            <w:tcW w:w="2124" w:type="dxa"/>
          </w:tcPr>
          <w:p w14:paraId="39DB7251" w14:textId="1F91F25C" w:rsidR="00C46154" w:rsidRDefault="00C46154" w:rsidP="003D70AD">
            <w:pPr>
              <w:ind w:firstLine="0"/>
            </w:pPr>
            <w:r>
              <w:t>2</w:t>
            </w:r>
          </w:p>
        </w:tc>
        <w:tc>
          <w:tcPr>
            <w:tcW w:w="2124" w:type="dxa"/>
          </w:tcPr>
          <w:p w14:paraId="32BD5C07" w14:textId="7946796C" w:rsidR="00C46154" w:rsidRDefault="00C46154" w:rsidP="003D70AD">
            <w:pPr>
              <w:ind w:firstLine="0"/>
            </w:pPr>
            <w:r>
              <w:t>12</w:t>
            </w:r>
          </w:p>
        </w:tc>
      </w:tr>
      <w:tr w:rsidR="00C46154" w14:paraId="3C64C6B8" w14:textId="77777777" w:rsidTr="00072DC8">
        <w:tc>
          <w:tcPr>
            <w:tcW w:w="2123" w:type="dxa"/>
          </w:tcPr>
          <w:p w14:paraId="4441C9AA" w14:textId="76A83227" w:rsidR="00C46154" w:rsidRDefault="00C46154" w:rsidP="003D70AD">
            <w:pPr>
              <w:ind w:firstLine="0"/>
            </w:pPr>
            <w:proofErr w:type="spellStart"/>
            <w:r>
              <w:t>N_Año</w:t>
            </w:r>
            <w:proofErr w:type="spellEnd"/>
          </w:p>
        </w:tc>
        <w:tc>
          <w:tcPr>
            <w:tcW w:w="2123" w:type="dxa"/>
          </w:tcPr>
          <w:p w14:paraId="2AE26184" w14:textId="15319704" w:rsidR="00C46154" w:rsidRDefault="00C46154" w:rsidP="003D70AD">
            <w:pPr>
              <w:ind w:firstLine="0"/>
            </w:pPr>
            <w:r>
              <w:t>Numérico</w:t>
            </w:r>
          </w:p>
        </w:tc>
        <w:tc>
          <w:tcPr>
            <w:tcW w:w="2124" w:type="dxa"/>
          </w:tcPr>
          <w:p w14:paraId="49C3C7DD" w14:textId="2A7B40CF" w:rsidR="00C46154" w:rsidRDefault="00C46154" w:rsidP="003D70AD">
            <w:pPr>
              <w:ind w:firstLine="0"/>
            </w:pPr>
            <w:r>
              <w:t>4</w:t>
            </w:r>
          </w:p>
        </w:tc>
        <w:tc>
          <w:tcPr>
            <w:tcW w:w="2124" w:type="dxa"/>
          </w:tcPr>
          <w:p w14:paraId="76D74AFD" w14:textId="3947F883" w:rsidR="00C46154" w:rsidRDefault="00C46154" w:rsidP="00072DC8">
            <w:pPr>
              <w:keepNext/>
              <w:ind w:firstLine="0"/>
            </w:pPr>
            <w:r>
              <w:t>2020</w:t>
            </w:r>
          </w:p>
        </w:tc>
      </w:tr>
    </w:tbl>
    <w:p w14:paraId="782C9950" w14:textId="200CDE65" w:rsidR="00C46154" w:rsidRDefault="00072DC8" w:rsidP="00072DC8">
      <w:pPr>
        <w:pStyle w:val="Descripcin"/>
        <w:jc w:val="center"/>
      </w:pPr>
      <w:bookmarkStart w:id="59" w:name="_Toc68811278"/>
      <w:r>
        <w:t xml:space="preserve">Tabla </w:t>
      </w:r>
      <w:fldSimple w:instr=" SEQ Tabla \* ARABIC ">
        <w:r w:rsidR="002733B2">
          <w:rPr>
            <w:noProof/>
          </w:rPr>
          <w:t>32</w:t>
        </w:r>
      </w:fldSimple>
      <w:r>
        <w:t xml:space="preserve"> - Diseño físico de </w:t>
      </w:r>
      <w:proofErr w:type="spellStart"/>
      <w:r>
        <w:t>Dim_Tiempo</w:t>
      </w:r>
      <w:proofErr w:type="spellEnd"/>
      <w:r>
        <w:t>.</w:t>
      </w:r>
      <w:bookmarkEnd w:id="59"/>
    </w:p>
    <w:p w14:paraId="590C0F89" w14:textId="3632B703" w:rsidR="00072DC8" w:rsidRDefault="00072DC8" w:rsidP="00072DC8">
      <w:proofErr w:type="spellStart"/>
      <w:r>
        <w:rPr>
          <w:b/>
          <w:bCs/>
        </w:rPr>
        <w:t>Dim_Lugar</w:t>
      </w:r>
      <w:proofErr w:type="spellEnd"/>
      <w:r>
        <w:t>_ corresponde a la dimensión del lugar de nuestro almacén de datos, es una dimensión común a todas las estrell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072DC8" w14:paraId="5B0193F1" w14:textId="77777777" w:rsidTr="00EC6F52">
        <w:tc>
          <w:tcPr>
            <w:tcW w:w="2123" w:type="dxa"/>
          </w:tcPr>
          <w:p w14:paraId="28E509B8" w14:textId="2FCC4E29" w:rsidR="00072DC8" w:rsidRPr="00072DC8" w:rsidRDefault="00072DC8" w:rsidP="00072DC8">
            <w:pPr>
              <w:ind w:firstLine="0"/>
              <w:jc w:val="center"/>
              <w:rPr>
                <w:b/>
                <w:bCs/>
              </w:rPr>
            </w:pPr>
            <w:r w:rsidRPr="00072DC8">
              <w:rPr>
                <w:b/>
                <w:bCs/>
              </w:rPr>
              <w:lastRenderedPageBreak/>
              <w:t>Nombre Campo</w:t>
            </w:r>
          </w:p>
        </w:tc>
        <w:tc>
          <w:tcPr>
            <w:tcW w:w="2123" w:type="dxa"/>
          </w:tcPr>
          <w:p w14:paraId="75B2A2EB" w14:textId="6CC8F862" w:rsidR="00072DC8" w:rsidRPr="00072DC8" w:rsidRDefault="00072DC8" w:rsidP="00072DC8">
            <w:pPr>
              <w:ind w:firstLine="0"/>
              <w:jc w:val="center"/>
              <w:rPr>
                <w:b/>
                <w:bCs/>
              </w:rPr>
            </w:pPr>
            <w:r w:rsidRPr="00072DC8">
              <w:rPr>
                <w:b/>
                <w:bCs/>
              </w:rPr>
              <w:t>Tipo</w:t>
            </w:r>
          </w:p>
        </w:tc>
        <w:tc>
          <w:tcPr>
            <w:tcW w:w="2124" w:type="dxa"/>
          </w:tcPr>
          <w:p w14:paraId="612111B9" w14:textId="7F035E84" w:rsidR="00072DC8" w:rsidRPr="00072DC8" w:rsidRDefault="00072DC8" w:rsidP="00072DC8">
            <w:pPr>
              <w:ind w:firstLine="0"/>
              <w:jc w:val="center"/>
              <w:rPr>
                <w:b/>
                <w:bCs/>
              </w:rPr>
            </w:pPr>
            <w:r w:rsidRPr="00072DC8">
              <w:rPr>
                <w:b/>
                <w:bCs/>
              </w:rPr>
              <w:t>Tamaño</w:t>
            </w:r>
          </w:p>
        </w:tc>
        <w:tc>
          <w:tcPr>
            <w:tcW w:w="2124" w:type="dxa"/>
          </w:tcPr>
          <w:p w14:paraId="4CB1C5E4" w14:textId="05D12173" w:rsidR="00072DC8" w:rsidRPr="00072DC8" w:rsidRDefault="00072DC8" w:rsidP="00072DC8">
            <w:pPr>
              <w:ind w:firstLine="0"/>
              <w:jc w:val="center"/>
              <w:rPr>
                <w:b/>
                <w:bCs/>
              </w:rPr>
            </w:pPr>
            <w:r w:rsidRPr="00072DC8">
              <w:rPr>
                <w:b/>
                <w:bCs/>
              </w:rPr>
              <w:t>Ejemplo</w:t>
            </w:r>
          </w:p>
        </w:tc>
      </w:tr>
      <w:tr w:rsidR="00072DC8" w14:paraId="6BC71576" w14:textId="77777777" w:rsidTr="00EC6F52">
        <w:tc>
          <w:tcPr>
            <w:tcW w:w="2123" w:type="dxa"/>
          </w:tcPr>
          <w:p w14:paraId="669575C4" w14:textId="72916C7C" w:rsidR="00072DC8" w:rsidRDefault="00072DC8" w:rsidP="00072DC8">
            <w:pPr>
              <w:ind w:firstLine="0"/>
            </w:pPr>
            <w:proofErr w:type="spellStart"/>
            <w:r>
              <w:t>PK_Lugar</w:t>
            </w:r>
            <w:proofErr w:type="spellEnd"/>
            <w:r>
              <w:t xml:space="preserve"> (PK)</w:t>
            </w:r>
          </w:p>
        </w:tc>
        <w:tc>
          <w:tcPr>
            <w:tcW w:w="2123" w:type="dxa"/>
          </w:tcPr>
          <w:p w14:paraId="0ED3CBA7" w14:textId="05453B82" w:rsidR="00072DC8" w:rsidRDefault="00072DC8" w:rsidP="00072DC8">
            <w:pPr>
              <w:ind w:firstLine="0"/>
            </w:pPr>
            <w:r>
              <w:t>Numérico</w:t>
            </w:r>
          </w:p>
        </w:tc>
        <w:tc>
          <w:tcPr>
            <w:tcW w:w="2124" w:type="dxa"/>
          </w:tcPr>
          <w:p w14:paraId="6E388B46" w14:textId="4C08A605" w:rsidR="00072DC8" w:rsidRDefault="00072DC8" w:rsidP="00072DC8">
            <w:pPr>
              <w:ind w:firstLine="0"/>
            </w:pPr>
            <w:r>
              <w:t>5</w:t>
            </w:r>
          </w:p>
        </w:tc>
        <w:tc>
          <w:tcPr>
            <w:tcW w:w="2124" w:type="dxa"/>
          </w:tcPr>
          <w:p w14:paraId="0A43F2D2" w14:textId="33568E60" w:rsidR="00072DC8" w:rsidRDefault="00072DC8" w:rsidP="00072DC8">
            <w:pPr>
              <w:ind w:firstLine="0"/>
            </w:pPr>
            <w:r>
              <w:t>11111</w:t>
            </w:r>
          </w:p>
        </w:tc>
      </w:tr>
      <w:tr w:rsidR="00072DC8" w14:paraId="4CDEA03D" w14:textId="77777777" w:rsidTr="00EC6F52">
        <w:tc>
          <w:tcPr>
            <w:tcW w:w="2123" w:type="dxa"/>
          </w:tcPr>
          <w:p w14:paraId="4F8F5264" w14:textId="2B661642" w:rsidR="00072DC8" w:rsidRDefault="00072DC8" w:rsidP="00072DC8">
            <w:pPr>
              <w:ind w:firstLine="0"/>
            </w:pPr>
            <w:proofErr w:type="spellStart"/>
            <w:r>
              <w:t>S_Provincia</w:t>
            </w:r>
            <w:proofErr w:type="spellEnd"/>
          </w:p>
        </w:tc>
        <w:tc>
          <w:tcPr>
            <w:tcW w:w="2123" w:type="dxa"/>
          </w:tcPr>
          <w:p w14:paraId="4858B05A" w14:textId="5B5228C2" w:rsidR="00072DC8" w:rsidRDefault="00072DC8" w:rsidP="00072DC8">
            <w:pPr>
              <w:ind w:firstLine="0"/>
            </w:pPr>
            <w:r>
              <w:t>Texto</w:t>
            </w:r>
          </w:p>
        </w:tc>
        <w:tc>
          <w:tcPr>
            <w:tcW w:w="2124" w:type="dxa"/>
          </w:tcPr>
          <w:p w14:paraId="0D72475D" w14:textId="672E2488" w:rsidR="00072DC8" w:rsidRDefault="00072DC8" w:rsidP="00072DC8">
            <w:pPr>
              <w:ind w:firstLine="0"/>
            </w:pPr>
            <w:r>
              <w:t>50</w:t>
            </w:r>
          </w:p>
        </w:tc>
        <w:tc>
          <w:tcPr>
            <w:tcW w:w="2124" w:type="dxa"/>
          </w:tcPr>
          <w:p w14:paraId="74286604" w14:textId="1995EB09" w:rsidR="00072DC8" w:rsidRDefault="00072DC8" w:rsidP="00072DC8">
            <w:pPr>
              <w:ind w:firstLine="0"/>
            </w:pPr>
            <w:r>
              <w:t>“Barcelona”</w:t>
            </w:r>
          </w:p>
        </w:tc>
      </w:tr>
      <w:tr w:rsidR="00072DC8" w14:paraId="2740ABCD" w14:textId="77777777" w:rsidTr="00EC6F52">
        <w:tc>
          <w:tcPr>
            <w:tcW w:w="2123" w:type="dxa"/>
          </w:tcPr>
          <w:p w14:paraId="13B61682" w14:textId="2EA6DFA1" w:rsidR="00072DC8" w:rsidRDefault="00072DC8" w:rsidP="00072DC8">
            <w:pPr>
              <w:ind w:firstLine="0"/>
            </w:pPr>
            <w:proofErr w:type="spellStart"/>
            <w:r>
              <w:t>S_Comarca</w:t>
            </w:r>
            <w:proofErr w:type="spellEnd"/>
          </w:p>
        </w:tc>
        <w:tc>
          <w:tcPr>
            <w:tcW w:w="2123" w:type="dxa"/>
          </w:tcPr>
          <w:p w14:paraId="4B8A449B" w14:textId="11A23057" w:rsidR="00072DC8" w:rsidRDefault="00072DC8" w:rsidP="00072DC8">
            <w:pPr>
              <w:ind w:firstLine="0"/>
            </w:pPr>
            <w:r>
              <w:t>Texto</w:t>
            </w:r>
          </w:p>
        </w:tc>
        <w:tc>
          <w:tcPr>
            <w:tcW w:w="2124" w:type="dxa"/>
          </w:tcPr>
          <w:p w14:paraId="1276BDD0" w14:textId="0967414B" w:rsidR="00072DC8" w:rsidRDefault="00072DC8" w:rsidP="00072DC8">
            <w:pPr>
              <w:ind w:firstLine="0"/>
            </w:pPr>
            <w:r>
              <w:t>100</w:t>
            </w:r>
          </w:p>
        </w:tc>
        <w:tc>
          <w:tcPr>
            <w:tcW w:w="2124" w:type="dxa"/>
          </w:tcPr>
          <w:p w14:paraId="705C7D52" w14:textId="6B071650" w:rsidR="00072DC8" w:rsidRDefault="00072DC8" w:rsidP="00072DC8">
            <w:pPr>
              <w:ind w:firstLine="0"/>
            </w:pPr>
            <w:r>
              <w:t xml:space="preserve">“Alt </w:t>
            </w:r>
            <w:proofErr w:type="spellStart"/>
            <w:r>
              <w:t>Penedes</w:t>
            </w:r>
            <w:proofErr w:type="spellEnd"/>
            <w:r>
              <w:t>”</w:t>
            </w:r>
          </w:p>
        </w:tc>
      </w:tr>
      <w:tr w:rsidR="00072DC8" w14:paraId="1B2CC64A" w14:textId="77777777" w:rsidTr="00EC6F52">
        <w:tc>
          <w:tcPr>
            <w:tcW w:w="2123" w:type="dxa"/>
          </w:tcPr>
          <w:p w14:paraId="770B986F" w14:textId="6BA4665C" w:rsidR="00072DC8" w:rsidRDefault="00072DC8" w:rsidP="00072DC8">
            <w:pPr>
              <w:ind w:firstLine="0"/>
            </w:pPr>
            <w:proofErr w:type="spellStart"/>
            <w:r>
              <w:t>S_Municipio</w:t>
            </w:r>
            <w:proofErr w:type="spellEnd"/>
          </w:p>
        </w:tc>
        <w:tc>
          <w:tcPr>
            <w:tcW w:w="2123" w:type="dxa"/>
          </w:tcPr>
          <w:p w14:paraId="12E3C6AC" w14:textId="08CCF308" w:rsidR="00072DC8" w:rsidRDefault="00072DC8" w:rsidP="00072DC8">
            <w:pPr>
              <w:ind w:firstLine="0"/>
            </w:pPr>
            <w:r>
              <w:t>Texto</w:t>
            </w:r>
          </w:p>
        </w:tc>
        <w:tc>
          <w:tcPr>
            <w:tcW w:w="2124" w:type="dxa"/>
          </w:tcPr>
          <w:p w14:paraId="47498123" w14:textId="0D63F929" w:rsidR="00072DC8" w:rsidRDefault="00072DC8" w:rsidP="00072DC8">
            <w:pPr>
              <w:ind w:firstLine="0"/>
            </w:pPr>
            <w:r>
              <w:t>150</w:t>
            </w:r>
          </w:p>
        </w:tc>
        <w:tc>
          <w:tcPr>
            <w:tcW w:w="2124" w:type="dxa"/>
          </w:tcPr>
          <w:p w14:paraId="69EBEE95" w14:textId="1295330B" w:rsidR="00072DC8" w:rsidRDefault="00072DC8" w:rsidP="00EC6F52">
            <w:pPr>
              <w:keepNext/>
              <w:ind w:firstLine="0"/>
            </w:pPr>
            <w:r>
              <w:t>“</w:t>
            </w:r>
            <w:proofErr w:type="spellStart"/>
            <w:r>
              <w:t>Avinyonte</w:t>
            </w:r>
            <w:proofErr w:type="spellEnd"/>
            <w:r>
              <w:t xml:space="preserve"> del </w:t>
            </w:r>
            <w:proofErr w:type="spellStart"/>
            <w:r>
              <w:t>Penedes</w:t>
            </w:r>
            <w:proofErr w:type="spellEnd"/>
            <w:r>
              <w:t>”</w:t>
            </w:r>
          </w:p>
        </w:tc>
      </w:tr>
    </w:tbl>
    <w:p w14:paraId="52A3BDE3" w14:textId="23EBBED2" w:rsidR="00072DC8" w:rsidRDefault="00EC6F52" w:rsidP="00EC6F52">
      <w:pPr>
        <w:pStyle w:val="Descripcin"/>
        <w:jc w:val="center"/>
      </w:pPr>
      <w:bookmarkStart w:id="60" w:name="_Toc68811279"/>
      <w:r>
        <w:t xml:space="preserve">Tabla </w:t>
      </w:r>
      <w:fldSimple w:instr=" SEQ Tabla \* ARABIC ">
        <w:r w:rsidR="002733B2">
          <w:rPr>
            <w:noProof/>
          </w:rPr>
          <w:t>33</w:t>
        </w:r>
      </w:fldSimple>
      <w:r>
        <w:t xml:space="preserve"> - Diseño físico de </w:t>
      </w:r>
      <w:proofErr w:type="spellStart"/>
      <w:r>
        <w:t>Dim_Lugar</w:t>
      </w:r>
      <w:proofErr w:type="spellEnd"/>
      <w:r>
        <w:t>.</w:t>
      </w:r>
      <w:bookmarkEnd w:id="60"/>
    </w:p>
    <w:p w14:paraId="3510B90A" w14:textId="7FDB0053" w:rsidR="00EC6F52" w:rsidRPr="00EC6F52" w:rsidRDefault="00EC6F52" w:rsidP="00EC6F52">
      <w:pPr>
        <w:pStyle w:val="Ttulo4"/>
        <w:ind w:firstLine="0"/>
      </w:pPr>
      <w:r>
        <w:t>Hechos</w:t>
      </w:r>
    </w:p>
    <w:p w14:paraId="0D7822CE" w14:textId="77AE1F48" w:rsidR="00EC6F52" w:rsidRDefault="00EC6F52" w:rsidP="00EC6F52">
      <w:r>
        <w:t>Una vez definida el diseño para las dimensiones, hacemos lo mismo respecto a los hechos.</w:t>
      </w:r>
    </w:p>
    <w:p w14:paraId="6DF2F4C8" w14:textId="1E290EBE" w:rsidR="0032499B" w:rsidRDefault="0032499B" w:rsidP="00EC6F52">
      <w:r>
        <w:rPr>
          <w:b/>
          <w:bCs/>
        </w:rPr>
        <w:t>Fact_Llamadas112</w:t>
      </w:r>
      <w:r>
        <w:t>: hecho que nos permite obtener el número de llamadas y el recuento de las llamadas mensuales, según su tipología, fecha y lugar.</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40"/>
        <w:gridCol w:w="1771"/>
        <w:gridCol w:w="1716"/>
        <w:gridCol w:w="1777"/>
      </w:tblGrid>
      <w:tr w:rsidR="00614E90" w14:paraId="3E1F1FA8" w14:textId="77777777" w:rsidTr="00852AE1">
        <w:tc>
          <w:tcPr>
            <w:tcW w:w="2123" w:type="dxa"/>
          </w:tcPr>
          <w:p w14:paraId="1681AB6A" w14:textId="0A6F1AD0" w:rsidR="00614E90" w:rsidRPr="00852AE1" w:rsidRDefault="00614E90" w:rsidP="00852AE1">
            <w:pPr>
              <w:ind w:firstLine="0"/>
              <w:jc w:val="center"/>
              <w:rPr>
                <w:b/>
                <w:bCs/>
              </w:rPr>
            </w:pPr>
            <w:r w:rsidRPr="00852AE1">
              <w:rPr>
                <w:b/>
                <w:bCs/>
              </w:rPr>
              <w:t>Nombre Campo</w:t>
            </w:r>
          </w:p>
        </w:tc>
        <w:tc>
          <w:tcPr>
            <w:tcW w:w="2123" w:type="dxa"/>
          </w:tcPr>
          <w:p w14:paraId="0799B330" w14:textId="38D825AA" w:rsidR="00614E90" w:rsidRPr="00852AE1" w:rsidRDefault="00614E90" w:rsidP="00852AE1">
            <w:pPr>
              <w:ind w:firstLine="0"/>
              <w:jc w:val="center"/>
              <w:rPr>
                <w:b/>
                <w:bCs/>
              </w:rPr>
            </w:pPr>
            <w:r w:rsidRPr="00852AE1">
              <w:rPr>
                <w:b/>
                <w:bCs/>
              </w:rPr>
              <w:t>Tipo</w:t>
            </w:r>
          </w:p>
        </w:tc>
        <w:tc>
          <w:tcPr>
            <w:tcW w:w="2124" w:type="dxa"/>
          </w:tcPr>
          <w:p w14:paraId="2E7BFC53" w14:textId="0E0A4BBC" w:rsidR="00614E90" w:rsidRPr="00852AE1" w:rsidRDefault="00614E90" w:rsidP="00852AE1">
            <w:pPr>
              <w:ind w:firstLine="0"/>
              <w:jc w:val="center"/>
              <w:rPr>
                <w:b/>
                <w:bCs/>
              </w:rPr>
            </w:pPr>
            <w:r w:rsidRPr="00852AE1">
              <w:rPr>
                <w:b/>
                <w:bCs/>
              </w:rPr>
              <w:t>Tamaño</w:t>
            </w:r>
          </w:p>
        </w:tc>
        <w:tc>
          <w:tcPr>
            <w:tcW w:w="2124" w:type="dxa"/>
          </w:tcPr>
          <w:p w14:paraId="658BC55B" w14:textId="175ADC24" w:rsidR="00614E90" w:rsidRPr="00852AE1" w:rsidRDefault="00614E90" w:rsidP="00852AE1">
            <w:pPr>
              <w:ind w:firstLine="0"/>
              <w:jc w:val="center"/>
              <w:rPr>
                <w:b/>
                <w:bCs/>
              </w:rPr>
            </w:pPr>
            <w:r w:rsidRPr="00852AE1">
              <w:rPr>
                <w:b/>
                <w:bCs/>
              </w:rPr>
              <w:t>Ejemplo</w:t>
            </w:r>
          </w:p>
        </w:tc>
      </w:tr>
      <w:tr w:rsidR="00614E90" w14:paraId="0D538BA3" w14:textId="77777777" w:rsidTr="00852AE1">
        <w:tc>
          <w:tcPr>
            <w:tcW w:w="2123" w:type="dxa"/>
          </w:tcPr>
          <w:p w14:paraId="4B0E4393" w14:textId="4DC71667" w:rsidR="00614E90" w:rsidRDefault="00614E90" w:rsidP="00EC6F52">
            <w:pPr>
              <w:ind w:firstLine="0"/>
            </w:pPr>
            <w:proofErr w:type="spellStart"/>
            <w:r>
              <w:t>PK_FK_Tipologia</w:t>
            </w:r>
            <w:proofErr w:type="spellEnd"/>
            <w:r>
              <w:t xml:space="preserve"> (PK)</w:t>
            </w:r>
          </w:p>
        </w:tc>
        <w:tc>
          <w:tcPr>
            <w:tcW w:w="2123" w:type="dxa"/>
          </w:tcPr>
          <w:p w14:paraId="7D434C8B" w14:textId="2E6A16A1" w:rsidR="00614E90" w:rsidRDefault="00614E90" w:rsidP="00EC6F52">
            <w:pPr>
              <w:ind w:firstLine="0"/>
            </w:pPr>
            <w:r>
              <w:t>Numérico</w:t>
            </w:r>
          </w:p>
        </w:tc>
        <w:tc>
          <w:tcPr>
            <w:tcW w:w="2124" w:type="dxa"/>
          </w:tcPr>
          <w:p w14:paraId="19DC7127" w14:textId="36F2FBC6" w:rsidR="00614E90" w:rsidRDefault="00614E90" w:rsidP="00EC6F52">
            <w:pPr>
              <w:ind w:firstLine="0"/>
            </w:pPr>
            <w:r>
              <w:t>4</w:t>
            </w:r>
          </w:p>
        </w:tc>
        <w:tc>
          <w:tcPr>
            <w:tcW w:w="2124" w:type="dxa"/>
          </w:tcPr>
          <w:p w14:paraId="38ED9400" w14:textId="22B1BA3E" w:rsidR="00614E90" w:rsidRDefault="00614E90" w:rsidP="00EC6F52">
            <w:pPr>
              <w:ind w:firstLine="0"/>
            </w:pPr>
            <w:r>
              <w:t>1</w:t>
            </w:r>
          </w:p>
        </w:tc>
      </w:tr>
      <w:tr w:rsidR="00614E90" w14:paraId="41BF76C8" w14:textId="77777777" w:rsidTr="00852AE1">
        <w:tc>
          <w:tcPr>
            <w:tcW w:w="2123" w:type="dxa"/>
          </w:tcPr>
          <w:p w14:paraId="59209234" w14:textId="31E4A1A5" w:rsidR="00614E90" w:rsidRDefault="00614E90" w:rsidP="00EC6F52">
            <w:pPr>
              <w:ind w:firstLine="0"/>
            </w:pPr>
            <w:proofErr w:type="spellStart"/>
            <w:r>
              <w:t>PK_FK_Fecha</w:t>
            </w:r>
            <w:proofErr w:type="spellEnd"/>
            <w:r>
              <w:t xml:space="preserve"> (PK)</w:t>
            </w:r>
          </w:p>
        </w:tc>
        <w:tc>
          <w:tcPr>
            <w:tcW w:w="2123" w:type="dxa"/>
          </w:tcPr>
          <w:p w14:paraId="5195B240" w14:textId="5CA99C94" w:rsidR="00614E90" w:rsidRDefault="00614E90" w:rsidP="00EC6F52">
            <w:pPr>
              <w:ind w:firstLine="0"/>
            </w:pPr>
            <w:r>
              <w:t>Numérico</w:t>
            </w:r>
          </w:p>
        </w:tc>
        <w:tc>
          <w:tcPr>
            <w:tcW w:w="2124" w:type="dxa"/>
          </w:tcPr>
          <w:p w14:paraId="76E42786" w14:textId="71E8BF5E" w:rsidR="00614E90" w:rsidRDefault="00614E90" w:rsidP="00EC6F52">
            <w:pPr>
              <w:ind w:firstLine="0"/>
            </w:pPr>
            <w:r>
              <w:t>8</w:t>
            </w:r>
          </w:p>
        </w:tc>
        <w:tc>
          <w:tcPr>
            <w:tcW w:w="2124" w:type="dxa"/>
          </w:tcPr>
          <w:p w14:paraId="29CD3D90" w14:textId="0ADF2F52" w:rsidR="00614E90" w:rsidRDefault="00614E90" w:rsidP="00EC6F52">
            <w:pPr>
              <w:ind w:firstLine="0"/>
            </w:pPr>
            <w:r>
              <w:t>20200101</w:t>
            </w:r>
          </w:p>
        </w:tc>
      </w:tr>
      <w:tr w:rsidR="00614E90" w14:paraId="65ACA087" w14:textId="77777777" w:rsidTr="00852AE1">
        <w:tc>
          <w:tcPr>
            <w:tcW w:w="2123" w:type="dxa"/>
          </w:tcPr>
          <w:p w14:paraId="693CBCB5" w14:textId="3A652995" w:rsidR="00614E90" w:rsidRDefault="00614E90" w:rsidP="00EC6F52">
            <w:pPr>
              <w:ind w:firstLine="0"/>
            </w:pPr>
            <w:proofErr w:type="spellStart"/>
            <w:r>
              <w:t>PK_FK_Lugar</w:t>
            </w:r>
            <w:proofErr w:type="spellEnd"/>
            <w:r>
              <w:t xml:space="preserve"> (PK)</w:t>
            </w:r>
          </w:p>
        </w:tc>
        <w:tc>
          <w:tcPr>
            <w:tcW w:w="2123" w:type="dxa"/>
          </w:tcPr>
          <w:p w14:paraId="5A2054BA" w14:textId="7E5559F0" w:rsidR="00614E90" w:rsidRDefault="00614E90" w:rsidP="00EC6F52">
            <w:pPr>
              <w:ind w:firstLine="0"/>
            </w:pPr>
            <w:r>
              <w:t>Numérico</w:t>
            </w:r>
          </w:p>
        </w:tc>
        <w:tc>
          <w:tcPr>
            <w:tcW w:w="2124" w:type="dxa"/>
          </w:tcPr>
          <w:p w14:paraId="255F4FC5" w14:textId="2B68480C" w:rsidR="00614E90" w:rsidRDefault="00614E90" w:rsidP="00EC6F52">
            <w:pPr>
              <w:ind w:firstLine="0"/>
            </w:pPr>
            <w:r>
              <w:t>5</w:t>
            </w:r>
          </w:p>
        </w:tc>
        <w:tc>
          <w:tcPr>
            <w:tcW w:w="2124" w:type="dxa"/>
          </w:tcPr>
          <w:p w14:paraId="5483F721" w14:textId="1471CC62" w:rsidR="00614E90" w:rsidRDefault="00614E90" w:rsidP="00EC6F52">
            <w:pPr>
              <w:ind w:firstLine="0"/>
            </w:pPr>
            <w:r>
              <w:t>11111</w:t>
            </w:r>
          </w:p>
        </w:tc>
      </w:tr>
      <w:tr w:rsidR="00614E90" w14:paraId="2A341C2E" w14:textId="77777777" w:rsidTr="00852AE1">
        <w:tc>
          <w:tcPr>
            <w:tcW w:w="2123" w:type="dxa"/>
          </w:tcPr>
          <w:p w14:paraId="2A973855" w14:textId="1442A9A4" w:rsidR="00614E90" w:rsidRDefault="00614E90" w:rsidP="00EC6F52">
            <w:pPr>
              <w:ind w:firstLine="0"/>
            </w:pPr>
            <w:proofErr w:type="spellStart"/>
            <w:r>
              <w:t>N_Llamadas</w:t>
            </w:r>
            <w:proofErr w:type="spellEnd"/>
          </w:p>
        </w:tc>
        <w:tc>
          <w:tcPr>
            <w:tcW w:w="2123" w:type="dxa"/>
          </w:tcPr>
          <w:p w14:paraId="0658CDD4" w14:textId="5305E538" w:rsidR="00614E90" w:rsidRDefault="00614E90" w:rsidP="00EC6F52">
            <w:pPr>
              <w:ind w:firstLine="0"/>
            </w:pPr>
            <w:r>
              <w:t>Numérico</w:t>
            </w:r>
          </w:p>
        </w:tc>
        <w:tc>
          <w:tcPr>
            <w:tcW w:w="2124" w:type="dxa"/>
          </w:tcPr>
          <w:p w14:paraId="17DCF34B" w14:textId="49E6BF72" w:rsidR="00614E90" w:rsidRDefault="00614E90" w:rsidP="00EC6F52">
            <w:pPr>
              <w:ind w:firstLine="0"/>
            </w:pPr>
            <w:r>
              <w:t>6</w:t>
            </w:r>
          </w:p>
        </w:tc>
        <w:tc>
          <w:tcPr>
            <w:tcW w:w="2124" w:type="dxa"/>
          </w:tcPr>
          <w:p w14:paraId="126E3D58" w14:textId="5164C5BA" w:rsidR="00614E90" w:rsidRDefault="00614E90" w:rsidP="00EC6F52">
            <w:pPr>
              <w:ind w:firstLine="0"/>
            </w:pPr>
            <w:r>
              <w:t>100000</w:t>
            </w:r>
          </w:p>
        </w:tc>
      </w:tr>
      <w:tr w:rsidR="00614E90" w14:paraId="740E14E5" w14:textId="77777777" w:rsidTr="00852AE1">
        <w:tc>
          <w:tcPr>
            <w:tcW w:w="2123" w:type="dxa"/>
          </w:tcPr>
          <w:p w14:paraId="2C29E7EE" w14:textId="578BE597" w:rsidR="00614E90" w:rsidRDefault="00614E90" w:rsidP="00EC6F52">
            <w:pPr>
              <w:ind w:firstLine="0"/>
            </w:pPr>
            <w:proofErr w:type="spellStart"/>
            <w:r>
              <w:t>N_Suma_Llamadas_Mensuales</w:t>
            </w:r>
            <w:proofErr w:type="spellEnd"/>
          </w:p>
        </w:tc>
        <w:tc>
          <w:tcPr>
            <w:tcW w:w="2123" w:type="dxa"/>
          </w:tcPr>
          <w:p w14:paraId="5EB3596B" w14:textId="52E96378" w:rsidR="00614E90" w:rsidRDefault="00614E90" w:rsidP="00EC6F52">
            <w:pPr>
              <w:ind w:firstLine="0"/>
            </w:pPr>
            <w:r>
              <w:t>Numérico</w:t>
            </w:r>
          </w:p>
        </w:tc>
        <w:tc>
          <w:tcPr>
            <w:tcW w:w="2124" w:type="dxa"/>
          </w:tcPr>
          <w:p w14:paraId="217A5469" w14:textId="5E99E78E" w:rsidR="00614E90" w:rsidRDefault="00614E90" w:rsidP="00EC6F52">
            <w:pPr>
              <w:ind w:firstLine="0"/>
            </w:pPr>
            <w:r>
              <w:t>7</w:t>
            </w:r>
          </w:p>
        </w:tc>
        <w:tc>
          <w:tcPr>
            <w:tcW w:w="2124" w:type="dxa"/>
          </w:tcPr>
          <w:p w14:paraId="6D050141" w14:textId="2835F10C" w:rsidR="00614E90" w:rsidRDefault="00614E90" w:rsidP="00852AE1">
            <w:pPr>
              <w:keepNext/>
              <w:ind w:firstLine="0"/>
            </w:pPr>
            <w:r>
              <w:t>200000</w:t>
            </w:r>
          </w:p>
        </w:tc>
      </w:tr>
    </w:tbl>
    <w:p w14:paraId="28274533" w14:textId="61283C20" w:rsidR="00614E90" w:rsidRDefault="00852AE1" w:rsidP="00852AE1">
      <w:pPr>
        <w:pStyle w:val="Descripcin"/>
        <w:jc w:val="center"/>
      </w:pPr>
      <w:bookmarkStart w:id="61" w:name="_Toc68811280"/>
      <w:r>
        <w:t xml:space="preserve">Tabla </w:t>
      </w:r>
      <w:fldSimple w:instr=" SEQ Tabla \* ARABIC ">
        <w:r w:rsidR="002733B2">
          <w:rPr>
            <w:noProof/>
          </w:rPr>
          <w:t>34</w:t>
        </w:r>
      </w:fldSimple>
      <w:r>
        <w:t xml:space="preserve"> - Diseño físico de Fact_Llamadas112</w:t>
      </w:r>
      <w:bookmarkEnd w:id="61"/>
    </w:p>
    <w:p w14:paraId="5F978432" w14:textId="3C9216C5" w:rsidR="00B875DD" w:rsidRDefault="00B875DD" w:rsidP="00B875DD">
      <w:r>
        <w:t>Por lo tanto, quedaría finalmente este diseño:</w:t>
      </w:r>
    </w:p>
    <w:p w14:paraId="3BA1A17E" w14:textId="77777777" w:rsidR="00A0581F" w:rsidRDefault="00A0581F" w:rsidP="00A0581F">
      <w:pPr>
        <w:keepNext/>
        <w:ind w:firstLine="0"/>
        <w:jc w:val="center"/>
      </w:pPr>
      <w:r>
        <w:rPr>
          <w:noProof/>
        </w:rPr>
        <w:lastRenderedPageBreak/>
        <w:drawing>
          <wp:inline distT="0" distB="0" distL="0" distR="0" wp14:anchorId="229E6E4D" wp14:editId="5A73ED53">
            <wp:extent cx="5502303" cy="2908379"/>
            <wp:effectExtent l="0" t="0" r="3175" b="6350"/>
            <wp:docPr id="4" name="Imagen 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Aplicación&#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552503" cy="2934914"/>
                    </a:xfrm>
                    <a:prstGeom prst="rect">
                      <a:avLst/>
                    </a:prstGeom>
                  </pic:spPr>
                </pic:pic>
              </a:graphicData>
            </a:graphic>
          </wp:inline>
        </w:drawing>
      </w:r>
    </w:p>
    <w:p w14:paraId="4B80657F" w14:textId="79BB5D8E" w:rsidR="00B875DD" w:rsidRPr="00B875DD" w:rsidRDefault="00A0581F" w:rsidP="00A0581F">
      <w:pPr>
        <w:pStyle w:val="Descripcin"/>
        <w:jc w:val="center"/>
      </w:pPr>
      <w:bookmarkStart w:id="62" w:name="_Toc68811296"/>
      <w:r>
        <w:t xml:space="preserve">Ilustración </w:t>
      </w:r>
      <w:fldSimple w:instr=" SEQ Ilustración \* ARABIC ">
        <w:r w:rsidR="00A71D74">
          <w:rPr>
            <w:noProof/>
          </w:rPr>
          <w:t>12</w:t>
        </w:r>
      </w:fldSimple>
      <w:r>
        <w:t xml:space="preserve"> - Representación diseño</w:t>
      </w:r>
      <w:r w:rsidR="00DD42F7">
        <w:t xml:space="preserve"> del</w:t>
      </w:r>
      <w:r>
        <w:t xml:space="preserve"> físico para Fact_Llamadas112.</w:t>
      </w:r>
      <w:bookmarkEnd w:id="62"/>
    </w:p>
    <w:p w14:paraId="187481EF" w14:textId="5589F904" w:rsidR="00852AE1" w:rsidRDefault="00852AE1" w:rsidP="00852AE1">
      <w:proofErr w:type="spellStart"/>
      <w:r>
        <w:rPr>
          <w:b/>
          <w:bCs/>
        </w:rPr>
        <w:t>Fact_Infracciones_Evolucion</w:t>
      </w:r>
      <w:proofErr w:type="spellEnd"/>
      <w:r>
        <w:t>: hecho que nos permite medir el número de identificados, detenidos, denuncias, vehículos, y el recuento de los atributos anteriores diariamente.</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12"/>
        <w:gridCol w:w="2034"/>
        <w:gridCol w:w="2021"/>
        <w:gridCol w:w="2037"/>
      </w:tblGrid>
      <w:tr w:rsidR="00EB4747" w14:paraId="08423285" w14:textId="77777777" w:rsidTr="00D47B2C">
        <w:tc>
          <w:tcPr>
            <w:tcW w:w="2123" w:type="dxa"/>
          </w:tcPr>
          <w:p w14:paraId="425AD1C7" w14:textId="386BB815" w:rsidR="00EB4747" w:rsidRPr="00D47B2C" w:rsidRDefault="00EB4747" w:rsidP="00D47B2C">
            <w:pPr>
              <w:ind w:firstLine="0"/>
              <w:jc w:val="center"/>
              <w:rPr>
                <w:b/>
                <w:bCs/>
              </w:rPr>
            </w:pPr>
            <w:r w:rsidRPr="00D47B2C">
              <w:rPr>
                <w:b/>
                <w:bCs/>
              </w:rPr>
              <w:t>Nombre Campo</w:t>
            </w:r>
          </w:p>
        </w:tc>
        <w:tc>
          <w:tcPr>
            <w:tcW w:w="2123" w:type="dxa"/>
          </w:tcPr>
          <w:p w14:paraId="312E84E7" w14:textId="54E5EB8A" w:rsidR="00EB4747" w:rsidRPr="00D47B2C" w:rsidRDefault="00EB4747" w:rsidP="00D47B2C">
            <w:pPr>
              <w:ind w:firstLine="0"/>
              <w:jc w:val="center"/>
              <w:rPr>
                <w:b/>
                <w:bCs/>
              </w:rPr>
            </w:pPr>
            <w:r w:rsidRPr="00D47B2C">
              <w:rPr>
                <w:b/>
                <w:bCs/>
              </w:rPr>
              <w:t>Tipo</w:t>
            </w:r>
          </w:p>
        </w:tc>
        <w:tc>
          <w:tcPr>
            <w:tcW w:w="2124" w:type="dxa"/>
          </w:tcPr>
          <w:p w14:paraId="60AD61F1" w14:textId="00508B26" w:rsidR="00EB4747" w:rsidRPr="00D47B2C" w:rsidRDefault="00EB4747" w:rsidP="00D47B2C">
            <w:pPr>
              <w:ind w:firstLine="0"/>
              <w:jc w:val="center"/>
              <w:rPr>
                <w:b/>
                <w:bCs/>
              </w:rPr>
            </w:pPr>
            <w:r w:rsidRPr="00D47B2C">
              <w:rPr>
                <w:b/>
                <w:bCs/>
              </w:rPr>
              <w:t>Tamaño</w:t>
            </w:r>
          </w:p>
        </w:tc>
        <w:tc>
          <w:tcPr>
            <w:tcW w:w="2124" w:type="dxa"/>
          </w:tcPr>
          <w:p w14:paraId="76933416" w14:textId="5BB8243D" w:rsidR="00EB4747" w:rsidRPr="00D47B2C" w:rsidRDefault="00EB4747" w:rsidP="00D47B2C">
            <w:pPr>
              <w:ind w:firstLine="0"/>
              <w:jc w:val="center"/>
              <w:rPr>
                <w:b/>
                <w:bCs/>
              </w:rPr>
            </w:pPr>
            <w:r w:rsidRPr="00D47B2C">
              <w:rPr>
                <w:b/>
                <w:bCs/>
              </w:rPr>
              <w:t>Ejemplo</w:t>
            </w:r>
          </w:p>
        </w:tc>
      </w:tr>
      <w:tr w:rsidR="00EB4747" w14:paraId="4036C7C9" w14:textId="77777777" w:rsidTr="00D47B2C">
        <w:tc>
          <w:tcPr>
            <w:tcW w:w="2123" w:type="dxa"/>
          </w:tcPr>
          <w:p w14:paraId="6E98DBF9" w14:textId="4A14C502" w:rsidR="00EB4747" w:rsidRDefault="00EB4747" w:rsidP="00852AE1">
            <w:pPr>
              <w:ind w:firstLine="0"/>
            </w:pPr>
            <w:proofErr w:type="spellStart"/>
            <w:r>
              <w:t>PK_FK_Policia</w:t>
            </w:r>
            <w:proofErr w:type="spellEnd"/>
            <w:r>
              <w:t xml:space="preserve"> (PK)</w:t>
            </w:r>
          </w:p>
        </w:tc>
        <w:tc>
          <w:tcPr>
            <w:tcW w:w="2123" w:type="dxa"/>
          </w:tcPr>
          <w:p w14:paraId="793BE07B" w14:textId="243FDD25" w:rsidR="00EB4747" w:rsidRDefault="00EB4747" w:rsidP="00852AE1">
            <w:pPr>
              <w:ind w:firstLine="0"/>
            </w:pPr>
            <w:r>
              <w:t>Numérico</w:t>
            </w:r>
          </w:p>
        </w:tc>
        <w:tc>
          <w:tcPr>
            <w:tcW w:w="2124" w:type="dxa"/>
          </w:tcPr>
          <w:p w14:paraId="091FC6CC" w14:textId="4113AA9C" w:rsidR="00EB4747" w:rsidRDefault="00EB4747" w:rsidP="00852AE1">
            <w:pPr>
              <w:ind w:firstLine="0"/>
            </w:pPr>
            <w:r>
              <w:t>1</w:t>
            </w:r>
          </w:p>
        </w:tc>
        <w:tc>
          <w:tcPr>
            <w:tcW w:w="2124" w:type="dxa"/>
          </w:tcPr>
          <w:p w14:paraId="231A3A2E" w14:textId="2A84F82B" w:rsidR="00EB4747" w:rsidRDefault="00EB4747" w:rsidP="00852AE1">
            <w:pPr>
              <w:ind w:firstLine="0"/>
            </w:pPr>
            <w:r>
              <w:t>1</w:t>
            </w:r>
          </w:p>
        </w:tc>
      </w:tr>
      <w:tr w:rsidR="00EB4747" w14:paraId="075BFF7D" w14:textId="77777777" w:rsidTr="00D47B2C">
        <w:tc>
          <w:tcPr>
            <w:tcW w:w="2123" w:type="dxa"/>
          </w:tcPr>
          <w:p w14:paraId="109B3207" w14:textId="00443C91" w:rsidR="00EB4747" w:rsidRDefault="00EB4747" w:rsidP="00852AE1">
            <w:pPr>
              <w:ind w:firstLine="0"/>
            </w:pPr>
            <w:proofErr w:type="spellStart"/>
            <w:r>
              <w:t>PK_FK_Fecha</w:t>
            </w:r>
            <w:proofErr w:type="spellEnd"/>
            <w:r>
              <w:t xml:space="preserve"> (PK)</w:t>
            </w:r>
          </w:p>
        </w:tc>
        <w:tc>
          <w:tcPr>
            <w:tcW w:w="2123" w:type="dxa"/>
          </w:tcPr>
          <w:p w14:paraId="2CDAFF60" w14:textId="6C723227" w:rsidR="00EB4747" w:rsidRDefault="00EB4747" w:rsidP="00852AE1">
            <w:pPr>
              <w:ind w:firstLine="0"/>
            </w:pPr>
            <w:r>
              <w:t>Numérico</w:t>
            </w:r>
          </w:p>
        </w:tc>
        <w:tc>
          <w:tcPr>
            <w:tcW w:w="2124" w:type="dxa"/>
          </w:tcPr>
          <w:p w14:paraId="6883CEA1" w14:textId="73FAE871" w:rsidR="00EB4747" w:rsidRDefault="00EB4747" w:rsidP="00852AE1">
            <w:pPr>
              <w:ind w:firstLine="0"/>
            </w:pPr>
            <w:r>
              <w:t>8</w:t>
            </w:r>
          </w:p>
        </w:tc>
        <w:tc>
          <w:tcPr>
            <w:tcW w:w="2124" w:type="dxa"/>
          </w:tcPr>
          <w:p w14:paraId="239ADEA4" w14:textId="1DF043D9" w:rsidR="00EB4747" w:rsidRDefault="00EB4747" w:rsidP="00852AE1">
            <w:pPr>
              <w:ind w:firstLine="0"/>
            </w:pPr>
            <w:r>
              <w:t>20200101</w:t>
            </w:r>
          </w:p>
        </w:tc>
      </w:tr>
      <w:tr w:rsidR="00EB4747" w14:paraId="5D9B67D7" w14:textId="77777777" w:rsidTr="00D47B2C">
        <w:tc>
          <w:tcPr>
            <w:tcW w:w="2123" w:type="dxa"/>
          </w:tcPr>
          <w:p w14:paraId="6F6523F1" w14:textId="0D433898" w:rsidR="00EB4747" w:rsidRDefault="00EB4747" w:rsidP="00852AE1">
            <w:pPr>
              <w:ind w:firstLine="0"/>
            </w:pPr>
            <w:proofErr w:type="spellStart"/>
            <w:r>
              <w:t>PK_FK_Lugar</w:t>
            </w:r>
            <w:proofErr w:type="spellEnd"/>
            <w:r>
              <w:t xml:space="preserve"> (PK)</w:t>
            </w:r>
          </w:p>
        </w:tc>
        <w:tc>
          <w:tcPr>
            <w:tcW w:w="2123" w:type="dxa"/>
          </w:tcPr>
          <w:p w14:paraId="1620C3F9" w14:textId="519D8DE8" w:rsidR="00EB4747" w:rsidRDefault="00EB4747" w:rsidP="00852AE1">
            <w:pPr>
              <w:ind w:firstLine="0"/>
            </w:pPr>
            <w:r>
              <w:t>Numérico</w:t>
            </w:r>
          </w:p>
        </w:tc>
        <w:tc>
          <w:tcPr>
            <w:tcW w:w="2124" w:type="dxa"/>
          </w:tcPr>
          <w:p w14:paraId="020ADED5" w14:textId="2459D77F" w:rsidR="00EB4747" w:rsidRDefault="00EB4747" w:rsidP="00852AE1">
            <w:pPr>
              <w:ind w:firstLine="0"/>
            </w:pPr>
            <w:r>
              <w:t>5</w:t>
            </w:r>
          </w:p>
        </w:tc>
        <w:tc>
          <w:tcPr>
            <w:tcW w:w="2124" w:type="dxa"/>
          </w:tcPr>
          <w:p w14:paraId="76134DC5" w14:textId="7E970F1A" w:rsidR="00EB4747" w:rsidRDefault="00EB4747" w:rsidP="00852AE1">
            <w:pPr>
              <w:ind w:firstLine="0"/>
            </w:pPr>
            <w:r>
              <w:t>11111</w:t>
            </w:r>
          </w:p>
        </w:tc>
      </w:tr>
      <w:tr w:rsidR="00EB4747" w14:paraId="4EF54A4B" w14:textId="77777777" w:rsidTr="00D47B2C">
        <w:tc>
          <w:tcPr>
            <w:tcW w:w="2123" w:type="dxa"/>
          </w:tcPr>
          <w:p w14:paraId="2DEB9BD1" w14:textId="27A5A4A9" w:rsidR="00EB4747" w:rsidRDefault="00EB4747" w:rsidP="00852AE1">
            <w:pPr>
              <w:ind w:firstLine="0"/>
            </w:pPr>
            <w:proofErr w:type="spellStart"/>
            <w:r>
              <w:t>N_Identificados</w:t>
            </w:r>
            <w:proofErr w:type="spellEnd"/>
          </w:p>
        </w:tc>
        <w:tc>
          <w:tcPr>
            <w:tcW w:w="2123" w:type="dxa"/>
          </w:tcPr>
          <w:p w14:paraId="42C56C4E" w14:textId="1059EFA3" w:rsidR="00EB4747" w:rsidRDefault="00EB4747" w:rsidP="00852AE1">
            <w:pPr>
              <w:ind w:firstLine="0"/>
            </w:pPr>
            <w:r>
              <w:t>Numérico</w:t>
            </w:r>
          </w:p>
        </w:tc>
        <w:tc>
          <w:tcPr>
            <w:tcW w:w="2124" w:type="dxa"/>
          </w:tcPr>
          <w:p w14:paraId="2AD8BBD6" w14:textId="654AFB1B" w:rsidR="00EB4747" w:rsidRDefault="00EB4747" w:rsidP="00852AE1">
            <w:pPr>
              <w:ind w:firstLine="0"/>
            </w:pPr>
            <w:r>
              <w:t>6</w:t>
            </w:r>
          </w:p>
        </w:tc>
        <w:tc>
          <w:tcPr>
            <w:tcW w:w="2124" w:type="dxa"/>
          </w:tcPr>
          <w:p w14:paraId="57AACFDE" w14:textId="7164C2BB" w:rsidR="00EB4747" w:rsidRDefault="00EB4747" w:rsidP="00852AE1">
            <w:pPr>
              <w:ind w:firstLine="0"/>
            </w:pPr>
            <w:r>
              <w:t>1000</w:t>
            </w:r>
          </w:p>
        </w:tc>
      </w:tr>
      <w:tr w:rsidR="00EB4747" w14:paraId="17ED1AB6" w14:textId="77777777" w:rsidTr="00D47B2C">
        <w:tc>
          <w:tcPr>
            <w:tcW w:w="2123" w:type="dxa"/>
          </w:tcPr>
          <w:p w14:paraId="33300680" w14:textId="15BD2778" w:rsidR="00EB4747" w:rsidRDefault="00EB4747" w:rsidP="00852AE1">
            <w:pPr>
              <w:ind w:firstLine="0"/>
            </w:pPr>
            <w:proofErr w:type="spellStart"/>
            <w:r>
              <w:t>N_Detenidos</w:t>
            </w:r>
            <w:proofErr w:type="spellEnd"/>
          </w:p>
        </w:tc>
        <w:tc>
          <w:tcPr>
            <w:tcW w:w="2123" w:type="dxa"/>
          </w:tcPr>
          <w:p w14:paraId="54761B84" w14:textId="40E068BA" w:rsidR="00EB4747" w:rsidRDefault="00EB4747" w:rsidP="00852AE1">
            <w:pPr>
              <w:ind w:firstLine="0"/>
            </w:pPr>
            <w:r>
              <w:t>Numérico</w:t>
            </w:r>
          </w:p>
        </w:tc>
        <w:tc>
          <w:tcPr>
            <w:tcW w:w="2124" w:type="dxa"/>
          </w:tcPr>
          <w:p w14:paraId="520A6793" w14:textId="7C1E8E98" w:rsidR="00EB4747" w:rsidRDefault="00EB4747" w:rsidP="00852AE1">
            <w:pPr>
              <w:ind w:firstLine="0"/>
            </w:pPr>
            <w:r>
              <w:t>6</w:t>
            </w:r>
          </w:p>
        </w:tc>
        <w:tc>
          <w:tcPr>
            <w:tcW w:w="2124" w:type="dxa"/>
          </w:tcPr>
          <w:p w14:paraId="74345D52" w14:textId="600E1925" w:rsidR="00EB4747" w:rsidRDefault="00EB4747" w:rsidP="00852AE1">
            <w:pPr>
              <w:ind w:firstLine="0"/>
            </w:pPr>
            <w:r>
              <w:t>1000</w:t>
            </w:r>
          </w:p>
        </w:tc>
      </w:tr>
      <w:tr w:rsidR="00EB4747" w14:paraId="55304BC6" w14:textId="77777777" w:rsidTr="00D47B2C">
        <w:tc>
          <w:tcPr>
            <w:tcW w:w="2123" w:type="dxa"/>
          </w:tcPr>
          <w:p w14:paraId="0F60800A" w14:textId="11A3BCC7" w:rsidR="00EB4747" w:rsidRDefault="00EB4747" w:rsidP="00852AE1">
            <w:pPr>
              <w:ind w:firstLine="0"/>
            </w:pPr>
            <w:proofErr w:type="spellStart"/>
            <w:r>
              <w:t>N_Denuncias</w:t>
            </w:r>
            <w:proofErr w:type="spellEnd"/>
          </w:p>
        </w:tc>
        <w:tc>
          <w:tcPr>
            <w:tcW w:w="2123" w:type="dxa"/>
          </w:tcPr>
          <w:p w14:paraId="041CB942" w14:textId="384B7BB8" w:rsidR="00EB4747" w:rsidRDefault="00EB4747" w:rsidP="00852AE1">
            <w:pPr>
              <w:ind w:firstLine="0"/>
            </w:pPr>
            <w:r>
              <w:t>Numérico</w:t>
            </w:r>
          </w:p>
        </w:tc>
        <w:tc>
          <w:tcPr>
            <w:tcW w:w="2124" w:type="dxa"/>
          </w:tcPr>
          <w:p w14:paraId="5CFBC03D" w14:textId="42D61B9C" w:rsidR="00EB4747" w:rsidRDefault="00EB4747" w:rsidP="00852AE1">
            <w:pPr>
              <w:ind w:firstLine="0"/>
            </w:pPr>
            <w:r>
              <w:t>6</w:t>
            </w:r>
          </w:p>
        </w:tc>
        <w:tc>
          <w:tcPr>
            <w:tcW w:w="2124" w:type="dxa"/>
          </w:tcPr>
          <w:p w14:paraId="410AC4E5" w14:textId="05037A34" w:rsidR="00EB4747" w:rsidRDefault="00EB4747" w:rsidP="00852AE1">
            <w:pPr>
              <w:ind w:firstLine="0"/>
            </w:pPr>
            <w:r>
              <w:t>1000</w:t>
            </w:r>
          </w:p>
        </w:tc>
      </w:tr>
      <w:tr w:rsidR="00EB4747" w14:paraId="31B4A475" w14:textId="77777777" w:rsidTr="00D47B2C">
        <w:tc>
          <w:tcPr>
            <w:tcW w:w="2123" w:type="dxa"/>
          </w:tcPr>
          <w:p w14:paraId="38D7C8D1" w14:textId="083713C2" w:rsidR="00EB4747" w:rsidRDefault="00EB4747" w:rsidP="00852AE1">
            <w:pPr>
              <w:ind w:firstLine="0"/>
            </w:pPr>
            <w:proofErr w:type="spellStart"/>
            <w:r>
              <w:t>N_Vehiculos</w:t>
            </w:r>
            <w:proofErr w:type="spellEnd"/>
          </w:p>
        </w:tc>
        <w:tc>
          <w:tcPr>
            <w:tcW w:w="2123" w:type="dxa"/>
          </w:tcPr>
          <w:p w14:paraId="493FC441" w14:textId="1CDF0D1A" w:rsidR="00EB4747" w:rsidRDefault="00EB4747" w:rsidP="00852AE1">
            <w:pPr>
              <w:ind w:firstLine="0"/>
            </w:pPr>
            <w:r>
              <w:t>Numérico</w:t>
            </w:r>
          </w:p>
        </w:tc>
        <w:tc>
          <w:tcPr>
            <w:tcW w:w="2124" w:type="dxa"/>
          </w:tcPr>
          <w:p w14:paraId="2E58D2A6" w14:textId="34067091" w:rsidR="00EB4747" w:rsidRDefault="00EB4747" w:rsidP="00852AE1">
            <w:pPr>
              <w:ind w:firstLine="0"/>
            </w:pPr>
            <w:r>
              <w:t>6</w:t>
            </w:r>
          </w:p>
        </w:tc>
        <w:tc>
          <w:tcPr>
            <w:tcW w:w="2124" w:type="dxa"/>
          </w:tcPr>
          <w:p w14:paraId="2095E666" w14:textId="0EF0FA09" w:rsidR="00EB4747" w:rsidRDefault="00EB4747" w:rsidP="00852AE1">
            <w:pPr>
              <w:ind w:firstLine="0"/>
            </w:pPr>
            <w:r>
              <w:t>1000</w:t>
            </w:r>
          </w:p>
        </w:tc>
      </w:tr>
      <w:tr w:rsidR="00EB4747" w14:paraId="7028EC6D" w14:textId="77777777" w:rsidTr="00D47B2C">
        <w:tc>
          <w:tcPr>
            <w:tcW w:w="2123" w:type="dxa"/>
          </w:tcPr>
          <w:p w14:paraId="7A15E854" w14:textId="1705E213" w:rsidR="00EB4747" w:rsidRDefault="00EB4747" w:rsidP="00852AE1">
            <w:pPr>
              <w:ind w:firstLine="0"/>
            </w:pPr>
            <w:proofErr w:type="spellStart"/>
            <w:r>
              <w:t>N_Suma_Identificados</w:t>
            </w:r>
            <w:proofErr w:type="spellEnd"/>
          </w:p>
        </w:tc>
        <w:tc>
          <w:tcPr>
            <w:tcW w:w="2123" w:type="dxa"/>
          </w:tcPr>
          <w:p w14:paraId="357ED7D3" w14:textId="11686DC7" w:rsidR="00EB4747" w:rsidRDefault="00EB4747" w:rsidP="00852AE1">
            <w:pPr>
              <w:ind w:firstLine="0"/>
            </w:pPr>
            <w:r>
              <w:t>Numérico</w:t>
            </w:r>
          </w:p>
        </w:tc>
        <w:tc>
          <w:tcPr>
            <w:tcW w:w="2124" w:type="dxa"/>
          </w:tcPr>
          <w:p w14:paraId="5E2A967D" w14:textId="6E4831F3" w:rsidR="00EB4747" w:rsidRDefault="00EB4747" w:rsidP="00852AE1">
            <w:pPr>
              <w:ind w:firstLine="0"/>
            </w:pPr>
            <w:r>
              <w:t>7</w:t>
            </w:r>
          </w:p>
        </w:tc>
        <w:tc>
          <w:tcPr>
            <w:tcW w:w="2124" w:type="dxa"/>
          </w:tcPr>
          <w:p w14:paraId="22DC1546" w14:textId="487AA5D6" w:rsidR="00EB4747" w:rsidRDefault="00EB4747" w:rsidP="00852AE1">
            <w:pPr>
              <w:ind w:firstLine="0"/>
            </w:pPr>
            <w:r>
              <w:t>10000</w:t>
            </w:r>
          </w:p>
        </w:tc>
      </w:tr>
      <w:tr w:rsidR="00EB4747" w14:paraId="4CAB978E" w14:textId="77777777" w:rsidTr="00D47B2C">
        <w:tc>
          <w:tcPr>
            <w:tcW w:w="2123" w:type="dxa"/>
          </w:tcPr>
          <w:p w14:paraId="6D03152B" w14:textId="53F7E571" w:rsidR="00EB4747" w:rsidRDefault="00EB4747" w:rsidP="00852AE1">
            <w:pPr>
              <w:ind w:firstLine="0"/>
            </w:pPr>
            <w:proofErr w:type="spellStart"/>
            <w:r>
              <w:t>N_Suma_Detenidos</w:t>
            </w:r>
            <w:proofErr w:type="spellEnd"/>
          </w:p>
        </w:tc>
        <w:tc>
          <w:tcPr>
            <w:tcW w:w="2123" w:type="dxa"/>
          </w:tcPr>
          <w:p w14:paraId="2A501154" w14:textId="355598A6" w:rsidR="00EB4747" w:rsidRDefault="00EB4747" w:rsidP="00852AE1">
            <w:pPr>
              <w:ind w:firstLine="0"/>
            </w:pPr>
            <w:r>
              <w:t>Numérico</w:t>
            </w:r>
          </w:p>
        </w:tc>
        <w:tc>
          <w:tcPr>
            <w:tcW w:w="2124" w:type="dxa"/>
          </w:tcPr>
          <w:p w14:paraId="5CB57CFC" w14:textId="2FCDEEC6" w:rsidR="00EB4747" w:rsidRDefault="00EB4747" w:rsidP="00852AE1">
            <w:pPr>
              <w:ind w:firstLine="0"/>
            </w:pPr>
            <w:r>
              <w:t>7</w:t>
            </w:r>
          </w:p>
        </w:tc>
        <w:tc>
          <w:tcPr>
            <w:tcW w:w="2124" w:type="dxa"/>
          </w:tcPr>
          <w:p w14:paraId="3988B59A" w14:textId="1D048A79" w:rsidR="00EB4747" w:rsidRDefault="00EB4747" w:rsidP="00852AE1">
            <w:pPr>
              <w:ind w:firstLine="0"/>
            </w:pPr>
            <w:r>
              <w:t>10000</w:t>
            </w:r>
          </w:p>
        </w:tc>
      </w:tr>
      <w:tr w:rsidR="00EB4747" w14:paraId="04B7C622" w14:textId="77777777" w:rsidTr="00D47B2C">
        <w:tc>
          <w:tcPr>
            <w:tcW w:w="2123" w:type="dxa"/>
          </w:tcPr>
          <w:p w14:paraId="6DE20EC8" w14:textId="55C94EA6" w:rsidR="00EB4747" w:rsidRDefault="00EB4747" w:rsidP="00852AE1">
            <w:pPr>
              <w:ind w:firstLine="0"/>
            </w:pPr>
            <w:proofErr w:type="spellStart"/>
            <w:r>
              <w:lastRenderedPageBreak/>
              <w:t>N_Suma_Denuncias</w:t>
            </w:r>
            <w:proofErr w:type="spellEnd"/>
          </w:p>
        </w:tc>
        <w:tc>
          <w:tcPr>
            <w:tcW w:w="2123" w:type="dxa"/>
          </w:tcPr>
          <w:p w14:paraId="145DF396" w14:textId="4A11B61A" w:rsidR="00EB4747" w:rsidRDefault="00EB4747" w:rsidP="00852AE1">
            <w:pPr>
              <w:ind w:firstLine="0"/>
            </w:pPr>
            <w:r>
              <w:t>Numérico</w:t>
            </w:r>
          </w:p>
        </w:tc>
        <w:tc>
          <w:tcPr>
            <w:tcW w:w="2124" w:type="dxa"/>
          </w:tcPr>
          <w:p w14:paraId="73568EBE" w14:textId="2483E42E" w:rsidR="00EB4747" w:rsidRDefault="00EB4747" w:rsidP="00852AE1">
            <w:pPr>
              <w:ind w:firstLine="0"/>
            </w:pPr>
            <w:r>
              <w:t>7</w:t>
            </w:r>
          </w:p>
        </w:tc>
        <w:tc>
          <w:tcPr>
            <w:tcW w:w="2124" w:type="dxa"/>
          </w:tcPr>
          <w:p w14:paraId="5AAEF347" w14:textId="6595E2DE" w:rsidR="00EB4747" w:rsidRDefault="00EB4747" w:rsidP="00852AE1">
            <w:pPr>
              <w:ind w:firstLine="0"/>
            </w:pPr>
            <w:r>
              <w:t>10000</w:t>
            </w:r>
          </w:p>
        </w:tc>
      </w:tr>
      <w:tr w:rsidR="00EB4747" w14:paraId="1FFD3130" w14:textId="77777777" w:rsidTr="00D47B2C">
        <w:tc>
          <w:tcPr>
            <w:tcW w:w="2123" w:type="dxa"/>
          </w:tcPr>
          <w:p w14:paraId="1938C9F1" w14:textId="7ABA8F63" w:rsidR="00EB4747" w:rsidRDefault="00EB4747" w:rsidP="00852AE1">
            <w:pPr>
              <w:ind w:firstLine="0"/>
            </w:pPr>
            <w:proofErr w:type="spellStart"/>
            <w:r>
              <w:t>N_Suma_Vehiculos</w:t>
            </w:r>
            <w:proofErr w:type="spellEnd"/>
          </w:p>
        </w:tc>
        <w:tc>
          <w:tcPr>
            <w:tcW w:w="2123" w:type="dxa"/>
          </w:tcPr>
          <w:p w14:paraId="32A7CFE2" w14:textId="5C87C250" w:rsidR="00EB4747" w:rsidRDefault="00EB4747" w:rsidP="00852AE1">
            <w:pPr>
              <w:ind w:firstLine="0"/>
            </w:pPr>
            <w:r>
              <w:t>Numérico</w:t>
            </w:r>
          </w:p>
        </w:tc>
        <w:tc>
          <w:tcPr>
            <w:tcW w:w="2124" w:type="dxa"/>
          </w:tcPr>
          <w:p w14:paraId="6ADEE6D1" w14:textId="5F3661C2" w:rsidR="00EB4747" w:rsidRDefault="00EB4747" w:rsidP="00852AE1">
            <w:pPr>
              <w:ind w:firstLine="0"/>
            </w:pPr>
            <w:r>
              <w:t>7</w:t>
            </w:r>
          </w:p>
        </w:tc>
        <w:tc>
          <w:tcPr>
            <w:tcW w:w="2124" w:type="dxa"/>
          </w:tcPr>
          <w:p w14:paraId="0449D857" w14:textId="2BF42CAE" w:rsidR="00EB4747" w:rsidRDefault="00EB4747" w:rsidP="00D47B2C">
            <w:pPr>
              <w:keepNext/>
              <w:ind w:firstLine="0"/>
            </w:pPr>
            <w:r>
              <w:t>10000</w:t>
            </w:r>
          </w:p>
        </w:tc>
      </w:tr>
    </w:tbl>
    <w:p w14:paraId="2922FE2C" w14:textId="603F9770" w:rsidR="00852AE1" w:rsidRDefault="00D47B2C" w:rsidP="00D47B2C">
      <w:pPr>
        <w:pStyle w:val="Descripcin"/>
        <w:jc w:val="center"/>
      </w:pPr>
      <w:bookmarkStart w:id="63" w:name="_Toc68811281"/>
      <w:r>
        <w:t xml:space="preserve">Tabla </w:t>
      </w:r>
      <w:fldSimple w:instr=" SEQ Tabla \* ARABIC ">
        <w:r w:rsidR="002733B2">
          <w:rPr>
            <w:noProof/>
          </w:rPr>
          <w:t>35</w:t>
        </w:r>
      </w:fldSimple>
      <w:r>
        <w:t xml:space="preserve"> - Diseño físico de </w:t>
      </w:r>
      <w:proofErr w:type="spellStart"/>
      <w:r>
        <w:t>Fact_Infracciones_Evolucion</w:t>
      </w:r>
      <w:proofErr w:type="spellEnd"/>
      <w:r>
        <w:t>.</w:t>
      </w:r>
      <w:bookmarkEnd w:id="63"/>
    </w:p>
    <w:p w14:paraId="02A190B6" w14:textId="3A196BED" w:rsidR="00C86881" w:rsidRDefault="00C86881" w:rsidP="00C86881">
      <w:r>
        <w:t>El diseño que finalmente nos queda es el siguiente:</w:t>
      </w:r>
    </w:p>
    <w:p w14:paraId="0C5748E4" w14:textId="78AE330F" w:rsidR="00C86881" w:rsidRDefault="00C86881" w:rsidP="00C74418">
      <w:pPr>
        <w:keepNext/>
        <w:ind w:firstLine="0"/>
      </w:pPr>
      <w:r>
        <w:rPr>
          <w:noProof/>
        </w:rPr>
        <w:drawing>
          <wp:inline distT="0" distB="0" distL="0" distR="0" wp14:anchorId="2AE1886B" wp14:editId="6CADEF56">
            <wp:extent cx="5300330" cy="4357315"/>
            <wp:effectExtent l="0" t="0" r="0" b="5715"/>
            <wp:docPr id="10" name="Imagen 1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Aplicación&#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5309215" cy="4364619"/>
                    </a:xfrm>
                    <a:prstGeom prst="rect">
                      <a:avLst/>
                    </a:prstGeom>
                  </pic:spPr>
                </pic:pic>
              </a:graphicData>
            </a:graphic>
          </wp:inline>
        </w:drawing>
      </w:r>
    </w:p>
    <w:p w14:paraId="7C4E476C" w14:textId="0C9C7542" w:rsidR="00C86881" w:rsidRPr="00C86881" w:rsidRDefault="00C86881" w:rsidP="00C86881">
      <w:pPr>
        <w:pStyle w:val="Descripcin"/>
        <w:jc w:val="center"/>
      </w:pPr>
      <w:bookmarkStart w:id="64" w:name="_Toc68811297"/>
      <w:r>
        <w:t xml:space="preserve">Ilustración </w:t>
      </w:r>
      <w:fldSimple w:instr=" SEQ Ilustración \* ARABIC ">
        <w:r w:rsidR="00A71D74">
          <w:rPr>
            <w:noProof/>
          </w:rPr>
          <w:t>13</w:t>
        </w:r>
      </w:fldSimple>
      <w:r>
        <w:t xml:space="preserve"> - Representación del diseño físico </w:t>
      </w:r>
      <w:r w:rsidR="00DD42F7">
        <w:t>para</w:t>
      </w:r>
      <w:r>
        <w:t xml:space="preserve"> </w:t>
      </w:r>
      <w:proofErr w:type="spellStart"/>
      <w:r>
        <w:t>Fact_Infracciones_Evolucion</w:t>
      </w:r>
      <w:proofErr w:type="spellEnd"/>
      <w:r>
        <w:t>.</w:t>
      </w:r>
      <w:bookmarkEnd w:id="64"/>
    </w:p>
    <w:p w14:paraId="550EDADC" w14:textId="49AE77D1" w:rsidR="00D47B2C" w:rsidRDefault="00D47B2C" w:rsidP="00D47B2C">
      <w:proofErr w:type="spellStart"/>
      <w:r>
        <w:rPr>
          <w:b/>
          <w:bCs/>
        </w:rPr>
        <w:t>Fact_Poblacion</w:t>
      </w:r>
      <w:proofErr w:type="spellEnd"/>
      <w:r>
        <w:t>: hecho que nos permite obtener el número de habitantes que hay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3A1DAE" w14:paraId="02FE066F" w14:textId="77777777" w:rsidTr="00004D15">
        <w:tc>
          <w:tcPr>
            <w:tcW w:w="2123" w:type="dxa"/>
          </w:tcPr>
          <w:p w14:paraId="54F4D087" w14:textId="44BC6070" w:rsidR="003A1DAE" w:rsidRPr="003A1DAE" w:rsidRDefault="003A1DAE" w:rsidP="003A1DAE">
            <w:pPr>
              <w:ind w:firstLine="0"/>
              <w:jc w:val="center"/>
              <w:rPr>
                <w:b/>
                <w:bCs/>
              </w:rPr>
            </w:pPr>
            <w:r w:rsidRPr="003A1DAE">
              <w:rPr>
                <w:b/>
                <w:bCs/>
              </w:rPr>
              <w:t>Nombre Campo</w:t>
            </w:r>
          </w:p>
        </w:tc>
        <w:tc>
          <w:tcPr>
            <w:tcW w:w="2123" w:type="dxa"/>
          </w:tcPr>
          <w:p w14:paraId="4EF09FDC" w14:textId="411AA16B" w:rsidR="003A1DAE" w:rsidRPr="003A1DAE" w:rsidRDefault="003A1DAE" w:rsidP="003A1DAE">
            <w:pPr>
              <w:ind w:firstLine="0"/>
              <w:jc w:val="center"/>
              <w:rPr>
                <w:b/>
                <w:bCs/>
              </w:rPr>
            </w:pPr>
            <w:r w:rsidRPr="003A1DAE">
              <w:rPr>
                <w:b/>
                <w:bCs/>
              </w:rPr>
              <w:t>Tipo</w:t>
            </w:r>
          </w:p>
        </w:tc>
        <w:tc>
          <w:tcPr>
            <w:tcW w:w="2124" w:type="dxa"/>
          </w:tcPr>
          <w:p w14:paraId="0031AC71" w14:textId="2A05D055" w:rsidR="003A1DAE" w:rsidRPr="003A1DAE" w:rsidRDefault="003A1DAE" w:rsidP="003A1DAE">
            <w:pPr>
              <w:ind w:firstLine="0"/>
              <w:jc w:val="center"/>
              <w:rPr>
                <w:b/>
                <w:bCs/>
              </w:rPr>
            </w:pPr>
            <w:r w:rsidRPr="003A1DAE">
              <w:rPr>
                <w:b/>
                <w:bCs/>
              </w:rPr>
              <w:t>Tamaño</w:t>
            </w:r>
          </w:p>
        </w:tc>
        <w:tc>
          <w:tcPr>
            <w:tcW w:w="2124" w:type="dxa"/>
          </w:tcPr>
          <w:p w14:paraId="0CB125A6" w14:textId="6E11C2EE" w:rsidR="003A1DAE" w:rsidRPr="003A1DAE" w:rsidRDefault="003A1DAE" w:rsidP="003A1DAE">
            <w:pPr>
              <w:ind w:firstLine="0"/>
              <w:jc w:val="center"/>
              <w:rPr>
                <w:b/>
                <w:bCs/>
              </w:rPr>
            </w:pPr>
            <w:r w:rsidRPr="003A1DAE">
              <w:rPr>
                <w:b/>
                <w:bCs/>
              </w:rPr>
              <w:t>Ejemplo</w:t>
            </w:r>
          </w:p>
        </w:tc>
      </w:tr>
      <w:tr w:rsidR="003A1DAE" w14:paraId="52CA37B3" w14:textId="77777777" w:rsidTr="00004D15">
        <w:tc>
          <w:tcPr>
            <w:tcW w:w="2123" w:type="dxa"/>
          </w:tcPr>
          <w:p w14:paraId="664989DC" w14:textId="71DD75D2" w:rsidR="003A1DAE" w:rsidRDefault="003A1DAE" w:rsidP="00D47B2C">
            <w:pPr>
              <w:ind w:firstLine="0"/>
            </w:pPr>
            <w:proofErr w:type="spellStart"/>
            <w:r>
              <w:t>PK_FK_Lugar</w:t>
            </w:r>
            <w:proofErr w:type="spellEnd"/>
            <w:r>
              <w:t xml:space="preserve"> (PK)</w:t>
            </w:r>
          </w:p>
        </w:tc>
        <w:tc>
          <w:tcPr>
            <w:tcW w:w="2123" w:type="dxa"/>
          </w:tcPr>
          <w:p w14:paraId="2E3A9AB0" w14:textId="7FCDB1F8" w:rsidR="003A1DAE" w:rsidRDefault="003A1DAE" w:rsidP="00D47B2C">
            <w:pPr>
              <w:ind w:firstLine="0"/>
            </w:pPr>
            <w:r>
              <w:t>Numérico</w:t>
            </w:r>
          </w:p>
        </w:tc>
        <w:tc>
          <w:tcPr>
            <w:tcW w:w="2124" w:type="dxa"/>
          </w:tcPr>
          <w:p w14:paraId="194D2CC1" w14:textId="71591268" w:rsidR="003A1DAE" w:rsidRDefault="003A1DAE" w:rsidP="00D47B2C">
            <w:pPr>
              <w:ind w:firstLine="0"/>
            </w:pPr>
            <w:r>
              <w:t>5</w:t>
            </w:r>
          </w:p>
        </w:tc>
        <w:tc>
          <w:tcPr>
            <w:tcW w:w="2124" w:type="dxa"/>
          </w:tcPr>
          <w:p w14:paraId="40BAA149" w14:textId="0C31F4A4" w:rsidR="003A1DAE" w:rsidRDefault="003A1DAE" w:rsidP="00D47B2C">
            <w:pPr>
              <w:ind w:firstLine="0"/>
            </w:pPr>
            <w:r>
              <w:t>11111</w:t>
            </w:r>
          </w:p>
        </w:tc>
      </w:tr>
      <w:tr w:rsidR="003A1DAE" w14:paraId="5012F5E1" w14:textId="77777777" w:rsidTr="00004D15">
        <w:tc>
          <w:tcPr>
            <w:tcW w:w="2123" w:type="dxa"/>
          </w:tcPr>
          <w:p w14:paraId="32C7A120" w14:textId="6CEBDD3C" w:rsidR="003A1DAE" w:rsidRDefault="003A1DAE" w:rsidP="00D47B2C">
            <w:pPr>
              <w:ind w:firstLine="0"/>
            </w:pPr>
            <w:proofErr w:type="spellStart"/>
            <w:r>
              <w:t>N_Poblacion</w:t>
            </w:r>
            <w:proofErr w:type="spellEnd"/>
          </w:p>
        </w:tc>
        <w:tc>
          <w:tcPr>
            <w:tcW w:w="2123" w:type="dxa"/>
          </w:tcPr>
          <w:p w14:paraId="2F7D0CF6" w14:textId="7F3B49F1" w:rsidR="003A1DAE" w:rsidRDefault="003A1DAE" w:rsidP="00D47B2C">
            <w:pPr>
              <w:ind w:firstLine="0"/>
            </w:pPr>
            <w:r>
              <w:t>Numérico</w:t>
            </w:r>
          </w:p>
        </w:tc>
        <w:tc>
          <w:tcPr>
            <w:tcW w:w="2124" w:type="dxa"/>
          </w:tcPr>
          <w:p w14:paraId="6B670604" w14:textId="2090B1AB" w:rsidR="003A1DAE" w:rsidRDefault="003A1DAE" w:rsidP="00D47B2C">
            <w:pPr>
              <w:ind w:firstLine="0"/>
            </w:pPr>
            <w:r>
              <w:t>8</w:t>
            </w:r>
          </w:p>
        </w:tc>
        <w:tc>
          <w:tcPr>
            <w:tcW w:w="2124" w:type="dxa"/>
          </w:tcPr>
          <w:p w14:paraId="6A5EC0AF" w14:textId="40E0023F" w:rsidR="003A1DAE" w:rsidRDefault="003A1DAE" w:rsidP="00004D15">
            <w:pPr>
              <w:keepNext/>
              <w:ind w:firstLine="0"/>
            </w:pPr>
            <w:r>
              <w:t>6000000</w:t>
            </w:r>
          </w:p>
        </w:tc>
      </w:tr>
    </w:tbl>
    <w:p w14:paraId="45375CB9" w14:textId="0D13A557" w:rsidR="003A1DAE" w:rsidRDefault="00004D15" w:rsidP="00004D15">
      <w:pPr>
        <w:pStyle w:val="Descripcin"/>
        <w:jc w:val="center"/>
      </w:pPr>
      <w:bookmarkStart w:id="65" w:name="_Toc68811282"/>
      <w:r>
        <w:t xml:space="preserve">Tabla </w:t>
      </w:r>
      <w:fldSimple w:instr=" SEQ Tabla \* ARABIC ">
        <w:r w:rsidR="002733B2">
          <w:rPr>
            <w:noProof/>
          </w:rPr>
          <w:t>36</w:t>
        </w:r>
      </w:fldSimple>
      <w:r>
        <w:t xml:space="preserve"> - Diseño físico de</w:t>
      </w:r>
      <w:r w:rsidR="00942CC2">
        <w:t>l</w:t>
      </w:r>
      <w:r>
        <w:t xml:space="preserve"> </w:t>
      </w:r>
      <w:proofErr w:type="spellStart"/>
      <w:r>
        <w:t>Fact_Poblacion</w:t>
      </w:r>
      <w:proofErr w:type="spellEnd"/>
      <w:r>
        <w:t>.</w:t>
      </w:r>
      <w:bookmarkEnd w:id="65"/>
    </w:p>
    <w:p w14:paraId="6F322D93" w14:textId="7A477698" w:rsidR="007A2B9F" w:rsidRDefault="00C74418" w:rsidP="007A2B9F">
      <w:r>
        <w:lastRenderedPageBreak/>
        <w:t>El diseño sería el siguiente:</w:t>
      </w:r>
    </w:p>
    <w:p w14:paraId="069429A0" w14:textId="77777777" w:rsidR="00942CC2" w:rsidRDefault="00942CC2" w:rsidP="00942CC2">
      <w:pPr>
        <w:keepNext/>
        <w:ind w:firstLine="0"/>
        <w:jc w:val="center"/>
      </w:pPr>
      <w:r>
        <w:rPr>
          <w:noProof/>
        </w:rPr>
        <w:drawing>
          <wp:inline distT="0" distB="0" distL="0" distR="0" wp14:anchorId="703F0797" wp14:editId="346834D8">
            <wp:extent cx="5400040" cy="1786890"/>
            <wp:effectExtent l="0" t="0" r="0" b="381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229DA127" w14:textId="756D3230" w:rsidR="00C74418" w:rsidRPr="007A2B9F" w:rsidRDefault="00942CC2" w:rsidP="00942CC2">
      <w:pPr>
        <w:pStyle w:val="Descripcin"/>
        <w:jc w:val="center"/>
      </w:pPr>
      <w:bookmarkStart w:id="66" w:name="_Toc68811298"/>
      <w:r>
        <w:t xml:space="preserve">Ilustración </w:t>
      </w:r>
      <w:fldSimple w:instr=" SEQ Ilustración \* ARABIC ">
        <w:r w:rsidR="00A71D74">
          <w:rPr>
            <w:noProof/>
          </w:rPr>
          <w:t>14</w:t>
        </w:r>
      </w:fldSimple>
      <w:r>
        <w:t xml:space="preserve"> - Representación del diseño físico </w:t>
      </w:r>
      <w:r w:rsidR="00E879F9">
        <w:t>para</w:t>
      </w:r>
      <w:r>
        <w:t xml:space="preserve"> </w:t>
      </w:r>
      <w:proofErr w:type="spellStart"/>
      <w:r>
        <w:t>Fact_Poblacion</w:t>
      </w:r>
      <w:proofErr w:type="spellEnd"/>
      <w:r>
        <w:t>.</w:t>
      </w:r>
      <w:bookmarkEnd w:id="66"/>
    </w:p>
    <w:p w14:paraId="4C602CF6" w14:textId="0CFAC945" w:rsidR="00FE55CD" w:rsidRDefault="00FE55CD" w:rsidP="00FE55CD">
      <w:proofErr w:type="spellStart"/>
      <w:r>
        <w:rPr>
          <w:b/>
          <w:bCs/>
        </w:rPr>
        <w:t>Fact_Movilidad</w:t>
      </w:r>
      <w:proofErr w:type="spellEnd"/>
      <w:r>
        <w:t>: hecho que nos permite obtener el porcentaje de la población que se ha desplazado durante el estado de alarma, junto con la media del porcentaje mensual.</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85"/>
        <w:gridCol w:w="2075"/>
        <w:gridCol w:w="2068"/>
        <w:gridCol w:w="2076"/>
      </w:tblGrid>
      <w:tr w:rsidR="00E57AE6" w14:paraId="5DDE4E06" w14:textId="77777777" w:rsidTr="00E57AE6">
        <w:tc>
          <w:tcPr>
            <w:tcW w:w="2123" w:type="dxa"/>
          </w:tcPr>
          <w:p w14:paraId="652144A3" w14:textId="2F9A68DC" w:rsidR="00E57AE6" w:rsidRPr="00E57AE6" w:rsidRDefault="00E57AE6" w:rsidP="00E57AE6">
            <w:pPr>
              <w:ind w:firstLine="0"/>
              <w:jc w:val="center"/>
              <w:rPr>
                <w:b/>
                <w:bCs/>
              </w:rPr>
            </w:pPr>
            <w:r w:rsidRPr="00E57AE6">
              <w:rPr>
                <w:b/>
                <w:bCs/>
              </w:rPr>
              <w:t>Nombre Campo</w:t>
            </w:r>
          </w:p>
        </w:tc>
        <w:tc>
          <w:tcPr>
            <w:tcW w:w="2123" w:type="dxa"/>
          </w:tcPr>
          <w:p w14:paraId="4852FF2D" w14:textId="39E32D7F" w:rsidR="00E57AE6" w:rsidRPr="00E57AE6" w:rsidRDefault="00E57AE6" w:rsidP="00E57AE6">
            <w:pPr>
              <w:ind w:firstLine="0"/>
              <w:jc w:val="center"/>
              <w:rPr>
                <w:b/>
                <w:bCs/>
              </w:rPr>
            </w:pPr>
            <w:r w:rsidRPr="00E57AE6">
              <w:rPr>
                <w:b/>
                <w:bCs/>
              </w:rPr>
              <w:t>Tipo</w:t>
            </w:r>
          </w:p>
        </w:tc>
        <w:tc>
          <w:tcPr>
            <w:tcW w:w="2124" w:type="dxa"/>
          </w:tcPr>
          <w:p w14:paraId="331432A5" w14:textId="6BB1EF2B" w:rsidR="00E57AE6" w:rsidRPr="00E57AE6" w:rsidRDefault="00E57AE6" w:rsidP="00E57AE6">
            <w:pPr>
              <w:ind w:firstLine="0"/>
              <w:jc w:val="center"/>
              <w:rPr>
                <w:b/>
                <w:bCs/>
              </w:rPr>
            </w:pPr>
            <w:r w:rsidRPr="00E57AE6">
              <w:rPr>
                <w:b/>
                <w:bCs/>
              </w:rPr>
              <w:t>Tamaño</w:t>
            </w:r>
          </w:p>
        </w:tc>
        <w:tc>
          <w:tcPr>
            <w:tcW w:w="2124" w:type="dxa"/>
          </w:tcPr>
          <w:p w14:paraId="28E7C0DB" w14:textId="395FBBDF" w:rsidR="00E57AE6" w:rsidRPr="00E57AE6" w:rsidRDefault="00E57AE6" w:rsidP="00E57AE6">
            <w:pPr>
              <w:ind w:firstLine="0"/>
              <w:jc w:val="center"/>
              <w:rPr>
                <w:b/>
                <w:bCs/>
              </w:rPr>
            </w:pPr>
            <w:r w:rsidRPr="00E57AE6">
              <w:rPr>
                <w:b/>
                <w:bCs/>
              </w:rPr>
              <w:t>Ejemplo</w:t>
            </w:r>
          </w:p>
        </w:tc>
      </w:tr>
      <w:tr w:rsidR="00E57AE6" w14:paraId="23E1EE1D" w14:textId="77777777" w:rsidTr="00E57AE6">
        <w:tc>
          <w:tcPr>
            <w:tcW w:w="2123" w:type="dxa"/>
          </w:tcPr>
          <w:p w14:paraId="34642C6C" w14:textId="11796AF4" w:rsidR="00E57AE6" w:rsidRDefault="00E57AE6" w:rsidP="00FE55CD">
            <w:pPr>
              <w:ind w:firstLine="0"/>
            </w:pPr>
            <w:proofErr w:type="spellStart"/>
            <w:r>
              <w:t>PK_FK_Fecha</w:t>
            </w:r>
            <w:proofErr w:type="spellEnd"/>
            <w:r>
              <w:t xml:space="preserve"> (PK)</w:t>
            </w:r>
          </w:p>
        </w:tc>
        <w:tc>
          <w:tcPr>
            <w:tcW w:w="2123" w:type="dxa"/>
          </w:tcPr>
          <w:p w14:paraId="020908D3" w14:textId="6C0DB364" w:rsidR="00E57AE6" w:rsidRDefault="00E57AE6" w:rsidP="00FE55CD">
            <w:pPr>
              <w:ind w:firstLine="0"/>
            </w:pPr>
            <w:r>
              <w:t>Numérico</w:t>
            </w:r>
          </w:p>
        </w:tc>
        <w:tc>
          <w:tcPr>
            <w:tcW w:w="2124" w:type="dxa"/>
          </w:tcPr>
          <w:p w14:paraId="2FA4351C" w14:textId="64A7F30B" w:rsidR="00E57AE6" w:rsidRDefault="00E57AE6" w:rsidP="00FE55CD">
            <w:pPr>
              <w:ind w:firstLine="0"/>
            </w:pPr>
            <w:r>
              <w:t>8</w:t>
            </w:r>
          </w:p>
        </w:tc>
        <w:tc>
          <w:tcPr>
            <w:tcW w:w="2124" w:type="dxa"/>
          </w:tcPr>
          <w:p w14:paraId="49963E54" w14:textId="161F15EE" w:rsidR="00E57AE6" w:rsidRDefault="00E57AE6" w:rsidP="00FE55CD">
            <w:pPr>
              <w:ind w:firstLine="0"/>
            </w:pPr>
            <w:r>
              <w:t>20200101</w:t>
            </w:r>
          </w:p>
        </w:tc>
      </w:tr>
      <w:tr w:rsidR="00E57AE6" w14:paraId="77611B9D" w14:textId="77777777" w:rsidTr="00E57AE6">
        <w:tc>
          <w:tcPr>
            <w:tcW w:w="2123" w:type="dxa"/>
          </w:tcPr>
          <w:p w14:paraId="2D78A0F5" w14:textId="65456991" w:rsidR="00E57AE6" w:rsidRDefault="00E57AE6" w:rsidP="00FE55CD">
            <w:pPr>
              <w:ind w:firstLine="0"/>
            </w:pPr>
            <w:proofErr w:type="spellStart"/>
            <w:r>
              <w:t>PK_FK_Lugar</w:t>
            </w:r>
            <w:proofErr w:type="spellEnd"/>
            <w:r>
              <w:t xml:space="preserve"> (PK)</w:t>
            </w:r>
          </w:p>
        </w:tc>
        <w:tc>
          <w:tcPr>
            <w:tcW w:w="2123" w:type="dxa"/>
          </w:tcPr>
          <w:p w14:paraId="07C3A95B" w14:textId="5E38C62A" w:rsidR="00E57AE6" w:rsidRDefault="00E57AE6" w:rsidP="00FE55CD">
            <w:pPr>
              <w:ind w:firstLine="0"/>
            </w:pPr>
            <w:r>
              <w:t>Numérico</w:t>
            </w:r>
          </w:p>
        </w:tc>
        <w:tc>
          <w:tcPr>
            <w:tcW w:w="2124" w:type="dxa"/>
          </w:tcPr>
          <w:p w14:paraId="7844AD12" w14:textId="43171BCA" w:rsidR="00E57AE6" w:rsidRDefault="00E57AE6" w:rsidP="00FE55CD">
            <w:pPr>
              <w:ind w:firstLine="0"/>
            </w:pPr>
            <w:r>
              <w:t>5</w:t>
            </w:r>
          </w:p>
        </w:tc>
        <w:tc>
          <w:tcPr>
            <w:tcW w:w="2124" w:type="dxa"/>
          </w:tcPr>
          <w:p w14:paraId="7DB08166" w14:textId="0E13504D" w:rsidR="00E57AE6" w:rsidRDefault="00E57AE6" w:rsidP="00FE55CD">
            <w:pPr>
              <w:ind w:firstLine="0"/>
            </w:pPr>
            <w:r>
              <w:t>11111</w:t>
            </w:r>
          </w:p>
        </w:tc>
      </w:tr>
      <w:tr w:rsidR="00E57AE6" w14:paraId="5E74E2F6" w14:textId="77777777" w:rsidTr="00E57AE6">
        <w:tc>
          <w:tcPr>
            <w:tcW w:w="2123" w:type="dxa"/>
          </w:tcPr>
          <w:p w14:paraId="636D5616" w14:textId="3C0939DC" w:rsidR="00E57AE6" w:rsidRDefault="00E57AE6" w:rsidP="00FE55CD">
            <w:pPr>
              <w:ind w:firstLine="0"/>
            </w:pPr>
            <w:proofErr w:type="spellStart"/>
            <w:r>
              <w:t>N_Porcentaje</w:t>
            </w:r>
            <w:proofErr w:type="spellEnd"/>
          </w:p>
        </w:tc>
        <w:tc>
          <w:tcPr>
            <w:tcW w:w="2123" w:type="dxa"/>
          </w:tcPr>
          <w:p w14:paraId="748C742A" w14:textId="3162A14A" w:rsidR="00E57AE6" w:rsidRDefault="00E57AE6" w:rsidP="00FE55CD">
            <w:pPr>
              <w:ind w:firstLine="0"/>
            </w:pPr>
            <w:r>
              <w:t>Decimal</w:t>
            </w:r>
          </w:p>
        </w:tc>
        <w:tc>
          <w:tcPr>
            <w:tcW w:w="2124" w:type="dxa"/>
          </w:tcPr>
          <w:p w14:paraId="4B5157DB" w14:textId="6A499688" w:rsidR="00E57AE6" w:rsidRDefault="00E57AE6" w:rsidP="00FE55CD">
            <w:pPr>
              <w:ind w:firstLine="0"/>
            </w:pPr>
            <w:r>
              <w:t>(4,2)</w:t>
            </w:r>
          </w:p>
        </w:tc>
        <w:tc>
          <w:tcPr>
            <w:tcW w:w="2124" w:type="dxa"/>
          </w:tcPr>
          <w:p w14:paraId="0AA45C48" w14:textId="39C10A41" w:rsidR="00E57AE6" w:rsidRDefault="00E57AE6" w:rsidP="00FE55CD">
            <w:pPr>
              <w:ind w:firstLine="0"/>
            </w:pPr>
            <w:r>
              <w:t>99.99</w:t>
            </w:r>
          </w:p>
        </w:tc>
      </w:tr>
      <w:tr w:rsidR="00E57AE6" w14:paraId="6DBCD52D" w14:textId="77777777" w:rsidTr="00E57AE6">
        <w:tc>
          <w:tcPr>
            <w:tcW w:w="2123" w:type="dxa"/>
          </w:tcPr>
          <w:p w14:paraId="4533E909" w14:textId="41BAF176" w:rsidR="00E57AE6" w:rsidRDefault="00E57AE6" w:rsidP="00FE55CD">
            <w:pPr>
              <w:ind w:firstLine="0"/>
            </w:pPr>
            <w:proofErr w:type="spellStart"/>
            <w:r>
              <w:t>N_Media_Porcentaje</w:t>
            </w:r>
            <w:proofErr w:type="spellEnd"/>
          </w:p>
        </w:tc>
        <w:tc>
          <w:tcPr>
            <w:tcW w:w="2123" w:type="dxa"/>
          </w:tcPr>
          <w:p w14:paraId="737FC6CC" w14:textId="1950E612" w:rsidR="00E57AE6" w:rsidRDefault="00E57AE6" w:rsidP="00FE55CD">
            <w:pPr>
              <w:ind w:firstLine="0"/>
            </w:pPr>
            <w:r>
              <w:t>Decimal</w:t>
            </w:r>
          </w:p>
        </w:tc>
        <w:tc>
          <w:tcPr>
            <w:tcW w:w="2124" w:type="dxa"/>
          </w:tcPr>
          <w:p w14:paraId="07FA79B9" w14:textId="19BD0594" w:rsidR="00E57AE6" w:rsidRDefault="00E57AE6" w:rsidP="00FE55CD">
            <w:pPr>
              <w:ind w:firstLine="0"/>
            </w:pPr>
            <w:r>
              <w:t>(4,2)</w:t>
            </w:r>
          </w:p>
        </w:tc>
        <w:tc>
          <w:tcPr>
            <w:tcW w:w="2124" w:type="dxa"/>
          </w:tcPr>
          <w:p w14:paraId="2F1C5A31" w14:textId="0D8F1BCE" w:rsidR="00E57AE6" w:rsidRDefault="00E57AE6" w:rsidP="00E57AE6">
            <w:pPr>
              <w:keepNext/>
              <w:ind w:firstLine="0"/>
            </w:pPr>
            <w:r>
              <w:t>50.00</w:t>
            </w:r>
          </w:p>
        </w:tc>
      </w:tr>
    </w:tbl>
    <w:p w14:paraId="0C08183D" w14:textId="66A367FC" w:rsidR="00E57AE6" w:rsidRDefault="00E57AE6" w:rsidP="00E57AE6">
      <w:pPr>
        <w:pStyle w:val="Descripcin"/>
        <w:jc w:val="center"/>
      </w:pPr>
      <w:bookmarkStart w:id="67" w:name="_Toc68811283"/>
      <w:r>
        <w:t xml:space="preserve">Tabla </w:t>
      </w:r>
      <w:fldSimple w:instr=" SEQ Tabla \* ARABIC ">
        <w:r w:rsidR="002733B2">
          <w:rPr>
            <w:noProof/>
          </w:rPr>
          <w:t>37</w:t>
        </w:r>
      </w:fldSimple>
      <w:r>
        <w:t xml:space="preserve"> - Diseño físico de </w:t>
      </w:r>
      <w:proofErr w:type="spellStart"/>
      <w:r>
        <w:t>Fact_Movilidad</w:t>
      </w:r>
      <w:proofErr w:type="spellEnd"/>
      <w:r>
        <w:t>.</w:t>
      </w:r>
      <w:bookmarkEnd w:id="67"/>
    </w:p>
    <w:p w14:paraId="25D90E02" w14:textId="43F3563E" w:rsidR="000C0376" w:rsidRDefault="000C0376" w:rsidP="000C0376">
      <w:r>
        <w:t>El diseño resultante es el siguiente:</w:t>
      </w:r>
    </w:p>
    <w:p w14:paraId="781C2E53" w14:textId="77777777" w:rsidR="000C0376" w:rsidRDefault="000C0376" w:rsidP="000C0376">
      <w:pPr>
        <w:keepNext/>
        <w:ind w:firstLine="0"/>
        <w:jc w:val="center"/>
      </w:pPr>
      <w:r>
        <w:rPr>
          <w:noProof/>
        </w:rPr>
        <w:lastRenderedPageBreak/>
        <w:drawing>
          <wp:inline distT="0" distB="0" distL="0" distR="0" wp14:anchorId="18E12FC5" wp14:editId="5F5BE303">
            <wp:extent cx="5400040" cy="4475480"/>
            <wp:effectExtent l="0" t="0" r="0" b="1270"/>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5400040" cy="4475480"/>
                    </a:xfrm>
                    <a:prstGeom prst="rect">
                      <a:avLst/>
                    </a:prstGeom>
                  </pic:spPr>
                </pic:pic>
              </a:graphicData>
            </a:graphic>
          </wp:inline>
        </w:drawing>
      </w:r>
    </w:p>
    <w:p w14:paraId="694050C1" w14:textId="1DCE9F19" w:rsidR="000C0376" w:rsidRPr="000C0376" w:rsidRDefault="000C0376" w:rsidP="000C0376">
      <w:pPr>
        <w:pStyle w:val="Descripcin"/>
        <w:jc w:val="center"/>
      </w:pPr>
      <w:bookmarkStart w:id="68" w:name="_Toc68811299"/>
      <w:r>
        <w:t xml:space="preserve">Ilustración </w:t>
      </w:r>
      <w:fldSimple w:instr=" SEQ Ilustración \* ARABIC ">
        <w:r w:rsidR="00A71D74">
          <w:rPr>
            <w:noProof/>
          </w:rPr>
          <w:t>15</w:t>
        </w:r>
      </w:fldSimple>
      <w:r>
        <w:t xml:space="preserve"> - Representación del diseño</w:t>
      </w:r>
      <w:r w:rsidR="00176861">
        <w:t xml:space="preserve"> físico</w:t>
      </w:r>
      <w:r>
        <w:t xml:space="preserve"> </w:t>
      </w:r>
      <w:r w:rsidR="00E879F9">
        <w:t>para</w:t>
      </w:r>
      <w:r>
        <w:t xml:space="preserve"> </w:t>
      </w:r>
      <w:proofErr w:type="spellStart"/>
      <w:r>
        <w:t>Fact_Movilidad</w:t>
      </w:r>
      <w:proofErr w:type="spellEnd"/>
      <w:r>
        <w:t>.</w:t>
      </w:r>
      <w:bookmarkEnd w:id="68"/>
    </w:p>
    <w:p w14:paraId="7CD73723" w14:textId="50B71291" w:rsidR="00E57AE6" w:rsidRDefault="00E57AE6" w:rsidP="00E57AE6">
      <w:proofErr w:type="spellStart"/>
      <w:r>
        <w:rPr>
          <w:b/>
          <w:bCs/>
        </w:rPr>
        <w:t>Fact_Evitacion_Aglomeracion</w:t>
      </w:r>
      <w:proofErr w:type="spellEnd"/>
      <w:r>
        <w:t>: hecho que nos permite obtener el porcentaje de la población que ha evitado una aglomeración según la edad y la provincia, además obtenemos el máximo porcentaje de entre todos los rangos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E527FD" w14:paraId="7FC7FDEC" w14:textId="77777777" w:rsidTr="002733B2">
        <w:tc>
          <w:tcPr>
            <w:tcW w:w="2123" w:type="dxa"/>
          </w:tcPr>
          <w:p w14:paraId="28E1C5F5" w14:textId="2345661C" w:rsidR="00E527FD" w:rsidRPr="002733B2" w:rsidRDefault="00E527FD" w:rsidP="002733B2">
            <w:pPr>
              <w:ind w:firstLine="0"/>
              <w:jc w:val="center"/>
              <w:rPr>
                <w:b/>
                <w:bCs/>
              </w:rPr>
            </w:pPr>
            <w:r w:rsidRPr="002733B2">
              <w:rPr>
                <w:b/>
                <w:bCs/>
              </w:rPr>
              <w:t>Nombre Campo</w:t>
            </w:r>
          </w:p>
        </w:tc>
        <w:tc>
          <w:tcPr>
            <w:tcW w:w="2123" w:type="dxa"/>
          </w:tcPr>
          <w:p w14:paraId="78741F4B" w14:textId="5D5BD0EC" w:rsidR="00E527FD" w:rsidRPr="002733B2" w:rsidRDefault="00E527FD" w:rsidP="002733B2">
            <w:pPr>
              <w:ind w:firstLine="0"/>
              <w:jc w:val="center"/>
              <w:rPr>
                <w:b/>
                <w:bCs/>
              </w:rPr>
            </w:pPr>
            <w:r w:rsidRPr="002733B2">
              <w:rPr>
                <w:b/>
                <w:bCs/>
              </w:rPr>
              <w:t>Tipo</w:t>
            </w:r>
          </w:p>
        </w:tc>
        <w:tc>
          <w:tcPr>
            <w:tcW w:w="2124" w:type="dxa"/>
          </w:tcPr>
          <w:p w14:paraId="19E1718A" w14:textId="25F70B7C" w:rsidR="00E527FD" w:rsidRPr="002733B2" w:rsidRDefault="00E527FD" w:rsidP="002733B2">
            <w:pPr>
              <w:ind w:firstLine="0"/>
              <w:jc w:val="center"/>
              <w:rPr>
                <w:b/>
                <w:bCs/>
              </w:rPr>
            </w:pPr>
            <w:r w:rsidRPr="002733B2">
              <w:rPr>
                <w:b/>
                <w:bCs/>
              </w:rPr>
              <w:t>Tamaño</w:t>
            </w:r>
          </w:p>
        </w:tc>
        <w:tc>
          <w:tcPr>
            <w:tcW w:w="2124" w:type="dxa"/>
          </w:tcPr>
          <w:p w14:paraId="78CD872F" w14:textId="795F8917" w:rsidR="00E527FD" w:rsidRPr="002733B2" w:rsidRDefault="00E527FD" w:rsidP="002733B2">
            <w:pPr>
              <w:ind w:firstLine="0"/>
              <w:jc w:val="center"/>
              <w:rPr>
                <w:b/>
                <w:bCs/>
              </w:rPr>
            </w:pPr>
            <w:r w:rsidRPr="002733B2">
              <w:rPr>
                <w:b/>
                <w:bCs/>
              </w:rPr>
              <w:t>Ejemplo</w:t>
            </w:r>
          </w:p>
        </w:tc>
      </w:tr>
      <w:tr w:rsidR="00E527FD" w14:paraId="6BF1C715" w14:textId="77777777" w:rsidTr="002733B2">
        <w:tc>
          <w:tcPr>
            <w:tcW w:w="2123" w:type="dxa"/>
          </w:tcPr>
          <w:p w14:paraId="36653DA6" w14:textId="1873CC02" w:rsidR="00E527FD" w:rsidRDefault="00E527FD" w:rsidP="00E57AE6">
            <w:pPr>
              <w:ind w:firstLine="0"/>
            </w:pPr>
            <w:proofErr w:type="spellStart"/>
            <w:r>
              <w:t>PK_FK_Lugar</w:t>
            </w:r>
            <w:proofErr w:type="spellEnd"/>
            <w:r>
              <w:t xml:space="preserve"> (PK)</w:t>
            </w:r>
          </w:p>
        </w:tc>
        <w:tc>
          <w:tcPr>
            <w:tcW w:w="2123" w:type="dxa"/>
          </w:tcPr>
          <w:p w14:paraId="64FAC6F8" w14:textId="44FBA802" w:rsidR="00E527FD" w:rsidRDefault="00E527FD" w:rsidP="00E57AE6">
            <w:pPr>
              <w:ind w:firstLine="0"/>
            </w:pPr>
            <w:r>
              <w:t>Numérico</w:t>
            </w:r>
          </w:p>
        </w:tc>
        <w:tc>
          <w:tcPr>
            <w:tcW w:w="2124" w:type="dxa"/>
          </w:tcPr>
          <w:p w14:paraId="03B004BE" w14:textId="05692F3E" w:rsidR="00E527FD" w:rsidRDefault="00E527FD" w:rsidP="00E57AE6">
            <w:pPr>
              <w:ind w:firstLine="0"/>
            </w:pPr>
            <w:r>
              <w:t>5</w:t>
            </w:r>
          </w:p>
        </w:tc>
        <w:tc>
          <w:tcPr>
            <w:tcW w:w="2124" w:type="dxa"/>
          </w:tcPr>
          <w:p w14:paraId="12B2AF0A" w14:textId="2114E767" w:rsidR="00E527FD" w:rsidRDefault="00E527FD" w:rsidP="00E57AE6">
            <w:pPr>
              <w:ind w:firstLine="0"/>
            </w:pPr>
            <w:r>
              <w:t>11111</w:t>
            </w:r>
          </w:p>
        </w:tc>
      </w:tr>
      <w:tr w:rsidR="00E527FD" w14:paraId="4D32A2EA" w14:textId="77777777" w:rsidTr="002733B2">
        <w:tc>
          <w:tcPr>
            <w:tcW w:w="2123" w:type="dxa"/>
          </w:tcPr>
          <w:p w14:paraId="356F502A" w14:textId="6EC36F36" w:rsidR="00E527FD" w:rsidRDefault="00E527FD" w:rsidP="00E57AE6">
            <w:pPr>
              <w:ind w:firstLine="0"/>
            </w:pPr>
            <w:proofErr w:type="spellStart"/>
            <w:r>
              <w:t>PK_FK_GrupoEdad</w:t>
            </w:r>
            <w:proofErr w:type="spellEnd"/>
            <w:r>
              <w:t xml:space="preserve"> (PK)</w:t>
            </w:r>
          </w:p>
        </w:tc>
        <w:tc>
          <w:tcPr>
            <w:tcW w:w="2123" w:type="dxa"/>
          </w:tcPr>
          <w:p w14:paraId="0A632584" w14:textId="1ADE38A1" w:rsidR="00E527FD" w:rsidRDefault="00E527FD" w:rsidP="00E57AE6">
            <w:pPr>
              <w:ind w:firstLine="0"/>
            </w:pPr>
            <w:r>
              <w:t>Numérico</w:t>
            </w:r>
          </w:p>
        </w:tc>
        <w:tc>
          <w:tcPr>
            <w:tcW w:w="2124" w:type="dxa"/>
          </w:tcPr>
          <w:p w14:paraId="18A2ECA8" w14:textId="5A2F3794" w:rsidR="00E527FD" w:rsidRDefault="00E527FD" w:rsidP="00E57AE6">
            <w:pPr>
              <w:ind w:firstLine="0"/>
            </w:pPr>
            <w:r>
              <w:t>1</w:t>
            </w:r>
          </w:p>
        </w:tc>
        <w:tc>
          <w:tcPr>
            <w:tcW w:w="2124" w:type="dxa"/>
          </w:tcPr>
          <w:p w14:paraId="3D5DA93F" w14:textId="6074005B" w:rsidR="00E527FD" w:rsidRDefault="00E527FD" w:rsidP="00E57AE6">
            <w:pPr>
              <w:ind w:firstLine="0"/>
            </w:pPr>
            <w:r>
              <w:t>1</w:t>
            </w:r>
          </w:p>
        </w:tc>
      </w:tr>
      <w:tr w:rsidR="00E527FD" w14:paraId="5C756B11" w14:textId="77777777" w:rsidTr="002733B2">
        <w:tc>
          <w:tcPr>
            <w:tcW w:w="2123" w:type="dxa"/>
          </w:tcPr>
          <w:p w14:paraId="2AA0BA5C" w14:textId="3B070963" w:rsidR="00E527FD" w:rsidRDefault="00E527FD" w:rsidP="00E57AE6">
            <w:pPr>
              <w:ind w:firstLine="0"/>
            </w:pPr>
            <w:proofErr w:type="spellStart"/>
            <w:r>
              <w:t>N_Porcentaje</w:t>
            </w:r>
            <w:proofErr w:type="spellEnd"/>
          </w:p>
        </w:tc>
        <w:tc>
          <w:tcPr>
            <w:tcW w:w="2123" w:type="dxa"/>
          </w:tcPr>
          <w:p w14:paraId="731A1C9B" w14:textId="1A8B0CF4" w:rsidR="00E527FD" w:rsidRDefault="00E527FD" w:rsidP="00E57AE6">
            <w:pPr>
              <w:ind w:firstLine="0"/>
            </w:pPr>
            <w:r>
              <w:t>Decimal</w:t>
            </w:r>
          </w:p>
        </w:tc>
        <w:tc>
          <w:tcPr>
            <w:tcW w:w="2124" w:type="dxa"/>
          </w:tcPr>
          <w:p w14:paraId="4BC8678F" w14:textId="7EE27EA4" w:rsidR="00E527FD" w:rsidRDefault="00E527FD" w:rsidP="00E57AE6">
            <w:pPr>
              <w:ind w:firstLine="0"/>
            </w:pPr>
            <w:r>
              <w:t>(4,2)</w:t>
            </w:r>
          </w:p>
        </w:tc>
        <w:tc>
          <w:tcPr>
            <w:tcW w:w="2124" w:type="dxa"/>
          </w:tcPr>
          <w:p w14:paraId="6239BF86" w14:textId="23A32B2A" w:rsidR="00E527FD" w:rsidRDefault="00E527FD" w:rsidP="00E57AE6">
            <w:pPr>
              <w:ind w:firstLine="0"/>
            </w:pPr>
            <w:r>
              <w:t>99.99</w:t>
            </w:r>
          </w:p>
        </w:tc>
      </w:tr>
      <w:tr w:rsidR="00E527FD" w14:paraId="3B73383B" w14:textId="77777777" w:rsidTr="002733B2">
        <w:tc>
          <w:tcPr>
            <w:tcW w:w="2123" w:type="dxa"/>
          </w:tcPr>
          <w:p w14:paraId="1F9960E4" w14:textId="460EB18A" w:rsidR="00E527FD" w:rsidRDefault="00E527FD" w:rsidP="00E57AE6">
            <w:pPr>
              <w:ind w:firstLine="0"/>
            </w:pPr>
            <w:proofErr w:type="spellStart"/>
            <w:r>
              <w:t>N_Max_Porcentaje</w:t>
            </w:r>
            <w:proofErr w:type="spellEnd"/>
          </w:p>
        </w:tc>
        <w:tc>
          <w:tcPr>
            <w:tcW w:w="2123" w:type="dxa"/>
          </w:tcPr>
          <w:p w14:paraId="5A26CC04" w14:textId="3E08D240" w:rsidR="00E527FD" w:rsidRDefault="00E527FD" w:rsidP="00E57AE6">
            <w:pPr>
              <w:ind w:firstLine="0"/>
            </w:pPr>
            <w:r>
              <w:t>Decima</w:t>
            </w:r>
          </w:p>
        </w:tc>
        <w:tc>
          <w:tcPr>
            <w:tcW w:w="2124" w:type="dxa"/>
          </w:tcPr>
          <w:p w14:paraId="1D6D9058" w14:textId="525E7303" w:rsidR="00E527FD" w:rsidRDefault="00E527FD" w:rsidP="00E57AE6">
            <w:pPr>
              <w:ind w:firstLine="0"/>
            </w:pPr>
            <w:r>
              <w:t>(4,2)</w:t>
            </w:r>
          </w:p>
        </w:tc>
        <w:tc>
          <w:tcPr>
            <w:tcW w:w="2124" w:type="dxa"/>
          </w:tcPr>
          <w:p w14:paraId="0F47401C" w14:textId="7D00BBB3" w:rsidR="00E527FD" w:rsidRDefault="00E527FD" w:rsidP="002733B2">
            <w:pPr>
              <w:keepNext/>
              <w:ind w:firstLine="0"/>
            </w:pPr>
            <w:r>
              <w:t>99.99</w:t>
            </w:r>
          </w:p>
        </w:tc>
      </w:tr>
    </w:tbl>
    <w:p w14:paraId="537F35D6" w14:textId="1D4B9A99" w:rsidR="00D92420" w:rsidRDefault="002733B2" w:rsidP="002733B2">
      <w:pPr>
        <w:pStyle w:val="Descripcin"/>
        <w:jc w:val="center"/>
      </w:pPr>
      <w:bookmarkStart w:id="69" w:name="_Toc68811284"/>
      <w:r>
        <w:t xml:space="preserve">Tabla </w:t>
      </w:r>
      <w:fldSimple w:instr=" SEQ Tabla \* ARABIC ">
        <w:r>
          <w:rPr>
            <w:noProof/>
          </w:rPr>
          <w:t>38</w:t>
        </w:r>
      </w:fldSimple>
      <w:r>
        <w:t xml:space="preserve"> - Diseño físico de </w:t>
      </w:r>
      <w:proofErr w:type="spellStart"/>
      <w:r>
        <w:t>Fact_Evitacion_Aglomeracion</w:t>
      </w:r>
      <w:proofErr w:type="spellEnd"/>
      <w:r>
        <w:t>.</w:t>
      </w:r>
      <w:bookmarkEnd w:id="69"/>
    </w:p>
    <w:p w14:paraId="7876A8C9" w14:textId="61754771" w:rsidR="00A71D74" w:rsidRDefault="00A71D74" w:rsidP="00A71D74">
      <w:r>
        <w:t>El diseño resultante sería el siguiente:</w:t>
      </w:r>
    </w:p>
    <w:p w14:paraId="77AA5327" w14:textId="77777777" w:rsidR="00A71D74" w:rsidRDefault="00A71D74" w:rsidP="00A71D74">
      <w:pPr>
        <w:keepNext/>
        <w:ind w:firstLine="0"/>
        <w:jc w:val="center"/>
      </w:pPr>
      <w:r>
        <w:rPr>
          <w:noProof/>
        </w:rPr>
        <w:lastRenderedPageBreak/>
        <w:drawing>
          <wp:inline distT="0" distB="0" distL="0" distR="0" wp14:anchorId="1ABA2059" wp14:editId="74C3C649">
            <wp:extent cx="5400040" cy="4475480"/>
            <wp:effectExtent l="0" t="0" r="0" b="1270"/>
            <wp:docPr id="17" name="Imagen 1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5400040" cy="4475480"/>
                    </a:xfrm>
                    <a:prstGeom prst="rect">
                      <a:avLst/>
                    </a:prstGeom>
                  </pic:spPr>
                </pic:pic>
              </a:graphicData>
            </a:graphic>
          </wp:inline>
        </w:drawing>
      </w:r>
    </w:p>
    <w:p w14:paraId="6B429456" w14:textId="5D9D5BC4" w:rsidR="00A71D74" w:rsidRPr="00A71D74" w:rsidRDefault="00A71D74" w:rsidP="00A71D74">
      <w:pPr>
        <w:pStyle w:val="Descripcin"/>
        <w:jc w:val="center"/>
      </w:pPr>
      <w:bookmarkStart w:id="70" w:name="_Toc68811300"/>
      <w:r>
        <w:t xml:space="preserve">Ilustración </w:t>
      </w:r>
      <w:fldSimple w:instr=" SEQ Ilustración \* ARABIC ">
        <w:r>
          <w:rPr>
            <w:noProof/>
          </w:rPr>
          <w:t>16</w:t>
        </w:r>
      </w:fldSimple>
      <w:r>
        <w:t xml:space="preserve"> - Representación del diseño</w:t>
      </w:r>
      <w:r w:rsidR="00176861">
        <w:t xml:space="preserve"> </w:t>
      </w:r>
      <w:r w:rsidR="00E879F9">
        <w:t>físico</w:t>
      </w:r>
      <w:r>
        <w:t xml:space="preserve"> </w:t>
      </w:r>
      <w:r w:rsidR="00E879F9">
        <w:t>para</w:t>
      </w:r>
      <w:r>
        <w:t xml:space="preserve"> </w:t>
      </w:r>
      <w:proofErr w:type="spellStart"/>
      <w:r>
        <w:t>Fact_Evitacion_Aglomeracion</w:t>
      </w:r>
      <w:proofErr w:type="spellEnd"/>
      <w:r>
        <w:t>.</w:t>
      </w:r>
      <w:bookmarkEnd w:id="70"/>
    </w:p>
    <w:p w14:paraId="66D0267D" w14:textId="4CD04ABB" w:rsidR="00EB36BC" w:rsidRPr="00EB36BC" w:rsidRDefault="00175FE4" w:rsidP="00DE5DA5">
      <w:r>
        <w:t xml:space="preserve"> </w:t>
      </w:r>
    </w:p>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71" w:name="_Toc68811121"/>
            <w:r w:rsidRPr="00E32D2A">
              <w:t>Bibliografía</w:t>
            </w:r>
            <w:bookmarkEnd w:id="71"/>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36"/>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26FF18" w14:textId="77777777" w:rsidR="002C3D09" w:rsidRDefault="002C3D09" w:rsidP="004D1002">
      <w:pPr>
        <w:spacing w:before="0" w:after="0" w:line="240" w:lineRule="auto"/>
      </w:pPr>
      <w:r>
        <w:separator/>
      </w:r>
    </w:p>
  </w:endnote>
  <w:endnote w:type="continuationSeparator" w:id="0">
    <w:p w14:paraId="19A46643" w14:textId="77777777" w:rsidR="002C3D09" w:rsidRDefault="002C3D09"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DD42F7" w:rsidRDefault="00DD42F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Content>
      <w:p w14:paraId="5890DAF0" w14:textId="77777777" w:rsidR="00DD42F7" w:rsidRPr="008F2239" w:rsidRDefault="00DD42F7" w:rsidP="008B6CC2">
        <w:pPr>
          <w:pStyle w:val="Piedepgina"/>
          <w:jc w:val="center"/>
        </w:pPr>
      </w:p>
    </w:sdtContent>
  </w:sdt>
  <w:p w14:paraId="482C1935" w14:textId="77777777" w:rsidR="00DD42F7" w:rsidRDefault="00DD42F7"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DD42F7" w:rsidRDefault="00DD42F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B5A2D" w14:textId="77777777" w:rsidR="002C3D09" w:rsidRDefault="002C3D09" w:rsidP="004D1002">
      <w:pPr>
        <w:spacing w:before="0" w:after="0" w:line="240" w:lineRule="auto"/>
      </w:pPr>
      <w:r>
        <w:separator/>
      </w:r>
    </w:p>
  </w:footnote>
  <w:footnote w:type="continuationSeparator" w:id="0">
    <w:p w14:paraId="7DE684B8" w14:textId="77777777" w:rsidR="002C3D09" w:rsidRDefault="002C3D09"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DD42F7" w:rsidRDefault="00DD42F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DD42F7" w:rsidRDefault="00DD42F7" w:rsidP="00835E41">
    <w:pPr>
      <w:pStyle w:val="Encabezado"/>
      <w:ind w:firstLine="0"/>
    </w:pPr>
    <w:r>
      <w:tab/>
    </w:r>
    <w:r>
      <w:tab/>
    </w:r>
    <w:sdt>
      <w:sdtPr>
        <w:id w:val="92364291"/>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p w14:paraId="37F9DCDD" w14:textId="77777777" w:rsidR="00DD42F7" w:rsidRDefault="00DD42F7"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DD42F7" w:rsidRDefault="00DD42F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DD42F7" w:rsidRDefault="00DD42F7">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DD42F7" w:rsidRDefault="00DD42F7" w:rsidP="00835E41">
    <w:pPr>
      <w:pStyle w:val="Encabezado"/>
      <w:ind w:firstLine="0"/>
    </w:pPr>
    <w:r>
      <w:tab/>
    </w:r>
    <w:r>
      <w:tab/>
    </w:r>
  </w:p>
  <w:p w14:paraId="7754A012" w14:textId="77777777" w:rsidR="00DD42F7" w:rsidRDefault="00DD42F7"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DD42F7" w:rsidRDefault="00DD42F7" w:rsidP="005D4FDA">
    <w:pPr>
      <w:pStyle w:val="Encabezado"/>
      <w:ind w:firstLine="0"/>
      <w:jc w:val="right"/>
    </w:pPr>
    <w:r>
      <w:t>Diseño y uso de bases de datos analíticas</w:t>
    </w:r>
    <w:r>
      <w:tab/>
      <w:t xml:space="preserve"> </w:t>
    </w:r>
    <w:sdt>
      <w:sdtPr>
        <w:id w:val="704918764"/>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42CC335D" w14:textId="77777777" w:rsidR="00DD42F7" w:rsidRDefault="00DD42F7"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DD42F7" w:rsidRDefault="00DD42F7" w:rsidP="005D4FDA">
    <w:pPr>
      <w:pStyle w:val="Encabezado"/>
      <w:ind w:firstLine="0"/>
      <w:jc w:val="right"/>
    </w:pPr>
    <w:r>
      <w:t xml:space="preserve">Bibliografía </w:t>
    </w:r>
    <w:sdt>
      <w:sdtPr>
        <w:id w:val="-19808739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DD42F7" w:rsidRDefault="00DD42F7"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473D"/>
    <w:multiLevelType w:val="hybridMultilevel"/>
    <w:tmpl w:val="5988111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AB915F2"/>
    <w:multiLevelType w:val="hybridMultilevel"/>
    <w:tmpl w:val="3EC69BD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109F63A4"/>
    <w:multiLevelType w:val="hybridMultilevel"/>
    <w:tmpl w:val="C688C16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DA95F5B"/>
    <w:multiLevelType w:val="hybridMultilevel"/>
    <w:tmpl w:val="BCF483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31DB5AEE"/>
    <w:multiLevelType w:val="hybridMultilevel"/>
    <w:tmpl w:val="56FC86F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38B408BB"/>
    <w:multiLevelType w:val="hybridMultilevel"/>
    <w:tmpl w:val="38E285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545916D2"/>
    <w:multiLevelType w:val="hybridMultilevel"/>
    <w:tmpl w:val="375AD4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546C765A"/>
    <w:multiLevelType w:val="hybridMultilevel"/>
    <w:tmpl w:val="7AC8C2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4"/>
  </w:num>
  <w:num w:numId="2">
    <w:abstractNumId w:val="10"/>
  </w:num>
  <w:num w:numId="3">
    <w:abstractNumId w:val="3"/>
  </w:num>
  <w:num w:numId="4">
    <w:abstractNumId w:val="7"/>
  </w:num>
  <w:num w:numId="5">
    <w:abstractNumId w:val="5"/>
  </w:num>
  <w:num w:numId="6">
    <w:abstractNumId w:val="0"/>
  </w:num>
  <w:num w:numId="7">
    <w:abstractNumId w:val="9"/>
  </w:num>
  <w:num w:numId="8">
    <w:abstractNumId w:val="1"/>
  </w:num>
  <w:num w:numId="9">
    <w:abstractNumId w:val="6"/>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E1C"/>
    <w:rsid w:val="00002346"/>
    <w:rsid w:val="0000258A"/>
    <w:rsid w:val="0000332A"/>
    <w:rsid w:val="00004D15"/>
    <w:rsid w:val="0001008A"/>
    <w:rsid w:val="00010E62"/>
    <w:rsid w:val="00015551"/>
    <w:rsid w:val="00020662"/>
    <w:rsid w:val="00021065"/>
    <w:rsid w:val="000223C1"/>
    <w:rsid w:val="00022DA5"/>
    <w:rsid w:val="000244EE"/>
    <w:rsid w:val="00026243"/>
    <w:rsid w:val="00027B08"/>
    <w:rsid w:val="00030BF4"/>
    <w:rsid w:val="00031EC4"/>
    <w:rsid w:val="000376BB"/>
    <w:rsid w:val="00040D43"/>
    <w:rsid w:val="000425A6"/>
    <w:rsid w:val="0004273B"/>
    <w:rsid w:val="000431FB"/>
    <w:rsid w:val="0004432C"/>
    <w:rsid w:val="000443D9"/>
    <w:rsid w:val="00044A3B"/>
    <w:rsid w:val="00045555"/>
    <w:rsid w:val="0004562D"/>
    <w:rsid w:val="00046548"/>
    <w:rsid w:val="00046A61"/>
    <w:rsid w:val="000478FD"/>
    <w:rsid w:val="00047C4A"/>
    <w:rsid w:val="00047C96"/>
    <w:rsid w:val="00047F3D"/>
    <w:rsid w:val="00053209"/>
    <w:rsid w:val="00053711"/>
    <w:rsid w:val="00056579"/>
    <w:rsid w:val="0006009E"/>
    <w:rsid w:val="00060C1E"/>
    <w:rsid w:val="00062643"/>
    <w:rsid w:val="00063C62"/>
    <w:rsid w:val="000661CF"/>
    <w:rsid w:val="0006707B"/>
    <w:rsid w:val="00067B01"/>
    <w:rsid w:val="00072DC8"/>
    <w:rsid w:val="00074581"/>
    <w:rsid w:val="00076770"/>
    <w:rsid w:val="0007713E"/>
    <w:rsid w:val="00077E00"/>
    <w:rsid w:val="00081989"/>
    <w:rsid w:val="00082900"/>
    <w:rsid w:val="00084DBC"/>
    <w:rsid w:val="0009370A"/>
    <w:rsid w:val="000955E9"/>
    <w:rsid w:val="00096297"/>
    <w:rsid w:val="000A0953"/>
    <w:rsid w:val="000A0C4C"/>
    <w:rsid w:val="000A1E0B"/>
    <w:rsid w:val="000A1E9B"/>
    <w:rsid w:val="000A257A"/>
    <w:rsid w:val="000A6461"/>
    <w:rsid w:val="000B1979"/>
    <w:rsid w:val="000B210D"/>
    <w:rsid w:val="000B49BE"/>
    <w:rsid w:val="000B5AB0"/>
    <w:rsid w:val="000B725F"/>
    <w:rsid w:val="000C0376"/>
    <w:rsid w:val="000C09B5"/>
    <w:rsid w:val="000C0CE3"/>
    <w:rsid w:val="000C5461"/>
    <w:rsid w:val="000C7213"/>
    <w:rsid w:val="000C740A"/>
    <w:rsid w:val="000D03CE"/>
    <w:rsid w:val="000D09A6"/>
    <w:rsid w:val="000D11BD"/>
    <w:rsid w:val="000D4063"/>
    <w:rsid w:val="000E00B9"/>
    <w:rsid w:val="000E2FF0"/>
    <w:rsid w:val="000E3401"/>
    <w:rsid w:val="000E4465"/>
    <w:rsid w:val="000E60AC"/>
    <w:rsid w:val="000F1B6A"/>
    <w:rsid w:val="000F2413"/>
    <w:rsid w:val="000F77FA"/>
    <w:rsid w:val="000F7B0B"/>
    <w:rsid w:val="0010058E"/>
    <w:rsid w:val="0010312F"/>
    <w:rsid w:val="00106466"/>
    <w:rsid w:val="00110414"/>
    <w:rsid w:val="0011105C"/>
    <w:rsid w:val="00111D59"/>
    <w:rsid w:val="0011260A"/>
    <w:rsid w:val="00113640"/>
    <w:rsid w:val="001141DE"/>
    <w:rsid w:val="00114B07"/>
    <w:rsid w:val="001150F4"/>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52972"/>
    <w:rsid w:val="001538E8"/>
    <w:rsid w:val="00154A62"/>
    <w:rsid w:val="00156378"/>
    <w:rsid w:val="0016344A"/>
    <w:rsid w:val="0016384F"/>
    <w:rsid w:val="00166E55"/>
    <w:rsid w:val="00167600"/>
    <w:rsid w:val="00167C8A"/>
    <w:rsid w:val="00170F18"/>
    <w:rsid w:val="001736A3"/>
    <w:rsid w:val="00175FE4"/>
    <w:rsid w:val="001762DD"/>
    <w:rsid w:val="00176861"/>
    <w:rsid w:val="001807C7"/>
    <w:rsid w:val="00180CE0"/>
    <w:rsid w:val="00183798"/>
    <w:rsid w:val="00187CE9"/>
    <w:rsid w:val="00190811"/>
    <w:rsid w:val="00190E0A"/>
    <w:rsid w:val="00191EFD"/>
    <w:rsid w:val="0019380B"/>
    <w:rsid w:val="00194BEC"/>
    <w:rsid w:val="001A04B7"/>
    <w:rsid w:val="001A09F5"/>
    <w:rsid w:val="001A0EE0"/>
    <w:rsid w:val="001A1E42"/>
    <w:rsid w:val="001A2639"/>
    <w:rsid w:val="001A37A3"/>
    <w:rsid w:val="001A3DA9"/>
    <w:rsid w:val="001A5296"/>
    <w:rsid w:val="001B0F20"/>
    <w:rsid w:val="001B16FB"/>
    <w:rsid w:val="001B277A"/>
    <w:rsid w:val="001B3261"/>
    <w:rsid w:val="001B50B0"/>
    <w:rsid w:val="001B62BD"/>
    <w:rsid w:val="001B6FAC"/>
    <w:rsid w:val="001B774C"/>
    <w:rsid w:val="001B7DE0"/>
    <w:rsid w:val="001C33FE"/>
    <w:rsid w:val="001C4543"/>
    <w:rsid w:val="001C5BFC"/>
    <w:rsid w:val="001C6CB2"/>
    <w:rsid w:val="001C6D07"/>
    <w:rsid w:val="001C7EEE"/>
    <w:rsid w:val="001D0676"/>
    <w:rsid w:val="001D516F"/>
    <w:rsid w:val="001D6AA2"/>
    <w:rsid w:val="001D6B01"/>
    <w:rsid w:val="001D6CF3"/>
    <w:rsid w:val="001E5822"/>
    <w:rsid w:val="001E7705"/>
    <w:rsid w:val="001F0D96"/>
    <w:rsid w:val="001F22BF"/>
    <w:rsid w:val="001F2A30"/>
    <w:rsid w:val="001F6DB5"/>
    <w:rsid w:val="00201683"/>
    <w:rsid w:val="002027AA"/>
    <w:rsid w:val="002061D5"/>
    <w:rsid w:val="0021331E"/>
    <w:rsid w:val="00215250"/>
    <w:rsid w:val="0021606A"/>
    <w:rsid w:val="002172EF"/>
    <w:rsid w:val="0023198D"/>
    <w:rsid w:val="00232436"/>
    <w:rsid w:val="00232880"/>
    <w:rsid w:val="002333E4"/>
    <w:rsid w:val="0023563D"/>
    <w:rsid w:val="002358FA"/>
    <w:rsid w:val="0024098B"/>
    <w:rsid w:val="00245182"/>
    <w:rsid w:val="00247BBA"/>
    <w:rsid w:val="002504D2"/>
    <w:rsid w:val="0025236C"/>
    <w:rsid w:val="002524BD"/>
    <w:rsid w:val="0025370C"/>
    <w:rsid w:val="00256E9C"/>
    <w:rsid w:val="002575FD"/>
    <w:rsid w:val="00260FD8"/>
    <w:rsid w:val="00262F47"/>
    <w:rsid w:val="00270989"/>
    <w:rsid w:val="002733B2"/>
    <w:rsid w:val="00274582"/>
    <w:rsid w:val="00274652"/>
    <w:rsid w:val="00277118"/>
    <w:rsid w:val="00281D49"/>
    <w:rsid w:val="002835B5"/>
    <w:rsid w:val="00284F36"/>
    <w:rsid w:val="00287D04"/>
    <w:rsid w:val="00290497"/>
    <w:rsid w:val="00295763"/>
    <w:rsid w:val="002A3346"/>
    <w:rsid w:val="002A3B22"/>
    <w:rsid w:val="002A44CA"/>
    <w:rsid w:val="002A5E66"/>
    <w:rsid w:val="002A7387"/>
    <w:rsid w:val="002B2FA0"/>
    <w:rsid w:val="002B6B36"/>
    <w:rsid w:val="002C0746"/>
    <w:rsid w:val="002C083D"/>
    <w:rsid w:val="002C0C20"/>
    <w:rsid w:val="002C2D5F"/>
    <w:rsid w:val="002C3D09"/>
    <w:rsid w:val="002C43E8"/>
    <w:rsid w:val="002C4F39"/>
    <w:rsid w:val="002C5D27"/>
    <w:rsid w:val="002C6553"/>
    <w:rsid w:val="002D190D"/>
    <w:rsid w:val="002D1B83"/>
    <w:rsid w:val="002D2A5F"/>
    <w:rsid w:val="002D5F4C"/>
    <w:rsid w:val="002E0EC3"/>
    <w:rsid w:val="002E289A"/>
    <w:rsid w:val="002E37C5"/>
    <w:rsid w:val="002E3E4E"/>
    <w:rsid w:val="002E4231"/>
    <w:rsid w:val="002E485C"/>
    <w:rsid w:val="002E74C5"/>
    <w:rsid w:val="002E74DE"/>
    <w:rsid w:val="002F0929"/>
    <w:rsid w:val="002F1830"/>
    <w:rsid w:val="002F2E08"/>
    <w:rsid w:val="002F54BF"/>
    <w:rsid w:val="002F6562"/>
    <w:rsid w:val="002F66BE"/>
    <w:rsid w:val="002F7D2D"/>
    <w:rsid w:val="003043E7"/>
    <w:rsid w:val="0030444C"/>
    <w:rsid w:val="00305C3F"/>
    <w:rsid w:val="00307ABC"/>
    <w:rsid w:val="00310B1A"/>
    <w:rsid w:val="00312507"/>
    <w:rsid w:val="00312806"/>
    <w:rsid w:val="003137E8"/>
    <w:rsid w:val="0031483E"/>
    <w:rsid w:val="00316E51"/>
    <w:rsid w:val="00321CD0"/>
    <w:rsid w:val="00321FC8"/>
    <w:rsid w:val="00322AB3"/>
    <w:rsid w:val="00322AFE"/>
    <w:rsid w:val="0032499B"/>
    <w:rsid w:val="00326D42"/>
    <w:rsid w:val="0032741B"/>
    <w:rsid w:val="00327B7F"/>
    <w:rsid w:val="00327FFB"/>
    <w:rsid w:val="00334B62"/>
    <w:rsid w:val="00342B91"/>
    <w:rsid w:val="00343732"/>
    <w:rsid w:val="00343829"/>
    <w:rsid w:val="003475C5"/>
    <w:rsid w:val="003479B7"/>
    <w:rsid w:val="00350133"/>
    <w:rsid w:val="00350657"/>
    <w:rsid w:val="00354A53"/>
    <w:rsid w:val="00354B95"/>
    <w:rsid w:val="0035591B"/>
    <w:rsid w:val="0036108C"/>
    <w:rsid w:val="00361A72"/>
    <w:rsid w:val="00362875"/>
    <w:rsid w:val="00362AED"/>
    <w:rsid w:val="00363906"/>
    <w:rsid w:val="00363987"/>
    <w:rsid w:val="0036434C"/>
    <w:rsid w:val="00365873"/>
    <w:rsid w:val="00365D08"/>
    <w:rsid w:val="003662E2"/>
    <w:rsid w:val="003663F2"/>
    <w:rsid w:val="003666C9"/>
    <w:rsid w:val="00366C4D"/>
    <w:rsid w:val="0037471C"/>
    <w:rsid w:val="00381160"/>
    <w:rsid w:val="00382DBA"/>
    <w:rsid w:val="0038303F"/>
    <w:rsid w:val="003848E9"/>
    <w:rsid w:val="00384CD0"/>
    <w:rsid w:val="0038627A"/>
    <w:rsid w:val="003866B8"/>
    <w:rsid w:val="00387183"/>
    <w:rsid w:val="0039050F"/>
    <w:rsid w:val="00390D30"/>
    <w:rsid w:val="003931EB"/>
    <w:rsid w:val="00393ABC"/>
    <w:rsid w:val="00395A27"/>
    <w:rsid w:val="00395C8A"/>
    <w:rsid w:val="00397DB3"/>
    <w:rsid w:val="003A1641"/>
    <w:rsid w:val="003A1DAE"/>
    <w:rsid w:val="003A32CF"/>
    <w:rsid w:val="003A7A0D"/>
    <w:rsid w:val="003A7DA9"/>
    <w:rsid w:val="003B28E2"/>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D70AD"/>
    <w:rsid w:val="003F018F"/>
    <w:rsid w:val="003F2078"/>
    <w:rsid w:val="003F2106"/>
    <w:rsid w:val="003F23D4"/>
    <w:rsid w:val="003F2B16"/>
    <w:rsid w:val="003F32FC"/>
    <w:rsid w:val="003F4BD3"/>
    <w:rsid w:val="003F589D"/>
    <w:rsid w:val="003F779C"/>
    <w:rsid w:val="00400D92"/>
    <w:rsid w:val="0040151C"/>
    <w:rsid w:val="00402031"/>
    <w:rsid w:val="00403AE6"/>
    <w:rsid w:val="00404416"/>
    <w:rsid w:val="0040694E"/>
    <w:rsid w:val="00407A27"/>
    <w:rsid w:val="00412BE9"/>
    <w:rsid w:val="00413491"/>
    <w:rsid w:val="00413A56"/>
    <w:rsid w:val="00413CD9"/>
    <w:rsid w:val="00415ADF"/>
    <w:rsid w:val="004169A2"/>
    <w:rsid w:val="004209FA"/>
    <w:rsid w:val="004228E6"/>
    <w:rsid w:val="00423C83"/>
    <w:rsid w:val="00423EC5"/>
    <w:rsid w:val="00424396"/>
    <w:rsid w:val="004277D6"/>
    <w:rsid w:val="004307A1"/>
    <w:rsid w:val="00433B41"/>
    <w:rsid w:val="004359F0"/>
    <w:rsid w:val="00442A85"/>
    <w:rsid w:val="00444958"/>
    <w:rsid w:val="004463B7"/>
    <w:rsid w:val="00447157"/>
    <w:rsid w:val="00447B04"/>
    <w:rsid w:val="00447BFE"/>
    <w:rsid w:val="004533D4"/>
    <w:rsid w:val="00455531"/>
    <w:rsid w:val="00457013"/>
    <w:rsid w:val="00462D5F"/>
    <w:rsid w:val="00465A02"/>
    <w:rsid w:val="00465D8A"/>
    <w:rsid w:val="00465FD0"/>
    <w:rsid w:val="004665F0"/>
    <w:rsid w:val="00471523"/>
    <w:rsid w:val="004737A1"/>
    <w:rsid w:val="004761F6"/>
    <w:rsid w:val="00476C72"/>
    <w:rsid w:val="00477124"/>
    <w:rsid w:val="004777AD"/>
    <w:rsid w:val="00484E52"/>
    <w:rsid w:val="004852D9"/>
    <w:rsid w:val="0048720A"/>
    <w:rsid w:val="0049206A"/>
    <w:rsid w:val="004933A6"/>
    <w:rsid w:val="00497E48"/>
    <w:rsid w:val="004A212C"/>
    <w:rsid w:val="004A4EEA"/>
    <w:rsid w:val="004A74C3"/>
    <w:rsid w:val="004B2D29"/>
    <w:rsid w:val="004B37EC"/>
    <w:rsid w:val="004B43D0"/>
    <w:rsid w:val="004B634C"/>
    <w:rsid w:val="004B7E4C"/>
    <w:rsid w:val="004C0C77"/>
    <w:rsid w:val="004C129C"/>
    <w:rsid w:val="004C1C86"/>
    <w:rsid w:val="004C3D94"/>
    <w:rsid w:val="004C4CB3"/>
    <w:rsid w:val="004C4D7F"/>
    <w:rsid w:val="004C765B"/>
    <w:rsid w:val="004D1002"/>
    <w:rsid w:val="004D3691"/>
    <w:rsid w:val="004D5251"/>
    <w:rsid w:val="004D5C70"/>
    <w:rsid w:val="004D7AFD"/>
    <w:rsid w:val="004E074A"/>
    <w:rsid w:val="004E1812"/>
    <w:rsid w:val="004E5568"/>
    <w:rsid w:val="004E603E"/>
    <w:rsid w:val="004E646E"/>
    <w:rsid w:val="004E6ABB"/>
    <w:rsid w:val="004F195E"/>
    <w:rsid w:val="004F1BEE"/>
    <w:rsid w:val="004F38BA"/>
    <w:rsid w:val="004F4FF3"/>
    <w:rsid w:val="004F6F72"/>
    <w:rsid w:val="005020DB"/>
    <w:rsid w:val="00503BED"/>
    <w:rsid w:val="00503F8E"/>
    <w:rsid w:val="00504576"/>
    <w:rsid w:val="0050628E"/>
    <w:rsid w:val="00507B31"/>
    <w:rsid w:val="00510A91"/>
    <w:rsid w:val="00512AA9"/>
    <w:rsid w:val="005134DA"/>
    <w:rsid w:val="0051481F"/>
    <w:rsid w:val="005166C8"/>
    <w:rsid w:val="00517341"/>
    <w:rsid w:val="00520AAD"/>
    <w:rsid w:val="00520E4C"/>
    <w:rsid w:val="00525BE5"/>
    <w:rsid w:val="00525E89"/>
    <w:rsid w:val="0052718F"/>
    <w:rsid w:val="005271B6"/>
    <w:rsid w:val="00530A95"/>
    <w:rsid w:val="005336C6"/>
    <w:rsid w:val="00536BC0"/>
    <w:rsid w:val="0054496F"/>
    <w:rsid w:val="00547F05"/>
    <w:rsid w:val="005506A1"/>
    <w:rsid w:val="0055148A"/>
    <w:rsid w:val="00551662"/>
    <w:rsid w:val="00551F10"/>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3292"/>
    <w:rsid w:val="00584FFE"/>
    <w:rsid w:val="00585A40"/>
    <w:rsid w:val="00587B1F"/>
    <w:rsid w:val="00587E51"/>
    <w:rsid w:val="00591033"/>
    <w:rsid w:val="0059294E"/>
    <w:rsid w:val="00593597"/>
    <w:rsid w:val="00593E8C"/>
    <w:rsid w:val="00594AD6"/>
    <w:rsid w:val="005956B2"/>
    <w:rsid w:val="005969EF"/>
    <w:rsid w:val="00597711"/>
    <w:rsid w:val="005A11E4"/>
    <w:rsid w:val="005A2BF6"/>
    <w:rsid w:val="005A344F"/>
    <w:rsid w:val="005A38A2"/>
    <w:rsid w:val="005A5453"/>
    <w:rsid w:val="005A601F"/>
    <w:rsid w:val="005A76B2"/>
    <w:rsid w:val="005A7C91"/>
    <w:rsid w:val="005B0581"/>
    <w:rsid w:val="005B1C4C"/>
    <w:rsid w:val="005B22B4"/>
    <w:rsid w:val="005B22D1"/>
    <w:rsid w:val="005B2976"/>
    <w:rsid w:val="005B2A8F"/>
    <w:rsid w:val="005B3D36"/>
    <w:rsid w:val="005B4DB0"/>
    <w:rsid w:val="005B5F04"/>
    <w:rsid w:val="005B766A"/>
    <w:rsid w:val="005C051A"/>
    <w:rsid w:val="005C0FA0"/>
    <w:rsid w:val="005C2219"/>
    <w:rsid w:val="005C2DA4"/>
    <w:rsid w:val="005C2EF6"/>
    <w:rsid w:val="005C3D24"/>
    <w:rsid w:val="005C7D4A"/>
    <w:rsid w:val="005D123E"/>
    <w:rsid w:val="005D2C69"/>
    <w:rsid w:val="005D2FE6"/>
    <w:rsid w:val="005D3799"/>
    <w:rsid w:val="005D37F8"/>
    <w:rsid w:val="005D44B8"/>
    <w:rsid w:val="005D4FDA"/>
    <w:rsid w:val="005D51CC"/>
    <w:rsid w:val="005E1BF7"/>
    <w:rsid w:val="005E6162"/>
    <w:rsid w:val="005F0E9C"/>
    <w:rsid w:val="005F2AA5"/>
    <w:rsid w:val="005F2C22"/>
    <w:rsid w:val="005F3280"/>
    <w:rsid w:val="005F38D2"/>
    <w:rsid w:val="005F5457"/>
    <w:rsid w:val="005F6C78"/>
    <w:rsid w:val="00600BF7"/>
    <w:rsid w:val="00602FB6"/>
    <w:rsid w:val="00605CDF"/>
    <w:rsid w:val="006112C1"/>
    <w:rsid w:val="00611EE2"/>
    <w:rsid w:val="00614D29"/>
    <w:rsid w:val="00614E90"/>
    <w:rsid w:val="00615040"/>
    <w:rsid w:val="006174F7"/>
    <w:rsid w:val="006261DA"/>
    <w:rsid w:val="00626639"/>
    <w:rsid w:val="0062697B"/>
    <w:rsid w:val="00627682"/>
    <w:rsid w:val="006278D5"/>
    <w:rsid w:val="006311BD"/>
    <w:rsid w:val="00632536"/>
    <w:rsid w:val="00633791"/>
    <w:rsid w:val="00634D0D"/>
    <w:rsid w:val="00636B46"/>
    <w:rsid w:val="00643486"/>
    <w:rsid w:val="00644C19"/>
    <w:rsid w:val="00644C9D"/>
    <w:rsid w:val="00644DC9"/>
    <w:rsid w:val="00645F10"/>
    <w:rsid w:val="006469E9"/>
    <w:rsid w:val="00652BFC"/>
    <w:rsid w:val="006603EF"/>
    <w:rsid w:val="0066088D"/>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8779B"/>
    <w:rsid w:val="00692B20"/>
    <w:rsid w:val="006935AF"/>
    <w:rsid w:val="00694313"/>
    <w:rsid w:val="006957D9"/>
    <w:rsid w:val="00695C1F"/>
    <w:rsid w:val="006A1591"/>
    <w:rsid w:val="006A1F24"/>
    <w:rsid w:val="006B7217"/>
    <w:rsid w:val="006C1299"/>
    <w:rsid w:val="006C2FDD"/>
    <w:rsid w:val="006C5FE8"/>
    <w:rsid w:val="006C6B96"/>
    <w:rsid w:val="006C7EA2"/>
    <w:rsid w:val="006D0AD2"/>
    <w:rsid w:val="006E1FC1"/>
    <w:rsid w:val="006E4B06"/>
    <w:rsid w:val="006E7B21"/>
    <w:rsid w:val="006F07E4"/>
    <w:rsid w:val="006F084E"/>
    <w:rsid w:val="006F099D"/>
    <w:rsid w:val="006F09DF"/>
    <w:rsid w:val="006F0BE3"/>
    <w:rsid w:val="006F0D46"/>
    <w:rsid w:val="006F1E23"/>
    <w:rsid w:val="006F35AB"/>
    <w:rsid w:val="007004E1"/>
    <w:rsid w:val="007006EA"/>
    <w:rsid w:val="00703E4F"/>
    <w:rsid w:val="00704CB1"/>
    <w:rsid w:val="007062F0"/>
    <w:rsid w:val="00710A43"/>
    <w:rsid w:val="0071185C"/>
    <w:rsid w:val="00711881"/>
    <w:rsid w:val="00713436"/>
    <w:rsid w:val="007157D8"/>
    <w:rsid w:val="00721631"/>
    <w:rsid w:val="00722FE7"/>
    <w:rsid w:val="00726076"/>
    <w:rsid w:val="007260DF"/>
    <w:rsid w:val="00731348"/>
    <w:rsid w:val="0073213A"/>
    <w:rsid w:val="00732F46"/>
    <w:rsid w:val="00737841"/>
    <w:rsid w:val="00742C30"/>
    <w:rsid w:val="00747DC1"/>
    <w:rsid w:val="007517BE"/>
    <w:rsid w:val="007519EB"/>
    <w:rsid w:val="007547AE"/>
    <w:rsid w:val="0075489C"/>
    <w:rsid w:val="00755188"/>
    <w:rsid w:val="0076124D"/>
    <w:rsid w:val="0076321B"/>
    <w:rsid w:val="00766C89"/>
    <w:rsid w:val="007670C6"/>
    <w:rsid w:val="007671D6"/>
    <w:rsid w:val="00767243"/>
    <w:rsid w:val="00774166"/>
    <w:rsid w:val="00774DE5"/>
    <w:rsid w:val="007750A8"/>
    <w:rsid w:val="0077513D"/>
    <w:rsid w:val="00777E1A"/>
    <w:rsid w:val="00780456"/>
    <w:rsid w:val="00781BBD"/>
    <w:rsid w:val="00791836"/>
    <w:rsid w:val="00792161"/>
    <w:rsid w:val="00792996"/>
    <w:rsid w:val="007960B9"/>
    <w:rsid w:val="007A04B4"/>
    <w:rsid w:val="007A06B2"/>
    <w:rsid w:val="007A2B9F"/>
    <w:rsid w:val="007A30E1"/>
    <w:rsid w:val="007A43CF"/>
    <w:rsid w:val="007B4D5F"/>
    <w:rsid w:val="007C05C8"/>
    <w:rsid w:val="007C0FFE"/>
    <w:rsid w:val="007C4268"/>
    <w:rsid w:val="007C58ED"/>
    <w:rsid w:val="007C7261"/>
    <w:rsid w:val="007C7927"/>
    <w:rsid w:val="007D1197"/>
    <w:rsid w:val="007D171B"/>
    <w:rsid w:val="007D18B6"/>
    <w:rsid w:val="007D5F51"/>
    <w:rsid w:val="007D6377"/>
    <w:rsid w:val="007D776D"/>
    <w:rsid w:val="007E1B92"/>
    <w:rsid w:val="007E2BAD"/>
    <w:rsid w:val="007E4EF5"/>
    <w:rsid w:val="007E6EB3"/>
    <w:rsid w:val="007E7E63"/>
    <w:rsid w:val="007F11DD"/>
    <w:rsid w:val="007F392C"/>
    <w:rsid w:val="007F50B0"/>
    <w:rsid w:val="007F6A42"/>
    <w:rsid w:val="008011B6"/>
    <w:rsid w:val="0080303F"/>
    <w:rsid w:val="00804042"/>
    <w:rsid w:val="008056C0"/>
    <w:rsid w:val="00805B3A"/>
    <w:rsid w:val="0081382C"/>
    <w:rsid w:val="008157F8"/>
    <w:rsid w:val="008260D3"/>
    <w:rsid w:val="00834DE4"/>
    <w:rsid w:val="00835E41"/>
    <w:rsid w:val="008364C6"/>
    <w:rsid w:val="008368CF"/>
    <w:rsid w:val="00837FD5"/>
    <w:rsid w:val="00841C43"/>
    <w:rsid w:val="008420F5"/>
    <w:rsid w:val="008443D4"/>
    <w:rsid w:val="00844539"/>
    <w:rsid w:val="0084739B"/>
    <w:rsid w:val="008479EE"/>
    <w:rsid w:val="00850D43"/>
    <w:rsid w:val="00852AE1"/>
    <w:rsid w:val="0085320B"/>
    <w:rsid w:val="00854002"/>
    <w:rsid w:val="008546A1"/>
    <w:rsid w:val="00857628"/>
    <w:rsid w:val="00862742"/>
    <w:rsid w:val="00866E5A"/>
    <w:rsid w:val="008724A6"/>
    <w:rsid w:val="00875197"/>
    <w:rsid w:val="008760C8"/>
    <w:rsid w:val="00876B69"/>
    <w:rsid w:val="00881024"/>
    <w:rsid w:val="00884981"/>
    <w:rsid w:val="0088507A"/>
    <w:rsid w:val="00896385"/>
    <w:rsid w:val="0089795A"/>
    <w:rsid w:val="008A5089"/>
    <w:rsid w:val="008A782E"/>
    <w:rsid w:val="008B070F"/>
    <w:rsid w:val="008B0834"/>
    <w:rsid w:val="008B1A97"/>
    <w:rsid w:val="008B1B41"/>
    <w:rsid w:val="008B20AB"/>
    <w:rsid w:val="008B27D2"/>
    <w:rsid w:val="008B4B62"/>
    <w:rsid w:val="008B5549"/>
    <w:rsid w:val="008B68E2"/>
    <w:rsid w:val="008B6CC2"/>
    <w:rsid w:val="008B6F95"/>
    <w:rsid w:val="008C1F44"/>
    <w:rsid w:val="008C2164"/>
    <w:rsid w:val="008C2EF6"/>
    <w:rsid w:val="008C5751"/>
    <w:rsid w:val="008C6335"/>
    <w:rsid w:val="008D295B"/>
    <w:rsid w:val="008D3FD1"/>
    <w:rsid w:val="008D4B24"/>
    <w:rsid w:val="008D4C5C"/>
    <w:rsid w:val="008D5872"/>
    <w:rsid w:val="008D73DC"/>
    <w:rsid w:val="008E1804"/>
    <w:rsid w:val="008E242C"/>
    <w:rsid w:val="008E29D6"/>
    <w:rsid w:val="008E494D"/>
    <w:rsid w:val="008E4FAE"/>
    <w:rsid w:val="008E5959"/>
    <w:rsid w:val="008F121A"/>
    <w:rsid w:val="008F2239"/>
    <w:rsid w:val="008F40A6"/>
    <w:rsid w:val="009015A3"/>
    <w:rsid w:val="009022D0"/>
    <w:rsid w:val="00902F86"/>
    <w:rsid w:val="00904029"/>
    <w:rsid w:val="00907CAF"/>
    <w:rsid w:val="009167C2"/>
    <w:rsid w:val="00916987"/>
    <w:rsid w:val="00921253"/>
    <w:rsid w:val="00921271"/>
    <w:rsid w:val="00922EF9"/>
    <w:rsid w:val="00930B31"/>
    <w:rsid w:val="00931B41"/>
    <w:rsid w:val="0093312D"/>
    <w:rsid w:val="009336D0"/>
    <w:rsid w:val="00934194"/>
    <w:rsid w:val="00935665"/>
    <w:rsid w:val="00935AD4"/>
    <w:rsid w:val="0093775C"/>
    <w:rsid w:val="00942CC2"/>
    <w:rsid w:val="009456E5"/>
    <w:rsid w:val="0095491A"/>
    <w:rsid w:val="00955EEF"/>
    <w:rsid w:val="00960164"/>
    <w:rsid w:val="0096276A"/>
    <w:rsid w:val="0096329E"/>
    <w:rsid w:val="0096552D"/>
    <w:rsid w:val="00967469"/>
    <w:rsid w:val="00973D78"/>
    <w:rsid w:val="0097534B"/>
    <w:rsid w:val="00975F02"/>
    <w:rsid w:val="00977A10"/>
    <w:rsid w:val="00980D63"/>
    <w:rsid w:val="00981BF2"/>
    <w:rsid w:val="009830C5"/>
    <w:rsid w:val="009838DE"/>
    <w:rsid w:val="00983B52"/>
    <w:rsid w:val="00984947"/>
    <w:rsid w:val="00986459"/>
    <w:rsid w:val="00987C99"/>
    <w:rsid w:val="009A1301"/>
    <w:rsid w:val="009A1DE3"/>
    <w:rsid w:val="009A20DA"/>
    <w:rsid w:val="009A4A5D"/>
    <w:rsid w:val="009A5D3B"/>
    <w:rsid w:val="009B0B16"/>
    <w:rsid w:val="009B1393"/>
    <w:rsid w:val="009B258A"/>
    <w:rsid w:val="009B258D"/>
    <w:rsid w:val="009B2AE9"/>
    <w:rsid w:val="009B4774"/>
    <w:rsid w:val="009B5983"/>
    <w:rsid w:val="009B710C"/>
    <w:rsid w:val="009C0D1E"/>
    <w:rsid w:val="009C1FE0"/>
    <w:rsid w:val="009C2FE2"/>
    <w:rsid w:val="009C3BE4"/>
    <w:rsid w:val="009C3D3E"/>
    <w:rsid w:val="009C3FD3"/>
    <w:rsid w:val="009C3FF4"/>
    <w:rsid w:val="009C60C9"/>
    <w:rsid w:val="009D0E8D"/>
    <w:rsid w:val="009D1908"/>
    <w:rsid w:val="009D28CE"/>
    <w:rsid w:val="009D44DC"/>
    <w:rsid w:val="009D5EF0"/>
    <w:rsid w:val="009D67AC"/>
    <w:rsid w:val="009D6F90"/>
    <w:rsid w:val="009E1339"/>
    <w:rsid w:val="009E1E6A"/>
    <w:rsid w:val="009E6097"/>
    <w:rsid w:val="009E6712"/>
    <w:rsid w:val="009E6DCC"/>
    <w:rsid w:val="009E74D7"/>
    <w:rsid w:val="009F0194"/>
    <w:rsid w:val="009F5FE7"/>
    <w:rsid w:val="009F74DC"/>
    <w:rsid w:val="00A00199"/>
    <w:rsid w:val="00A00233"/>
    <w:rsid w:val="00A00B8C"/>
    <w:rsid w:val="00A047F0"/>
    <w:rsid w:val="00A0531A"/>
    <w:rsid w:val="00A0581F"/>
    <w:rsid w:val="00A05B92"/>
    <w:rsid w:val="00A0731F"/>
    <w:rsid w:val="00A11233"/>
    <w:rsid w:val="00A14484"/>
    <w:rsid w:val="00A1598A"/>
    <w:rsid w:val="00A20950"/>
    <w:rsid w:val="00A21D7D"/>
    <w:rsid w:val="00A21EDA"/>
    <w:rsid w:val="00A22690"/>
    <w:rsid w:val="00A22AA3"/>
    <w:rsid w:val="00A26F77"/>
    <w:rsid w:val="00A27D13"/>
    <w:rsid w:val="00A31C0F"/>
    <w:rsid w:val="00A32858"/>
    <w:rsid w:val="00A3397D"/>
    <w:rsid w:val="00A33C66"/>
    <w:rsid w:val="00A34661"/>
    <w:rsid w:val="00A34CE1"/>
    <w:rsid w:val="00A36450"/>
    <w:rsid w:val="00A3707B"/>
    <w:rsid w:val="00A379C3"/>
    <w:rsid w:val="00A402F6"/>
    <w:rsid w:val="00A405D9"/>
    <w:rsid w:val="00A4168A"/>
    <w:rsid w:val="00A416D5"/>
    <w:rsid w:val="00A41ECD"/>
    <w:rsid w:val="00A436CE"/>
    <w:rsid w:val="00A44D7B"/>
    <w:rsid w:val="00A45220"/>
    <w:rsid w:val="00A45A68"/>
    <w:rsid w:val="00A5010F"/>
    <w:rsid w:val="00A51394"/>
    <w:rsid w:val="00A524E9"/>
    <w:rsid w:val="00A54DB3"/>
    <w:rsid w:val="00A55596"/>
    <w:rsid w:val="00A56401"/>
    <w:rsid w:val="00A565D9"/>
    <w:rsid w:val="00A569BE"/>
    <w:rsid w:val="00A57251"/>
    <w:rsid w:val="00A57AC8"/>
    <w:rsid w:val="00A6041A"/>
    <w:rsid w:val="00A61915"/>
    <w:rsid w:val="00A61ABB"/>
    <w:rsid w:val="00A61EAF"/>
    <w:rsid w:val="00A67A20"/>
    <w:rsid w:val="00A71D74"/>
    <w:rsid w:val="00A72B9E"/>
    <w:rsid w:val="00A75226"/>
    <w:rsid w:val="00A7571F"/>
    <w:rsid w:val="00A76082"/>
    <w:rsid w:val="00A77A74"/>
    <w:rsid w:val="00A83B71"/>
    <w:rsid w:val="00A847FF"/>
    <w:rsid w:val="00A91629"/>
    <w:rsid w:val="00A9192B"/>
    <w:rsid w:val="00A974A7"/>
    <w:rsid w:val="00AA1181"/>
    <w:rsid w:val="00AA3D24"/>
    <w:rsid w:val="00AA4A52"/>
    <w:rsid w:val="00AA7716"/>
    <w:rsid w:val="00AA7855"/>
    <w:rsid w:val="00AB24A9"/>
    <w:rsid w:val="00AB30E7"/>
    <w:rsid w:val="00AB33F5"/>
    <w:rsid w:val="00AC0D88"/>
    <w:rsid w:val="00AC160B"/>
    <w:rsid w:val="00AC2296"/>
    <w:rsid w:val="00AC4BAD"/>
    <w:rsid w:val="00AC5068"/>
    <w:rsid w:val="00AC6328"/>
    <w:rsid w:val="00AC700E"/>
    <w:rsid w:val="00AC78A3"/>
    <w:rsid w:val="00AC7FE7"/>
    <w:rsid w:val="00AD02B3"/>
    <w:rsid w:val="00AD442D"/>
    <w:rsid w:val="00AD4495"/>
    <w:rsid w:val="00AD462C"/>
    <w:rsid w:val="00AD61D3"/>
    <w:rsid w:val="00AE02C7"/>
    <w:rsid w:val="00AE32EA"/>
    <w:rsid w:val="00AE7992"/>
    <w:rsid w:val="00AF0619"/>
    <w:rsid w:val="00AF3595"/>
    <w:rsid w:val="00AF4357"/>
    <w:rsid w:val="00AF46A7"/>
    <w:rsid w:val="00AF51E7"/>
    <w:rsid w:val="00B0028D"/>
    <w:rsid w:val="00B01DE5"/>
    <w:rsid w:val="00B02D26"/>
    <w:rsid w:val="00B02E05"/>
    <w:rsid w:val="00B035F9"/>
    <w:rsid w:val="00B07B8F"/>
    <w:rsid w:val="00B10B5E"/>
    <w:rsid w:val="00B12437"/>
    <w:rsid w:val="00B12672"/>
    <w:rsid w:val="00B14BB9"/>
    <w:rsid w:val="00B17A8B"/>
    <w:rsid w:val="00B21E46"/>
    <w:rsid w:val="00B23956"/>
    <w:rsid w:val="00B24E37"/>
    <w:rsid w:val="00B277B7"/>
    <w:rsid w:val="00B277EC"/>
    <w:rsid w:val="00B3504D"/>
    <w:rsid w:val="00B35D10"/>
    <w:rsid w:val="00B36B03"/>
    <w:rsid w:val="00B425BF"/>
    <w:rsid w:val="00B42D4B"/>
    <w:rsid w:val="00B53D66"/>
    <w:rsid w:val="00B600AE"/>
    <w:rsid w:val="00B60F18"/>
    <w:rsid w:val="00B67063"/>
    <w:rsid w:val="00B672AD"/>
    <w:rsid w:val="00B72459"/>
    <w:rsid w:val="00B73388"/>
    <w:rsid w:val="00B749BA"/>
    <w:rsid w:val="00B81C11"/>
    <w:rsid w:val="00B84975"/>
    <w:rsid w:val="00B875DD"/>
    <w:rsid w:val="00B876E1"/>
    <w:rsid w:val="00B87A06"/>
    <w:rsid w:val="00B9003B"/>
    <w:rsid w:val="00B9277B"/>
    <w:rsid w:val="00B93046"/>
    <w:rsid w:val="00B96144"/>
    <w:rsid w:val="00B97214"/>
    <w:rsid w:val="00BA127A"/>
    <w:rsid w:val="00BA1CDD"/>
    <w:rsid w:val="00BA5B65"/>
    <w:rsid w:val="00BB1EE0"/>
    <w:rsid w:val="00BB27D8"/>
    <w:rsid w:val="00BB4BD0"/>
    <w:rsid w:val="00BB5D83"/>
    <w:rsid w:val="00BB62FB"/>
    <w:rsid w:val="00BB7EF8"/>
    <w:rsid w:val="00BC0122"/>
    <w:rsid w:val="00BC10E2"/>
    <w:rsid w:val="00BC2776"/>
    <w:rsid w:val="00BC6A45"/>
    <w:rsid w:val="00BC79C4"/>
    <w:rsid w:val="00BD003E"/>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054"/>
    <w:rsid w:val="00C03311"/>
    <w:rsid w:val="00C04C6E"/>
    <w:rsid w:val="00C054BA"/>
    <w:rsid w:val="00C05F1F"/>
    <w:rsid w:val="00C108EB"/>
    <w:rsid w:val="00C130A0"/>
    <w:rsid w:val="00C13B1C"/>
    <w:rsid w:val="00C13D21"/>
    <w:rsid w:val="00C145C9"/>
    <w:rsid w:val="00C14B9C"/>
    <w:rsid w:val="00C17C33"/>
    <w:rsid w:val="00C20500"/>
    <w:rsid w:val="00C205CB"/>
    <w:rsid w:val="00C22811"/>
    <w:rsid w:val="00C23F11"/>
    <w:rsid w:val="00C24801"/>
    <w:rsid w:val="00C257C9"/>
    <w:rsid w:val="00C2763A"/>
    <w:rsid w:val="00C32562"/>
    <w:rsid w:val="00C33DCA"/>
    <w:rsid w:val="00C346FB"/>
    <w:rsid w:val="00C40DFB"/>
    <w:rsid w:val="00C43478"/>
    <w:rsid w:val="00C434BA"/>
    <w:rsid w:val="00C4386D"/>
    <w:rsid w:val="00C44872"/>
    <w:rsid w:val="00C46154"/>
    <w:rsid w:val="00C4776C"/>
    <w:rsid w:val="00C47BF1"/>
    <w:rsid w:val="00C530FE"/>
    <w:rsid w:val="00C54844"/>
    <w:rsid w:val="00C56309"/>
    <w:rsid w:val="00C564DA"/>
    <w:rsid w:val="00C66643"/>
    <w:rsid w:val="00C71C28"/>
    <w:rsid w:val="00C73DC5"/>
    <w:rsid w:val="00C74418"/>
    <w:rsid w:val="00C762B9"/>
    <w:rsid w:val="00C7712F"/>
    <w:rsid w:val="00C77ED2"/>
    <w:rsid w:val="00C81697"/>
    <w:rsid w:val="00C82E45"/>
    <w:rsid w:val="00C8307A"/>
    <w:rsid w:val="00C86881"/>
    <w:rsid w:val="00C920F4"/>
    <w:rsid w:val="00C92593"/>
    <w:rsid w:val="00C929A9"/>
    <w:rsid w:val="00C92BDB"/>
    <w:rsid w:val="00C93519"/>
    <w:rsid w:val="00C9417F"/>
    <w:rsid w:val="00C97547"/>
    <w:rsid w:val="00CA05AB"/>
    <w:rsid w:val="00CA0D54"/>
    <w:rsid w:val="00CA0E00"/>
    <w:rsid w:val="00CA15C5"/>
    <w:rsid w:val="00CA20CA"/>
    <w:rsid w:val="00CA2428"/>
    <w:rsid w:val="00CA611C"/>
    <w:rsid w:val="00CA654B"/>
    <w:rsid w:val="00CB21E4"/>
    <w:rsid w:val="00CB2D38"/>
    <w:rsid w:val="00CC13A2"/>
    <w:rsid w:val="00CC1E86"/>
    <w:rsid w:val="00CC3667"/>
    <w:rsid w:val="00CC3772"/>
    <w:rsid w:val="00CC3EF7"/>
    <w:rsid w:val="00CC54FC"/>
    <w:rsid w:val="00CC6F49"/>
    <w:rsid w:val="00CC7013"/>
    <w:rsid w:val="00CC7E8F"/>
    <w:rsid w:val="00CD4E40"/>
    <w:rsid w:val="00CD6BF1"/>
    <w:rsid w:val="00CD6FF6"/>
    <w:rsid w:val="00CD71EB"/>
    <w:rsid w:val="00CE0A9C"/>
    <w:rsid w:val="00CE16B1"/>
    <w:rsid w:val="00CE251E"/>
    <w:rsid w:val="00CE3A3E"/>
    <w:rsid w:val="00CE4A28"/>
    <w:rsid w:val="00CE6252"/>
    <w:rsid w:val="00CF1B6A"/>
    <w:rsid w:val="00CF36C8"/>
    <w:rsid w:val="00CF3AC9"/>
    <w:rsid w:val="00CF65FC"/>
    <w:rsid w:val="00D03120"/>
    <w:rsid w:val="00D0693F"/>
    <w:rsid w:val="00D073F6"/>
    <w:rsid w:val="00D10657"/>
    <w:rsid w:val="00D1083B"/>
    <w:rsid w:val="00D11117"/>
    <w:rsid w:val="00D136EB"/>
    <w:rsid w:val="00D142B1"/>
    <w:rsid w:val="00D2063B"/>
    <w:rsid w:val="00D2397D"/>
    <w:rsid w:val="00D277F7"/>
    <w:rsid w:val="00D31F13"/>
    <w:rsid w:val="00D32AC5"/>
    <w:rsid w:val="00D35AE7"/>
    <w:rsid w:val="00D41A24"/>
    <w:rsid w:val="00D42649"/>
    <w:rsid w:val="00D43039"/>
    <w:rsid w:val="00D451F2"/>
    <w:rsid w:val="00D46486"/>
    <w:rsid w:val="00D4684C"/>
    <w:rsid w:val="00D47125"/>
    <w:rsid w:val="00D47B2C"/>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778C9"/>
    <w:rsid w:val="00D805EF"/>
    <w:rsid w:val="00D80FA0"/>
    <w:rsid w:val="00D81E86"/>
    <w:rsid w:val="00D83B6C"/>
    <w:rsid w:val="00D85C65"/>
    <w:rsid w:val="00D90413"/>
    <w:rsid w:val="00D90823"/>
    <w:rsid w:val="00D92420"/>
    <w:rsid w:val="00D95A9E"/>
    <w:rsid w:val="00D95D5E"/>
    <w:rsid w:val="00D96195"/>
    <w:rsid w:val="00DA0709"/>
    <w:rsid w:val="00DA3027"/>
    <w:rsid w:val="00DA305B"/>
    <w:rsid w:val="00DA394F"/>
    <w:rsid w:val="00DB2B90"/>
    <w:rsid w:val="00DB43F5"/>
    <w:rsid w:val="00DB46EE"/>
    <w:rsid w:val="00DB5AF6"/>
    <w:rsid w:val="00DB5FCA"/>
    <w:rsid w:val="00DB6AE4"/>
    <w:rsid w:val="00DB6C20"/>
    <w:rsid w:val="00DB772F"/>
    <w:rsid w:val="00DC0A66"/>
    <w:rsid w:val="00DC270D"/>
    <w:rsid w:val="00DC2EF7"/>
    <w:rsid w:val="00DC491A"/>
    <w:rsid w:val="00DC503B"/>
    <w:rsid w:val="00DD1D7A"/>
    <w:rsid w:val="00DD2FF1"/>
    <w:rsid w:val="00DD40A4"/>
    <w:rsid w:val="00DD42F7"/>
    <w:rsid w:val="00DD5513"/>
    <w:rsid w:val="00DD6011"/>
    <w:rsid w:val="00DD6319"/>
    <w:rsid w:val="00DD632B"/>
    <w:rsid w:val="00DD63D6"/>
    <w:rsid w:val="00DD6A64"/>
    <w:rsid w:val="00DE26AB"/>
    <w:rsid w:val="00DE2781"/>
    <w:rsid w:val="00DE33E2"/>
    <w:rsid w:val="00DE58E6"/>
    <w:rsid w:val="00DE5DA5"/>
    <w:rsid w:val="00DF00FC"/>
    <w:rsid w:val="00DF16FA"/>
    <w:rsid w:val="00DF3814"/>
    <w:rsid w:val="00DF45F8"/>
    <w:rsid w:val="00DF69EF"/>
    <w:rsid w:val="00DF7048"/>
    <w:rsid w:val="00E00156"/>
    <w:rsid w:val="00E020CB"/>
    <w:rsid w:val="00E02132"/>
    <w:rsid w:val="00E03106"/>
    <w:rsid w:val="00E04D07"/>
    <w:rsid w:val="00E04D61"/>
    <w:rsid w:val="00E04D95"/>
    <w:rsid w:val="00E14A42"/>
    <w:rsid w:val="00E14E8D"/>
    <w:rsid w:val="00E16CA3"/>
    <w:rsid w:val="00E16F5A"/>
    <w:rsid w:val="00E17468"/>
    <w:rsid w:val="00E17781"/>
    <w:rsid w:val="00E22524"/>
    <w:rsid w:val="00E32A1A"/>
    <w:rsid w:val="00E32D2A"/>
    <w:rsid w:val="00E32F08"/>
    <w:rsid w:val="00E3416B"/>
    <w:rsid w:val="00E35D2F"/>
    <w:rsid w:val="00E360A4"/>
    <w:rsid w:val="00E37E97"/>
    <w:rsid w:val="00E40E3C"/>
    <w:rsid w:val="00E43283"/>
    <w:rsid w:val="00E44DCE"/>
    <w:rsid w:val="00E4637A"/>
    <w:rsid w:val="00E51FA9"/>
    <w:rsid w:val="00E5233E"/>
    <w:rsid w:val="00E527FD"/>
    <w:rsid w:val="00E52B9C"/>
    <w:rsid w:val="00E55291"/>
    <w:rsid w:val="00E565C8"/>
    <w:rsid w:val="00E565DC"/>
    <w:rsid w:val="00E56730"/>
    <w:rsid w:val="00E57AE6"/>
    <w:rsid w:val="00E60CF5"/>
    <w:rsid w:val="00E60EFD"/>
    <w:rsid w:val="00E616FA"/>
    <w:rsid w:val="00E61A5F"/>
    <w:rsid w:val="00E6223B"/>
    <w:rsid w:val="00E657C8"/>
    <w:rsid w:val="00E669DC"/>
    <w:rsid w:val="00E66AC7"/>
    <w:rsid w:val="00E679F5"/>
    <w:rsid w:val="00E716DC"/>
    <w:rsid w:val="00E718B6"/>
    <w:rsid w:val="00E72143"/>
    <w:rsid w:val="00E725DE"/>
    <w:rsid w:val="00E7527F"/>
    <w:rsid w:val="00E76291"/>
    <w:rsid w:val="00E80231"/>
    <w:rsid w:val="00E80B25"/>
    <w:rsid w:val="00E80FB2"/>
    <w:rsid w:val="00E847E5"/>
    <w:rsid w:val="00E84AAF"/>
    <w:rsid w:val="00E879F9"/>
    <w:rsid w:val="00E928CC"/>
    <w:rsid w:val="00E94167"/>
    <w:rsid w:val="00E94DA7"/>
    <w:rsid w:val="00EA0A7A"/>
    <w:rsid w:val="00EA1B59"/>
    <w:rsid w:val="00EA2B23"/>
    <w:rsid w:val="00EA4A62"/>
    <w:rsid w:val="00EA586B"/>
    <w:rsid w:val="00EB2404"/>
    <w:rsid w:val="00EB3205"/>
    <w:rsid w:val="00EB36BC"/>
    <w:rsid w:val="00EB378A"/>
    <w:rsid w:val="00EB4747"/>
    <w:rsid w:val="00EB789C"/>
    <w:rsid w:val="00EC0A46"/>
    <w:rsid w:val="00EC2108"/>
    <w:rsid w:val="00EC281D"/>
    <w:rsid w:val="00EC57A4"/>
    <w:rsid w:val="00EC6F52"/>
    <w:rsid w:val="00ED046B"/>
    <w:rsid w:val="00ED10BF"/>
    <w:rsid w:val="00ED1FF8"/>
    <w:rsid w:val="00ED2A03"/>
    <w:rsid w:val="00ED414D"/>
    <w:rsid w:val="00ED4FB2"/>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2CC5"/>
    <w:rsid w:val="00F12EFA"/>
    <w:rsid w:val="00F13FFF"/>
    <w:rsid w:val="00F1488A"/>
    <w:rsid w:val="00F1534C"/>
    <w:rsid w:val="00F174C2"/>
    <w:rsid w:val="00F21903"/>
    <w:rsid w:val="00F2239A"/>
    <w:rsid w:val="00F25D67"/>
    <w:rsid w:val="00F33CBC"/>
    <w:rsid w:val="00F36B7F"/>
    <w:rsid w:val="00F371CF"/>
    <w:rsid w:val="00F372DA"/>
    <w:rsid w:val="00F37D18"/>
    <w:rsid w:val="00F4089D"/>
    <w:rsid w:val="00F44040"/>
    <w:rsid w:val="00F4437B"/>
    <w:rsid w:val="00F443CD"/>
    <w:rsid w:val="00F4713B"/>
    <w:rsid w:val="00F47CFC"/>
    <w:rsid w:val="00F5058C"/>
    <w:rsid w:val="00F50D0F"/>
    <w:rsid w:val="00F52D1F"/>
    <w:rsid w:val="00F55AAB"/>
    <w:rsid w:val="00F55E5D"/>
    <w:rsid w:val="00F66500"/>
    <w:rsid w:val="00F66F41"/>
    <w:rsid w:val="00F707AB"/>
    <w:rsid w:val="00F71FED"/>
    <w:rsid w:val="00F729F6"/>
    <w:rsid w:val="00F74A44"/>
    <w:rsid w:val="00F82C71"/>
    <w:rsid w:val="00F83239"/>
    <w:rsid w:val="00F834C4"/>
    <w:rsid w:val="00F83814"/>
    <w:rsid w:val="00F840A6"/>
    <w:rsid w:val="00F84532"/>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4606"/>
    <w:rsid w:val="00FB4B22"/>
    <w:rsid w:val="00FB6974"/>
    <w:rsid w:val="00FB6B38"/>
    <w:rsid w:val="00FC31B3"/>
    <w:rsid w:val="00FC4AB9"/>
    <w:rsid w:val="00FC4F4E"/>
    <w:rsid w:val="00FD2F06"/>
    <w:rsid w:val="00FD506B"/>
    <w:rsid w:val="00FD544D"/>
    <w:rsid w:val="00FD57F4"/>
    <w:rsid w:val="00FD5950"/>
    <w:rsid w:val="00FE0E14"/>
    <w:rsid w:val="00FE2C5C"/>
    <w:rsid w:val="00FE55CD"/>
    <w:rsid w:val="00FE591F"/>
    <w:rsid w:val="00FE5F66"/>
    <w:rsid w:val="00FE65A5"/>
    <w:rsid w:val="00FF0774"/>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9E74D7"/>
    <w:pPr>
      <w:keepNext/>
      <w:keepLines/>
      <w:spacing w:before="40" w:after="0"/>
      <w:outlineLvl w:val="3"/>
    </w:pPr>
    <w:rPr>
      <w:rFonts w:asciiTheme="majorHAnsi" w:eastAsiaTheme="majorEastAsia" w:hAnsiTheme="majorHAnsi" w:cstheme="majorBidi"/>
      <w:b/>
      <w:iCs/>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C4AB9"/>
    <w:pPr>
      <w:spacing w:after="100"/>
      <w:ind w:left="480"/>
    </w:pPr>
  </w:style>
  <w:style w:type="character" w:customStyle="1" w:styleId="Ttulo4Car">
    <w:name w:val="Título 4 Car"/>
    <w:basedOn w:val="Fuentedeprrafopredeter"/>
    <w:link w:val="Ttulo4"/>
    <w:uiPriority w:val="9"/>
    <w:rsid w:val="009E74D7"/>
    <w:rPr>
      <w:rFonts w:asciiTheme="majorHAnsi" w:eastAsiaTheme="majorEastAsia" w:hAnsiTheme="majorHAnsi" w:cstheme="majorBidi"/>
      <w:b/>
      <w:iCs/>
      <w:color w:val="000000" w:themeColor="text1"/>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ine.es" TargetMode="External"/><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eader" Target="header7.xml"/><Relationship Id="rId10" Type="http://schemas.openxmlformats.org/officeDocument/2006/relationships/header" Target="header2.xml"/><Relationship Id="rId19" Type="http://schemas.openxmlformats.org/officeDocument/2006/relationships/hyperlink" Target="http://www.ine.es"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4</TotalTime>
  <Pages>42</Pages>
  <Words>8414</Words>
  <Characters>46283</Characters>
  <Application>Microsoft Office Word</Application>
  <DocSecurity>0</DocSecurity>
  <Lines>385</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187</cp:revision>
  <cp:lastPrinted>2019-07-01T08:52:00Z</cp:lastPrinted>
  <dcterms:created xsi:type="dcterms:W3CDTF">2019-02-17T15:19:00Z</dcterms:created>
  <dcterms:modified xsi:type="dcterms:W3CDTF">2021-04-08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